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039038" w14:textId="77777777" w:rsidR="00915C47" w:rsidRPr="00B147A1" w:rsidRDefault="001448E0" w:rsidP="00F117EB">
      <w:pPr>
        <w:widowControl/>
        <w:tabs>
          <w:tab w:val="center" w:pos="4680"/>
        </w:tabs>
        <w:rPr>
          <w:b/>
          <w:sz w:val="48"/>
          <w:szCs w:val="48"/>
        </w:rPr>
      </w:pPr>
      <w:r>
        <w:tab/>
      </w:r>
      <w:r w:rsidR="00554F5A" w:rsidRPr="00B147A1">
        <w:rPr>
          <w:b/>
          <w:sz w:val="48"/>
          <w:szCs w:val="48"/>
        </w:rPr>
        <w:t>SUSTAINABLE</w:t>
      </w:r>
    </w:p>
    <w:p w14:paraId="1FD9CA97" w14:textId="77777777" w:rsidR="00697E6F" w:rsidRDefault="001448E0" w:rsidP="00F117EB">
      <w:pPr>
        <w:widowControl/>
        <w:tabs>
          <w:tab w:val="center" w:pos="4680"/>
        </w:tabs>
        <w:rPr>
          <w:b/>
          <w:sz w:val="48"/>
          <w:szCs w:val="48"/>
        </w:rPr>
      </w:pPr>
      <w:r w:rsidRPr="00B147A1">
        <w:rPr>
          <w:b/>
          <w:sz w:val="48"/>
          <w:szCs w:val="48"/>
        </w:rPr>
        <w:tab/>
      </w:r>
      <w:r w:rsidR="00D303C8" w:rsidRPr="00B147A1">
        <w:rPr>
          <w:b/>
          <w:sz w:val="48"/>
          <w:szCs w:val="48"/>
        </w:rPr>
        <w:t>STRATEG</w:t>
      </w:r>
      <w:r w:rsidR="00697E6F">
        <w:rPr>
          <w:b/>
          <w:sz w:val="48"/>
          <w:szCs w:val="48"/>
        </w:rPr>
        <w:t>IC</w:t>
      </w:r>
    </w:p>
    <w:p w14:paraId="26C0A7CF" w14:textId="18659CDA" w:rsidR="00554F5A" w:rsidRPr="00526834" w:rsidRDefault="00697E6F" w:rsidP="00F117EB">
      <w:pPr>
        <w:widowControl/>
        <w:tabs>
          <w:tab w:val="center" w:pos="4680"/>
        </w:tabs>
        <w:rPr>
          <w:b/>
          <w:sz w:val="48"/>
          <w:szCs w:val="48"/>
        </w:rPr>
      </w:pPr>
      <w:r>
        <w:rPr>
          <w:b/>
          <w:sz w:val="48"/>
          <w:szCs w:val="48"/>
        </w:rPr>
        <w:tab/>
        <w:t>PLANNING</w:t>
      </w:r>
      <w:r w:rsidR="00554F5A" w:rsidRPr="00B55C65">
        <w:rPr>
          <w:rStyle w:val="FootnoteReference"/>
        </w:rPr>
        <w:footnoteReference w:id="1"/>
      </w:r>
    </w:p>
    <w:p w14:paraId="47F28684" w14:textId="657AC739" w:rsidR="00580FAF" w:rsidRDefault="001448E0" w:rsidP="00F117EB">
      <w:pPr>
        <w:widowControl/>
        <w:tabs>
          <w:tab w:val="center" w:pos="4680"/>
        </w:tabs>
      </w:pPr>
      <w:r>
        <w:tab/>
      </w:r>
      <w:r w:rsidR="00AE2F5B">
        <w:t>(</w:t>
      </w:r>
      <w:r w:rsidR="00A32841">
        <w:t>4</w:t>
      </w:r>
      <w:r w:rsidR="009A7AF6">
        <w:t>-</w:t>
      </w:r>
      <w:r w:rsidR="006759FB">
        <w:t>17</w:t>
      </w:r>
      <w:r w:rsidR="009A7AF6">
        <w:t>-</w:t>
      </w:r>
      <w:r w:rsidR="00D17D40">
        <w:t>17</w:t>
      </w:r>
      <w:r w:rsidR="00580FAF">
        <w:t>)</w:t>
      </w:r>
    </w:p>
    <w:p w14:paraId="3E1F5962" w14:textId="77777777" w:rsidR="007413B6" w:rsidRPr="00112790" w:rsidRDefault="007413B6" w:rsidP="00F117EB">
      <w:pPr>
        <w:widowControl/>
        <w:tabs>
          <w:tab w:val="center" w:pos="4680"/>
        </w:tabs>
      </w:pPr>
    </w:p>
    <w:p w14:paraId="53B4DFDD" w14:textId="77777777" w:rsidR="00C9778E" w:rsidRDefault="001448E0" w:rsidP="00F117EB">
      <w:pPr>
        <w:widowControl/>
        <w:tabs>
          <w:tab w:val="center" w:pos="4680"/>
        </w:tabs>
      </w:pPr>
      <w:r>
        <w:tab/>
      </w:r>
      <w:r w:rsidR="00C9778E">
        <w:t>Mark Light</w:t>
      </w:r>
    </w:p>
    <w:p w14:paraId="5CFD0444" w14:textId="0D3662EF" w:rsidR="00C644D6" w:rsidRPr="00112790" w:rsidRDefault="00C644D6" w:rsidP="00F117EB">
      <w:pPr>
        <w:widowControl/>
        <w:tabs>
          <w:tab w:val="center" w:pos="4680"/>
        </w:tabs>
      </w:pPr>
      <w:r>
        <w:tab/>
      </w:r>
      <w:r w:rsidR="006759FB">
        <w:rPr>
          <w:noProof/>
        </w:rPr>
        <w:drawing>
          <wp:inline distT="0" distB="0" distL="0" distR="0" wp14:anchorId="27A2E6D5" wp14:editId="353AB7AD">
            <wp:extent cx="1920240" cy="2185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1920240" cy="2185416"/>
                    </a:xfrm>
                    <a:prstGeom prst="rect">
                      <a:avLst/>
                    </a:prstGeom>
                    <a:noFill/>
                  </pic:spPr>
                </pic:pic>
              </a:graphicData>
            </a:graphic>
          </wp:inline>
        </w:drawing>
      </w:r>
    </w:p>
    <w:p w14:paraId="71997C84" w14:textId="77777777" w:rsidR="00554F5A" w:rsidRPr="00112790" w:rsidRDefault="00A70A47" w:rsidP="00C44D6A">
      <w:pPr>
        <w:widowControl/>
        <w:tabs>
          <w:tab w:val="center" w:pos="4680"/>
        </w:tabs>
      </w:pPr>
      <w:r>
        <w:rPr>
          <w:noProof/>
        </w:rPr>
        <w:tab/>
      </w:r>
      <w:r w:rsidR="00554F5A" w:rsidRPr="00B55C65">
        <w:t>Table of Contents</w:t>
      </w:r>
    </w:p>
    <w:bookmarkStart w:id="0" w:name="_Toc237255716"/>
    <w:bookmarkStart w:id="1" w:name="_Toc264188267"/>
    <w:bookmarkStart w:id="2" w:name="_Toc265049132"/>
    <w:bookmarkStart w:id="3" w:name="_Toc265747100"/>
    <w:bookmarkStart w:id="4" w:name="_Toc266280788"/>
    <w:bookmarkStart w:id="5" w:name="_Toc268019319"/>
    <w:bookmarkStart w:id="6" w:name="_Toc267124612"/>
    <w:p w14:paraId="3602FE73" w14:textId="77777777" w:rsidR="006B5AE0" w:rsidRDefault="00A343D2">
      <w:pPr>
        <w:pStyle w:val="TOC1"/>
        <w:rPr>
          <w:rFonts w:asciiTheme="minorHAnsi" w:eastAsiaTheme="minorEastAsia" w:hAnsiTheme="minorHAnsi" w:cstheme="minorBidi"/>
          <w:noProof/>
          <w:sz w:val="22"/>
          <w:szCs w:val="22"/>
        </w:rPr>
      </w:pPr>
      <w:r>
        <w:rPr>
          <w:b/>
          <w:caps/>
        </w:rPr>
        <w:fldChar w:fldCharType="begin"/>
      </w:r>
      <w:r w:rsidR="00F072D4">
        <w:rPr>
          <w:b/>
          <w:caps/>
        </w:rPr>
        <w:instrText xml:space="preserve"> TOC \h \z \t "Heading 1,2,Heading 2,3,Heading 3,4,Heading 4,5,Header,1" </w:instrText>
      </w:r>
      <w:r>
        <w:rPr>
          <w:b/>
          <w:caps/>
        </w:rPr>
        <w:fldChar w:fldCharType="separate"/>
      </w:r>
      <w:hyperlink w:anchor="_Toc480225546" w:history="1">
        <w:r w:rsidR="006B5AE0" w:rsidRPr="00191591">
          <w:rPr>
            <w:rStyle w:val="Hyperlink"/>
            <w:noProof/>
          </w:rPr>
          <w:t>Foreword</w:t>
        </w:r>
        <w:r w:rsidR="006B5AE0">
          <w:rPr>
            <w:noProof/>
            <w:webHidden/>
          </w:rPr>
          <w:tab/>
        </w:r>
        <w:r w:rsidR="006B5AE0">
          <w:rPr>
            <w:noProof/>
            <w:webHidden/>
          </w:rPr>
          <w:fldChar w:fldCharType="begin"/>
        </w:r>
        <w:r w:rsidR="006B5AE0">
          <w:rPr>
            <w:noProof/>
            <w:webHidden/>
          </w:rPr>
          <w:instrText xml:space="preserve"> PAGEREF _Toc480225546 \h </w:instrText>
        </w:r>
        <w:r w:rsidR="006B5AE0">
          <w:rPr>
            <w:noProof/>
            <w:webHidden/>
          </w:rPr>
        </w:r>
        <w:r w:rsidR="006B5AE0">
          <w:rPr>
            <w:noProof/>
            <w:webHidden/>
          </w:rPr>
          <w:fldChar w:fldCharType="separate"/>
        </w:r>
        <w:r w:rsidR="006B5AE0">
          <w:rPr>
            <w:noProof/>
            <w:webHidden/>
          </w:rPr>
          <w:t>2</w:t>
        </w:r>
        <w:r w:rsidR="006B5AE0">
          <w:rPr>
            <w:noProof/>
            <w:webHidden/>
          </w:rPr>
          <w:fldChar w:fldCharType="end"/>
        </w:r>
      </w:hyperlink>
    </w:p>
    <w:p w14:paraId="2BE845BD" w14:textId="77777777" w:rsidR="006B5AE0" w:rsidRDefault="005C4ED1">
      <w:pPr>
        <w:pStyle w:val="TOC1"/>
        <w:rPr>
          <w:rFonts w:asciiTheme="minorHAnsi" w:eastAsiaTheme="minorEastAsia" w:hAnsiTheme="minorHAnsi" w:cstheme="minorBidi"/>
          <w:noProof/>
          <w:sz w:val="22"/>
          <w:szCs w:val="22"/>
        </w:rPr>
      </w:pPr>
      <w:hyperlink w:anchor="_Toc480225547" w:history="1">
        <w:r w:rsidR="006B5AE0" w:rsidRPr="00191591">
          <w:rPr>
            <w:rStyle w:val="Hyperlink"/>
            <w:noProof/>
          </w:rPr>
          <w:t>Sustainable Strategy</w:t>
        </w:r>
        <w:r w:rsidR="006B5AE0">
          <w:rPr>
            <w:noProof/>
            <w:webHidden/>
          </w:rPr>
          <w:tab/>
        </w:r>
        <w:r w:rsidR="006B5AE0">
          <w:rPr>
            <w:noProof/>
            <w:webHidden/>
          </w:rPr>
          <w:fldChar w:fldCharType="begin"/>
        </w:r>
        <w:r w:rsidR="006B5AE0">
          <w:rPr>
            <w:noProof/>
            <w:webHidden/>
          </w:rPr>
          <w:instrText xml:space="preserve"> PAGEREF _Toc480225547 \h </w:instrText>
        </w:r>
        <w:r w:rsidR="006B5AE0">
          <w:rPr>
            <w:noProof/>
            <w:webHidden/>
          </w:rPr>
        </w:r>
        <w:r w:rsidR="006B5AE0">
          <w:rPr>
            <w:noProof/>
            <w:webHidden/>
          </w:rPr>
          <w:fldChar w:fldCharType="separate"/>
        </w:r>
        <w:r w:rsidR="006B5AE0">
          <w:rPr>
            <w:noProof/>
            <w:webHidden/>
          </w:rPr>
          <w:t>3</w:t>
        </w:r>
        <w:r w:rsidR="006B5AE0">
          <w:rPr>
            <w:noProof/>
            <w:webHidden/>
          </w:rPr>
          <w:fldChar w:fldCharType="end"/>
        </w:r>
      </w:hyperlink>
    </w:p>
    <w:p w14:paraId="08C833D6" w14:textId="77777777" w:rsidR="006B5AE0" w:rsidRDefault="005C4ED1">
      <w:pPr>
        <w:pStyle w:val="TOC2"/>
        <w:rPr>
          <w:rFonts w:asciiTheme="minorHAnsi" w:eastAsiaTheme="minorEastAsia" w:hAnsiTheme="minorHAnsi" w:cstheme="minorBidi"/>
          <w:noProof/>
          <w:sz w:val="22"/>
          <w:szCs w:val="22"/>
        </w:rPr>
      </w:pPr>
      <w:hyperlink w:anchor="_Toc480225548" w:history="1">
        <w:r w:rsidR="006B5AE0" w:rsidRPr="00191591">
          <w:rPr>
            <w:rStyle w:val="Hyperlink"/>
            <w:noProof/>
          </w:rPr>
          <w:t>Great Start</w:t>
        </w:r>
        <w:r w:rsidR="006B5AE0">
          <w:rPr>
            <w:noProof/>
            <w:webHidden/>
          </w:rPr>
          <w:tab/>
        </w:r>
        <w:r w:rsidR="006B5AE0">
          <w:rPr>
            <w:noProof/>
            <w:webHidden/>
          </w:rPr>
          <w:fldChar w:fldCharType="begin"/>
        </w:r>
        <w:r w:rsidR="006B5AE0">
          <w:rPr>
            <w:noProof/>
            <w:webHidden/>
          </w:rPr>
          <w:instrText xml:space="preserve"> PAGEREF _Toc480225548 \h </w:instrText>
        </w:r>
        <w:r w:rsidR="006B5AE0">
          <w:rPr>
            <w:noProof/>
            <w:webHidden/>
          </w:rPr>
        </w:r>
        <w:r w:rsidR="006B5AE0">
          <w:rPr>
            <w:noProof/>
            <w:webHidden/>
          </w:rPr>
          <w:fldChar w:fldCharType="separate"/>
        </w:r>
        <w:r w:rsidR="006B5AE0">
          <w:rPr>
            <w:noProof/>
            <w:webHidden/>
          </w:rPr>
          <w:t>3</w:t>
        </w:r>
        <w:r w:rsidR="006B5AE0">
          <w:rPr>
            <w:noProof/>
            <w:webHidden/>
          </w:rPr>
          <w:fldChar w:fldCharType="end"/>
        </w:r>
      </w:hyperlink>
    </w:p>
    <w:p w14:paraId="037959DC" w14:textId="77777777" w:rsidR="006B5AE0" w:rsidRDefault="005C4ED1">
      <w:pPr>
        <w:pStyle w:val="TOC3"/>
        <w:rPr>
          <w:rFonts w:asciiTheme="minorHAnsi" w:eastAsiaTheme="minorEastAsia" w:hAnsiTheme="minorHAnsi" w:cstheme="minorBidi"/>
          <w:noProof/>
          <w:sz w:val="22"/>
          <w:szCs w:val="22"/>
        </w:rPr>
      </w:pPr>
      <w:hyperlink w:anchor="_Toc480225549" w:history="1">
        <w:r w:rsidR="006B5AE0" w:rsidRPr="00191591">
          <w:rPr>
            <w:rStyle w:val="Hyperlink"/>
            <w:noProof/>
          </w:rPr>
          <w:t>Purpose</w:t>
        </w:r>
        <w:r w:rsidR="006B5AE0">
          <w:rPr>
            <w:noProof/>
            <w:webHidden/>
          </w:rPr>
          <w:tab/>
        </w:r>
        <w:r w:rsidR="006B5AE0">
          <w:rPr>
            <w:noProof/>
            <w:webHidden/>
          </w:rPr>
          <w:fldChar w:fldCharType="begin"/>
        </w:r>
        <w:r w:rsidR="006B5AE0">
          <w:rPr>
            <w:noProof/>
            <w:webHidden/>
          </w:rPr>
          <w:instrText xml:space="preserve"> PAGEREF _Toc480225549 \h </w:instrText>
        </w:r>
        <w:r w:rsidR="006B5AE0">
          <w:rPr>
            <w:noProof/>
            <w:webHidden/>
          </w:rPr>
        </w:r>
        <w:r w:rsidR="006B5AE0">
          <w:rPr>
            <w:noProof/>
            <w:webHidden/>
          </w:rPr>
          <w:fldChar w:fldCharType="separate"/>
        </w:r>
        <w:r w:rsidR="006B5AE0">
          <w:rPr>
            <w:noProof/>
            <w:webHidden/>
          </w:rPr>
          <w:t>3</w:t>
        </w:r>
        <w:r w:rsidR="006B5AE0">
          <w:rPr>
            <w:noProof/>
            <w:webHidden/>
          </w:rPr>
          <w:fldChar w:fldCharType="end"/>
        </w:r>
      </w:hyperlink>
    </w:p>
    <w:p w14:paraId="6178FA7A" w14:textId="77777777" w:rsidR="006B5AE0" w:rsidRDefault="005C4ED1">
      <w:pPr>
        <w:pStyle w:val="TOC4"/>
        <w:rPr>
          <w:rFonts w:asciiTheme="minorHAnsi" w:eastAsiaTheme="minorEastAsia" w:hAnsiTheme="minorHAnsi" w:cstheme="minorBidi"/>
          <w:noProof/>
          <w:sz w:val="22"/>
          <w:szCs w:val="22"/>
        </w:rPr>
      </w:pPr>
      <w:hyperlink w:anchor="_Toc480225550" w:history="1">
        <w:r w:rsidR="006B5AE0" w:rsidRPr="00191591">
          <w:rPr>
            <w:rStyle w:val="Hyperlink"/>
            <w:noProof/>
          </w:rPr>
          <w:t>Values</w:t>
        </w:r>
        <w:r w:rsidR="006B5AE0">
          <w:rPr>
            <w:noProof/>
            <w:webHidden/>
          </w:rPr>
          <w:tab/>
        </w:r>
        <w:r w:rsidR="006B5AE0">
          <w:rPr>
            <w:noProof/>
            <w:webHidden/>
          </w:rPr>
          <w:fldChar w:fldCharType="begin"/>
        </w:r>
        <w:r w:rsidR="006B5AE0">
          <w:rPr>
            <w:noProof/>
            <w:webHidden/>
          </w:rPr>
          <w:instrText xml:space="preserve"> PAGEREF _Toc480225550 \h </w:instrText>
        </w:r>
        <w:r w:rsidR="006B5AE0">
          <w:rPr>
            <w:noProof/>
            <w:webHidden/>
          </w:rPr>
        </w:r>
        <w:r w:rsidR="006B5AE0">
          <w:rPr>
            <w:noProof/>
            <w:webHidden/>
          </w:rPr>
          <w:fldChar w:fldCharType="separate"/>
        </w:r>
        <w:r w:rsidR="006B5AE0">
          <w:rPr>
            <w:noProof/>
            <w:webHidden/>
          </w:rPr>
          <w:t>3</w:t>
        </w:r>
        <w:r w:rsidR="006B5AE0">
          <w:rPr>
            <w:noProof/>
            <w:webHidden/>
          </w:rPr>
          <w:fldChar w:fldCharType="end"/>
        </w:r>
      </w:hyperlink>
    </w:p>
    <w:p w14:paraId="792E04F1" w14:textId="77777777" w:rsidR="006B5AE0" w:rsidRDefault="005C4ED1">
      <w:pPr>
        <w:pStyle w:val="TOC4"/>
        <w:rPr>
          <w:rFonts w:asciiTheme="minorHAnsi" w:eastAsiaTheme="minorEastAsia" w:hAnsiTheme="minorHAnsi" w:cstheme="minorBidi"/>
          <w:noProof/>
          <w:sz w:val="22"/>
          <w:szCs w:val="22"/>
        </w:rPr>
      </w:pPr>
      <w:hyperlink w:anchor="_Toc480225551" w:history="1">
        <w:r w:rsidR="006B5AE0" w:rsidRPr="00191591">
          <w:rPr>
            <w:rStyle w:val="Hyperlink"/>
            <w:noProof/>
          </w:rPr>
          <w:t>Mission</w:t>
        </w:r>
        <w:r w:rsidR="006B5AE0">
          <w:rPr>
            <w:noProof/>
            <w:webHidden/>
          </w:rPr>
          <w:tab/>
        </w:r>
        <w:r w:rsidR="006B5AE0">
          <w:rPr>
            <w:noProof/>
            <w:webHidden/>
          </w:rPr>
          <w:fldChar w:fldCharType="begin"/>
        </w:r>
        <w:r w:rsidR="006B5AE0">
          <w:rPr>
            <w:noProof/>
            <w:webHidden/>
          </w:rPr>
          <w:instrText xml:space="preserve"> PAGEREF _Toc480225551 \h </w:instrText>
        </w:r>
        <w:r w:rsidR="006B5AE0">
          <w:rPr>
            <w:noProof/>
            <w:webHidden/>
          </w:rPr>
        </w:r>
        <w:r w:rsidR="006B5AE0">
          <w:rPr>
            <w:noProof/>
            <w:webHidden/>
          </w:rPr>
          <w:fldChar w:fldCharType="separate"/>
        </w:r>
        <w:r w:rsidR="006B5AE0">
          <w:rPr>
            <w:noProof/>
            <w:webHidden/>
          </w:rPr>
          <w:t>6</w:t>
        </w:r>
        <w:r w:rsidR="006B5AE0">
          <w:rPr>
            <w:noProof/>
            <w:webHidden/>
          </w:rPr>
          <w:fldChar w:fldCharType="end"/>
        </w:r>
      </w:hyperlink>
    </w:p>
    <w:p w14:paraId="75807D98" w14:textId="77777777" w:rsidR="006B5AE0" w:rsidRDefault="005C4ED1">
      <w:pPr>
        <w:pStyle w:val="TOC5"/>
        <w:rPr>
          <w:rFonts w:asciiTheme="minorHAnsi" w:eastAsiaTheme="minorEastAsia" w:hAnsiTheme="minorHAnsi" w:cstheme="minorBidi"/>
          <w:noProof/>
          <w:sz w:val="22"/>
          <w:szCs w:val="22"/>
        </w:rPr>
      </w:pPr>
      <w:hyperlink w:anchor="_Toc480225552" w:history="1">
        <w:r w:rsidR="006B5AE0" w:rsidRPr="00191591">
          <w:rPr>
            <w:rStyle w:val="Hyperlink"/>
            <w:noProof/>
          </w:rPr>
          <w:t>Who do we serve?</w:t>
        </w:r>
        <w:r w:rsidR="006B5AE0">
          <w:rPr>
            <w:noProof/>
            <w:webHidden/>
          </w:rPr>
          <w:tab/>
        </w:r>
        <w:r w:rsidR="006B5AE0">
          <w:rPr>
            <w:noProof/>
            <w:webHidden/>
          </w:rPr>
          <w:fldChar w:fldCharType="begin"/>
        </w:r>
        <w:r w:rsidR="006B5AE0">
          <w:rPr>
            <w:noProof/>
            <w:webHidden/>
          </w:rPr>
          <w:instrText xml:space="preserve"> PAGEREF _Toc480225552 \h </w:instrText>
        </w:r>
        <w:r w:rsidR="006B5AE0">
          <w:rPr>
            <w:noProof/>
            <w:webHidden/>
          </w:rPr>
        </w:r>
        <w:r w:rsidR="006B5AE0">
          <w:rPr>
            <w:noProof/>
            <w:webHidden/>
          </w:rPr>
          <w:fldChar w:fldCharType="separate"/>
        </w:r>
        <w:r w:rsidR="006B5AE0">
          <w:rPr>
            <w:noProof/>
            <w:webHidden/>
          </w:rPr>
          <w:t>8</w:t>
        </w:r>
        <w:r w:rsidR="006B5AE0">
          <w:rPr>
            <w:noProof/>
            <w:webHidden/>
          </w:rPr>
          <w:fldChar w:fldCharType="end"/>
        </w:r>
      </w:hyperlink>
    </w:p>
    <w:p w14:paraId="5D5F2DB9" w14:textId="77777777" w:rsidR="006B5AE0" w:rsidRDefault="005C4ED1">
      <w:pPr>
        <w:pStyle w:val="TOC5"/>
        <w:rPr>
          <w:rFonts w:asciiTheme="minorHAnsi" w:eastAsiaTheme="minorEastAsia" w:hAnsiTheme="minorHAnsi" w:cstheme="minorBidi"/>
          <w:noProof/>
          <w:sz w:val="22"/>
          <w:szCs w:val="22"/>
        </w:rPr>
      </w:pPr>
      <w:hyperlink w:anchor="_Toc480225553" w:history="1">
        <w:r w:rsidR="006B5AE0" w:rsidRPr="00191591">
          <w:rPr>
            <w:rStyle w:val="Hyperlink"/>
            <w:noProof/>
          </w:rPr>
          <w:t>What transformation?</w:t>
        </w:r>
        <w:r w:rsidR="006B5AE0">
          <w:rPr>
            <w:noProof/>
            <w:webHidden/>
          </w:rPr>
          <w:tab/>
        </w:r>
        <w:r w:rsidR="006B5AE0">
          <w:rPr>
            <w:noProof/>
            <w:webHidden/>
          </w:rPr>
          <w:fldChar w:fldCharType="begin"/>
        </w:r>
        <w:r w:rsidR="006B5AE0">
          <w:rPr>
            <w:noProof/>
            <w:webHidden/>
          </w:rPr>
          <w:instrText xml:space="preserve"> PAGEREF _Toc480225553 \h </w:instrText>
        </w:r>
        <w:r w:rsidR="006B5AE0">
          <w:rPr>
            <w:noProof/>
            <w:webHidden/>
          </w:rPr>
        </w:r>
        <w:r w:rsidR="006B5AE0">
          <w:rPr>
            <w:noProof/>
            <w:webHidden/>
          </w:rPr>
          <w:fldChar w:fldCharType="separate"/>
        </w:r>
        <w:r w:rsidR="006B5AE0">
          <w:rPr>
            <w:noProof/>
            <w:webHidden/>
          </w:rPr>
          <w:t>9</w:t>
        </w:r>
        <w:r w:rsidR="006B5AE0">
          <w:rPr>
            <w:noProof/>
            <w:webHidden/>
          </w:rPr>
          <w:fldChar w:fldCharType="end"/>
        </w:r>
      </w:hyperlink>
    </w:p>
    <w:p w14:paraId="2769F5A4" w14:textId="77777777" w:rsidR="006B5AE0" w:rsidRDefault="005C4ED1">
      <w:pPr>
        <w:pStyle w:val="TOC5"/>
        <w:rPr>
          <w:rFonts w:asciiTheme="minorHAnsi" w:eastAsiaTheme="minorEastAsia" w:hAnsiTheme="minorHAnsi" w:cstheme="minorBidi"/>
          <w:noProof/>
          <w:sz w:val="22"/>
          <w:szCs w:val="22"/>
        </w:rPr>
      </w:pPr>
      <w:hyperlink w:anchor="_Toc480225554" w:history="1">
        <w:r w:rsidR="006B5AE0" w:rsidRPr="00191591">
          <w:rPr>
            <w:rStyle w:val="Hyperlink"/>
            <w:noProof/>
          </w:rPr>
          <w:t>How are we better than rivals?</w:t>
        </w:r>
        <w:r w:rsidR="006B5AE0">
          <w:rPr>
            <w:noProof/>
            <w:webHidden/>
          </w:rPr>
          <w:tab/>
        </w:r>
        <w:r w:rsidR="006B5AE0">
          <w:rPr>
            <w:noProof/>
            <w:webHidden/>
          </w:rPr>
          <w:fldChar w:fldCharType="begin"/>
        </w:r>
        <w:r w:rsidR="006B5AE0">
          <w:rPr>
            <w:noProof/>
            <w:webHidden/>
          </w:rPr>
          <w:instrText xml:space="preserve"> PAGEREF _Toc480225554 \h </w:instrText>
        </w:r>
        <w:r w:rsidR="006B5AE0">
          <w:rPr>
            <w:noProof/>
            <w:webHidden/>
          </w:rPr>
        </w:r>
        <w:r w:rsidR="006B5AE0">
          <w:rPr>
            <w:noProof/>
            <w:webHidden/>
          </w:rPr>
          <w:fldChar w:fldCharType="separate"/>
        </w:r>
        <w:r w:rsidR="006B5AE0">
          <w:rPr>
            <w:noProof/>
            <w:webHidden/>
          </w:rPr>
          <w:t>11</w:t>
        </w:r>
        <w:r w:rsidR="006B5AE0">
          <w:rPr>
            <w:noProof/>
            <w:webHidden/>
          </w:rPr>
          <w:fldChar w:fldCharType="end"/>
        </w:r>
      </w:hyperlink>
    </w:p>
    <w:p w14:paraId="2701497B" w14:textId="77777777" w:rsidR="006B5AE0" w:rsidRDefault="005C4ED1">
      <w:pPr>
        <w:pStyle w:val="TOC5"/>
        <w:rPr>
          <w:rFonts w:asciiTheme="minorHAnsi" w:eastAsiaTheme="minorEastAsia" w:hAnsiTheme="minorHAnsi" w:cstheme="minorBidi"/>
          <w:noProof/>
          <w:sz w:val="22"/>
          <w:szCs w:val="22"/>
        </w:rPr>
      </w:pPr>
      <w:hyperlink w:anchor="_Toc480225555" w:history="1">
        <w:r w:rsidR="006B5AE0" w:rsidRPr="00191591">
          <w:rPr>
            <w:rStyle w:val="Hyperlink"/>
            <w:noProof/>
          </w:rPr>
          <w:t>Simplified Mission</w:t>
        </w:r>
        <w:r w:rsidR="006B5AE0">
          <w:rPr>
            <w:noProof/>
            <w:webHidden/>
          </w:rPr>
          <w:tab/>
        </w:r>
        <w:r w:rsidR="006B5AE0">
          <w:rPr>
            <w:noProof/>
            <w:webHidden/>
          </w:rPr>
          <w:fldChar w:fldCharType="begin"/>
        </w:r>
        <w:r w:rsidR="006B5AE0">
          <w:rPr>
            <w:noProof/>
            <w:webHidden/>
          </w:rPr>
          <w:instrText xml:space="preserve"> PAGEREF _Toc480225555 \h </w:instrText>
        </w:r>
        <w:r w:rsidR="006B5AE0">
          <w:rPr>
            <w:noProof/>
            <w:webHidden/>
          </w:rPr>
        </w:r>
        <w:r w:rsidR="006B5AE0">
          <w:rPr>
            <w:noProof/>
            <w:webHidden/>
          </w:rPr>
          <w:fldChar w:fldCharType="separate"/>
        </w:r>
        <w:r w:rsidR="006B5AE0">
          <w:rPr>
            <w:noProof/>
            <w:webHidden/>
          </w:rPr>
          <w:t>14</w:t>
        </w:r>
        <w:r w:rsidR="006B5AE0">
          <w:rPr>
            <w:noProof/>
            <w:webHidden/>
          </w:rPr>
          <w:fldChar w:fldCharType="end"/>
        </w:r>
      </w:hyperlink>
    </w:p>
    <w:p w14:paraId="776CB04C" w14:textId="77777777" w:rsidR="006B5AE0" w:rsidRDefault="005C4ED1">
      <w:pPr>
        <w:pStyle w:val="TOC3"/>
        <w:rPr>
          <w:rFonts w:asciiTheme="minorHAnsi" w:eastAsiaTheme="minorEastAsia" w:hAnsiTheme="minorHAnsi" w:cstheme="minorBidi"/>
          <w:noProof/>
          <w:sz w:val="22"/>
          <w:szCs w:val="22"/>
        </w:rPr>
      </w:pPr>
      <w:hyperlink w:anchor="_Toc480225556" w:history="1">
        <w:r w:rsidR="006B5AE0" w:rsidRPr="00191591">
          <w:rPr>
            <w:rStyle w:val="Hyperlink"/>
            <w:noProof/>
          </w:rPr>
          <w:t>Strategy</w:t>
        </w:r>
        <w:r w:rsidR="006B5AE0">
          <w:rPr>
            <w:noProof/>
            <w:webHidden/>
          </w:rPr>
          <w:tab/>
        </w:r>
        <w:r w:rsidR="006B5AE0">
          <w:rPr>
            <w:noProof/>
            <w:webHidden/>
          </w:rPr>
          <w:fldChar w:fldCharType="begin"/>
        </w:r>
        <w:r w:rsidR="006B5AE0">
          <w:rPr>
            <w:noProof/>
            <w:webHidden/>
          </w:rPr>
          <w:instrText xml:space="preserve"> PAGEREF _Toc480225556 \h </w:instrText>
        </w:r>
        <w:r w:rsidR="006B5AE0">
          <w:rPr>
            <w:noProof/>
            <w:webHidden/>
          </w:rPr>
        </w:r>
        <w:r w:rsidR="006B5AE0">
          <w:rPr>
            <w:noProof/>
            <w:webHidden/>
          </w:rPr>
          <w:fldChar w:fldCharType="separate"/>
        </w:r>
        <w:r w:rsidR="006B5AE0">
          <w:rPr>
            <w:noProof/>
            <w:webHidden/>
          </w:rPr>
          <w:t>16</w:t>
        </w:r>
        <w:r w:rsidR="006B5AE0">
          <w:rPr>
            <w:noProof/>
            <w:webHidden/>
          </w:rPr>
          <w:fldChar w:fldCharType="end"/>
        </w:r>
      </w:hyperlink>
    </w:p>
    <w:p w14:paraId="1FB451CA" w14:textId="77777777" w:rsidR="006B5AE0" w:rsidRDefault="005C4ED1">
      <w:pPr>
        <w:pStyle w:val="TOC4"/>
        <w:rPr>
          <w:rFonts w:asciiTheme="minorHAnsi" w:eastAsiaTheme="minorEastAsia" w:hAnsiTheme="minorHAnsi" w:cstheme="minorBidi"/>
          <w:noProof/>
          <w:sz w:val="22"/>
          <w:szCs w:val="22"/>
        </w:rPr>
      </w:pPr>
      <w:hyperlink w:anchor="_Toc480225557" w:history="1">
        <w:r w:rsidR="006B5AE0" w:rsidRPr="00191591">
          <w:rPr>
            <w:rStyle w:val="Hyperlink"/>
            <w:noProof/>
          </w:rPr>
          <w:t>Lines of Business</w:t>
        </w:r>
        <w:r w:rsidR="006B5AE0">
          <w:rPr>
            <w:noProof/>
            <w:webHidden/>
          </w:rPr>
          <w:tab/>
        </w:r>
        <w:r w:rsidR="006B5AE0">
          <w:rPr>
            <w:noProof/>
            <w:webHidden/>
          </w:rPr>
          <w:fldChar w:fldCharType="begin"/>
        </w:r>
        <w:r w:rsidR="006B5AE0">
          <w:rPr>
            <w:noProof/>
            <w:webHidden/>
          </w:rPr>
          <w:instrText xml:space="preserve"> PAGEREF _Toc480225557 \h </w:instrText>
        </w:r>
        <w:r w:rsidR="006B5AE0">
          <w:rPr>
            <w:noProof/>
            <w:webHidden/>
          </w:rPr>
        </w:r>
        <w:r w:rsidR="006B5AE0">
          <w:rPr>
            <w:noProof/>
            <w:webHidden/>
          </w:rPr>
          <w:fldChar w:fldCharType="separate"/>
        </w:r>
        <w:r w:rsidR="006B5AE0">
          <w:rPr>
            <w:noProof/>
            <w:webHidden/>
          </w:rPr>
          <w:t>16</w:t>
        </w:r>
        <w:r w:rsidR="006B5AE0">
          <w:rPr>
            <w:noProof/>
            <w:webHidden/>
          </w:rPr>
          <w:fldChar w:fldCharType="end"/>
        </w:r>
      </w:hyperlink>
    </w:p>
    <w:p w14:paraId="63B287B9" w14:textId="77777777" w:rsidR="006B5AE0" w:rsidRDefault="005C4ED1">
      <w:pPr>
        <w:pStyle w:val="TOC4"/>
        <w:rPr>
          <w:rFonts w:asciiTheme="minorHAnsi" w:eastAsiaTheme="minorEastAsia" w:hAnsiTheme="minorHAnsi" w:cstheme="minorBidi"/>
          <w:noProof/>
          <w:sz w:val="22"/>
          <w:szCs w:val="22"/>
        </w:rPr>
      </w:pPr>
      <w:hyperlink w:anchor="_Toc480225558" w:history="1">
        <w:r w:rsidR="006B5AE0" w:rsidRPr="00191591">
          <w:rPr>
            <w:rStyle w:val="Hyperlink"/>
            <w:noProof/>
          </w:rPr>
          <w:t>Success Measures</w:t>
        </w:r>
        <w:r w:rsidR="006B5AE0">
          <w:rPr>
            <w:noProof/>
            <w:webHidden/>
          </w:rPr>
          <w:tab/>
        </w:r>
        <w:r w:rsidR="006B5AE0">
          <w:rPr>
            <w:noProof/>
            <w:webHidden/>
          </w:rPr>
          <w:fldChar w:fldCharType="begin"/>
        </w:r>
        <w:r w:rsidR="006B5AE0">
          <w:rPr>
            <w:noProof/>
            <w:webHidden/>
          </w:rPr>
          <w:instrText xml:space="preserve"> PAGEREF _Toc480225558 \h </w:instrText>
        </w:r>
        <w:r w:rsidR="006B5AE0">
          <w:rPr>
            <w:noProof/>
            <w:webHidden/>
          </w:rPr>
        </w:r>
        <w:r w:rsidR="006B5AE0">
          <w:rPr>
            <w:noProof/>
            <w:webHidden/>
          </w:rPr>
          <w:fldChar w:fldCharType="separate"/>
        </w:r>
        <w:r w:rsidR="006B5AE0">
          <w:rPr>
            <w:noProof/>
            <w:webHidden/>
          </w:rPr>
          <w:t>20</w:t>
        </w:r>
        <w:r w:rsidR="006B5AE0">
          <w:rPr>
            <w:noProof/>
            <w:webHidden/>
          </w:rPr>
          <w:fldChar w:fldCharType="end"/>
        </w:r>
      </w:hyperlink>
    </w:p>
    <w:p w14:paraId="530DC023" w14:textId="77777777" w:rsidR="006B5AE0" w:rsidRDefault="005C4ED1">
      <w:pPr>
        <w:pStyle w:val="TOC4"/>
        <w:rPr>
          <w:rFonts w:asciiTheme="minorHAnsi" w:eastAsiaTheme="minorEastAsia" w:hAnsiTheme="minorHAnsi" w:cstheme="minorBidi"/>
          <w:noProof/>
          <w:sz w:val="22"/>
          <w:szCs w:val="22"/>
        </w:rPr>
      </w:pPr>
      <w:hyperlink w:anchor="_Toc480225559" w:history="1">
        <w:r w:rsidR="006B5AE0" w:rsidRPr="00191591">
          <w:rPr>
            <w:rStyle w:val="Hyperlink"/>
            <w:noProof/>
          </w:rPr>
          <w:t>Vision</w:t>
        </w:r>
        <w:r w:rsidR="006B5AE0">
          <w:rPr>
            <w:noProof/>
            <w:webHidden/>
          </w:rPr>
          <w:tab/>
        </w:r>
        <w:r w:rsidR="006B5AE0">
          <w:rPr>
            <w:noProof/>
            <w:webHidden/>
          </w:rPr>
          <w:fldChar w:fldCharType="begin"/>
        </w:r>
        <w:r w:rsidR="006B5AE0">
          <w:rPr>
            <w:noProof/>
            <w:webHidden/>
          </w:rPr>
          <w:instrText xml:space="preserve"> PAGEREF _Toc480225559 \h </w:instrText>
        </w:r>
        <w:r w:rsidR="006B5AE0">
          <w:rPr>
            <w:noProof/>
            <w:webHidden/>
          </w:rPr>
        </w:r>
        <w:r w:rsidR="006B5AE0">
          <w:rPr>
            <w:noProof/>
            <w:webHidden/>
          </w:rPr>
          <w:fldChar w:fldCharType="separate"/>
        </w:r>
        <w:r w:rsidR="006B5AE0">
          <w:rPr>
            <w:noProof/>
            <w:webHidden/>
          </w:rPr>
          <w:t>25</w:t>
        </w:r>
        <w:r w:rsidR="006B5AE0">
          <w:rPr>
            <w:noProof/>
            <w:webHidden/>
          </w:rPr>
          <w:fldChar w:fldCharType="end"/>
        </w:r>
      </w:hyperlink>
    </w:p>
    <w:p w14:paraId="5190E930" w14:textId="77777777" w:rsidR="006B5AE0" w:rsidRDefault="005C4ED1">
      <w:pPr>
        <w:pStyle w:val="TOC5"/>
        <w:rPr>
          <w:rFonts w:asciiTheme="minorHAnsi" w:eastAsiaTheme="minorEastAsia" w:hAnsiTheme="minorHAnsi" w:cstheme="minorBidi"/>
          <w:noProof/>
          <w:sz w:val="22"/>
          <w:szCs w:val="22"/>
        </w:rPr>
      </w:pPr>
      <w:hyperlink w:anchor="_Toc480225560" w:history="1">
        <w:r w:rsidR="006B5AE0" w:rsidRPr="00191591">
          <w:rPr>
            <w:rStyle w:val="Hyperlink"/>
            <w:noProof/>
          </w:rPr>
          <w:t>Statement</w:t>
        </w:r>
        <w:r w:rsidR="006B5AE0">
          <w:rPr>
            <w:noProof/>
            <w:webHidden/>
          </w:rPr>
          <w:tab/>
        </w:r>
        <w:r w:rsidR="006B5AE0">
          <w:rPr>
            <w:noProof/>
            <w:webHidden/>
          </w:rPr>
          <w:fldChar w:fldCharType="begin"/>
        </w:r>
        <w:r w:rsidR="006B5AE0">
          <w:rPr>
            <w:noProof/>
            <w:webHidden/>
          </w:rPr>
          <w:instrText xml:space="preserve"> PAGEREF _Toc480225560 \h </w:instrText>
        </w:r>
        <w:r w:rsidR="006B5AE0">
          <w:rPr>
            <w:noProof/>
            <w:webHidden/>
          </w:rPr>
        </w:r>
        <w:r w:rsidR="006B5AE0">
          <w:rPr>
            <w:noProof/>
            <w:webHidden/>
          </w:rPr>
          <w:fldChar w:fldCharType="separate"/>
        </w:r>
        <w:r w:rsidR="006B5AE0">
          <w:rPr>
            <w:noProof/>
            <w:webHidden/>
          </w:rPr>
          <w:t>26</w:t>
        </w:r>
        <w:r w:rsidR="006B5AE0">
          <w:rPr>
            <w:noProof/>
            <w:webHidden/>
          </w:rPr>
          <w:fldChar w:fldCharType="end"/>
        </w:r>
      </w:hyperlink>
    </w:p>
    <w:p w14:paraId="3F4EB48C" w14:textId="77777777" w:rsidR="006B5AE0" w:rsidRDefault="005C4ED1">
      <w:pPr>
        <w:pStyle w:val="TOC5"/>
        <w:rPr>
          <w:rFonts w:asciiTheme="minorHAnsi" w:eastAsiaTheme="minorEastAsia" w:hAnsiTheme="minorHAnsi" w:cstheme="minorBidi"/>
          <w:noProof/>
          <w:sz w:val="22"/>
          <w:szCs w:val="22"/>
        </w:rPr>
      </w:pPr>
      <w:hyperlink w:anchor="_Toc480225561" w:history="1">
        <w:r w:rsidR="006B5AE0" w:rsidRPr="00191591">
          <w:rPr>
            <w:rStyle w:val="Hyperlink"/>
            <w:noProof/>
          </w:rPr>
          <w:t>Strategies</w:t>
        </w:r>
        <w:r w:rsidR="006B5AE0">
          <w:rPr>
            <w:noProof/>
            <w:webHidden/>
          </w:rPr>
          <w:tab/>
        </w:r>
        <w:r w:rsidR="006B5AE0">
          <w:rPr>
            <w:noProof/>
            <w:webHidden/>
          </w:rPr>
          <w:fldChar w:fldCharType="begin"/>
        </w:r>
        <w:r w:rsidR="006B5AE0">
          <w:rPr>
            <w:noProof/>
            <w:webHidden/>
          </w:rPr>
          <w:instrText xml:space="preserve"> PAGEREF _Toc480225561 \h </w:instrText>
        </w:r>
        <w:r w:rsidR="006B5AE0">
          <w:rPr>
            <w:noProof/>
            <w:webHidden/>
          </w:rPr>
        </w:r>
        <w:r w:rsidR="006B5AE0">
          <w:rPr>
            <w:noProof/>
            <w:webHidden/>
          </w:rPr>
          <w:fldChar w:fldCharType="separate"/>
        </w:r>
        <w:r w:rsidR="006B5AE0">
          <w:rPr>
            <w:noProof/>
            <w:webHidden/>
          </w:rPr>
          <w:t>26</w:t>
        </w:r>
        <w:r w:rsidR="006B5AE0">
          <w:rPr>
            <w:noProof/>
            <w:webHidden/>
          </w:rPr>
          <w:fldChar w:fldCharType="end"/>
        </w:r>
      </w:hyperlink>
    </w:p>
    <w:p w14:paraId="49713E18" w14:textId="77777777" w:rsidR="006B5AE0" w:rsidRDefault="005C4ED1">
      <w:pPr>
        <w:pStyle w:val="TOC3"/>
        <w:rPr>
          <w:rFonts w:asciiTheme="minorHAnsi" w:eastAsiaTheme="minorEastAsia" w:hAnsiTheme="minorHAnsi" w:cstheme="minorBidi"/>
          <w:noProof/>
          <w:sz w:val="22"/>
          <w:szCs w:val="22"/>
        </w:rPr>
      </w:pPr>
      <w:hyperlink w:anchor="_Toc480225562" w:history="1">
        <w:r w:rsidR="006B5AE0" w:rsidRPr="00191591">
          <w:rPr>
            <w:rStyle w:val="Hyperlink"/>
            <w:noProof/>
          </w:rPr>
          <w:t>BAM</w:t>
        </w:r>
        <w:r w:rsidR="006B5AE0">
          <w:rPr>
            <w:noProof/>
            <w:webHidden/>
          </w:rPr>
          <w:tab/>
        </w:r>
        <w:r w:rsidR="006B5AE0">
          <w:rPr>
            <w:noProof/>
            <w:webHidden/>
          </w:rPr>
          <w:fldChar w:fldCharType="begin"/>
        </w:r>
        <w:r w:rsidR="006B5AE0">
          <w:rPr>
            <w:noProof/>
            <w:webHidden/>
          </w:rPr>
          <w:instrText xml:space="preserve"> PAGEREF _Toc480225562 \h </w:instrText>
        </w:r>
        <w:r w:rsidR="006B5AE0">
          <w:rPr>
            <w:noProof/>
            <w:webHidden/>
          </w:rPr>
        </w:r>
        <w:r w:rsidR="006B5AE0">
          <w:rPr>
            <w:noProof/>
            <w:webHidden/>
          </w:rPr>
          <w:fldChar w:fldCharType="separate"/>
        </w:r>
        <w:r w:rsidR="006B5AE0">
          <w:rPr>
            <w:noProof/>
            <w:webHidden/>
          </w:rPr>
          <w:t>26</w:t>
        </w:r>
        <w:r w:rsidR="006B5AE0">
          <w:rPr>
            <w:noProof/>
            <w:webHidden/>
          </w:rPr>
          <w:fldChar w:fldCharType="end"/>
        </w:r>
      </w:hyperlink>
    </w:p>
    <w:p w14:paraId="1867F364" w14:textId="77777777" w:rsidR="006B5AE0" w:rsidRDefault="005C4ED1">
      <w:pPr>
        <w:pStyle w:val="TOC1"/>
        <w:rPr>
          <w:rFonts w:asciiTheme="minorHAnsi" w:eastAsiaTheme="minorEastAsia" w:hAnsiTheme="minorHAnsi" w:cstheme="minorBidi"/>
          <w:noProof/>
          <w:sz w:val="22"/>
          <w:szCs w:val="22"/>
        </w:rPr>
      </w:pPr>
      <w:hyperlink w:anchor="_Toc480225563" w:history="1">
        <w:r w:rsidR="006B5AE0" w:rsidRPr="00191591">
          <w:rPr>
            <w:rStyle w:val="Hyperlink"/>
            <w:noProof/>
          </w:rPr>
          <w:t>References</w:t>
        </w:r>
        <w:r w:rsidR="006B5AE0">
          <w:rPr>
            <w:noProof/>
            <w:webHidden/>
          </w:rPr>
          <w:tab/>
        </w:r>
        <w:r w:rsidR="006B5AE0">
          <w:rPr>
            <w:noProof/>
            <w:webHidden/>
          </w:rPr>
          <w:fldChar w:fldCharType="begin"/>
        </w:r>
        <w:r w:rsidR="006B5AE0">
          <w:rPr>
            <w:noProof/>
            <w:webHidden/>
          </w:rPr>
          <w:instrText xml:space="preserve"> PAGEREF _Toc480225563 \h </w:instrText>
        </w:r>
        <w:r w:rsidR="006B5AE0">
          <w:rPr>
            <w:noProof/>
            <w:webHidden/>
          </w:rPr>
        </w:r>
        <w:r w:rsidR="006B5AE0">
          <w:rPr>
            <w:noProof/>
            <w:webHidden/>
          </w:rPr>
          <w:fldChar w:fldCharType="separate"/>
        </w:r>
        <w:r w:rsidR="006B5AE0">
          <w:rPr>
            <w:noProof/>
            <w:webHidden/>
          </w:rPr>
          <w:t>30</w:t>
        </w:r>
        <w:r w:rsidR="006B5AE0">
          <w:rPr>
            <w:noProof/>
            <w:webHidden/>
          </w:rPr>
          <w:fldChar w:fldCharType="end"/>
        </w:r>
      </w:hyperlink>
    </w:p>
    <w:p w14:paraId="66F1008B" w14:textId="77777777" w:rsidR="006B5AE0" w:rsidRDefault="005C4ED1">
      <w:pPr>
        <w:pStyle w:val="TOC1"/>
        <w:rPr>
          <w:rFonts w:asciiTheme="minorHAnsi" w:eastAsiaTheme="minorEastAsia" w:hAnsiTheme="minorHAnsi" w:cstheme="minorBidi"/>
          <w:noProof/>
          <w:sz w:val="22"/>
          <w:szCs w:val="22"/>
        </w:rPr>
      </w:pPr>
      <w:hyperlink w:anchor="_Toc480225564" w:history="1">
        <w:r w:rsidR="006B5AE0" w:rsidRPr="00191591">
          <w:rPr>
            <w:rStyle w:val="Hyperlink"/>
            <w:noProof/>
          </w:rPr>
          <w:t>Endnotes</w:t>
        </w:r>
        <w:r w:rsidR="006B5AE0">
          <w:rPr>
            <w:noProof/>
            <w:webHidden/>
          </w:rPr>
          <w:tab/>
        </w:r>
        <w:r w:rsidR="006B5AE0">
          <w:rPr>
            <w:noProof/>
            <w:webHidden/>
          </w:rPr>
          <w:fldChar w:fldCharType="begin"/>
        </w:r>
        <w:r w:rsidR="006B5AE0">
          <w:rPr>
            <w:noProof/>
            <w:webHidden/>
          </w:rPr>
          <w:instrText xml:space="preserve"> PAGEREF _Toc480225564 \h </w:instrText>
        </w:r>
        <w:r w:rsidR="006B5AE0">
          <w:rPr>
            <w:noProof/>
            <w:webHidden/>
          </w:rPr>
        </w:r>
        <w:r w:rsidR="006B5AE0">
          <w:rPr>
            <w:noProof/>
            <w:webHidden/>
          </w:rPr>
          <w:fldChar w:fldCharType="separate"/>
        </w:r>
        <w:r w:rsidR="006B5AE0">
          <w:rPr>
            <w:noProof/>
            <w:webHidden/>
          </w:rPr>
          <w:t>42</w:t>
        </w:r>
        <w:r w:rsidR="006B5AE0">
          <w:rPr>
            <w:noProof/>
            <w:webHidden/>
          </w:rPr>
          <w:fldChar w:fldCharType="end"/>
        </w:r>
      </w:hyperlink>
    </w:p>
    <w:p w14:paraId="5AE637DF" w14:textId="0D3F2713" w:rsidR="00944060" w:rsidRDefault="00A343D2" w:rsidP="00697E6F">
      <w:pPr>
        <w:pStyle w:val="Header"/>
        <w:widowControl/>
      </w:pPr>
      <w:r>
        <w:rPr>
          <w:b w:val="0"/>
          <w:caps w:val="0"/>
          <w:sz w:val="24"/>
        </w:rPr>
        <w:fldChar w:fldCharType="end"/>
      </w:r>
      <w:r w:rsidR="00944060">
        <w:br w:type="page"/>
      </w:r>
    </w:p>
    <w:p w14:paraId="0040D864" w14:textId="5AE33E9F" w:rsidR="007A377A" w:rsidRPr="00112790" w:rsidRDefault="00337951" w:rsidP="00C44D6A">
      <w:pPr>
        <w:pStyle w:val="Header"/>
        <w:widowControl/>
      </w:pPr>
      <w:bookmarkStart w:id="7" w:name="_Toc480225546"/>
      <w:r>
        <w:lastRenderedPageBreak/>
        <w:t>Foreword</w:t>
      </w:r>
      <w:bookmarkEnd w:id="7"/>
    </w:p>
    <w:p w14:paraId="52BA32E4" w14:textId="77777777" w:rsidR="007A377A" w:rsidRPr="00112790" w:rsidRDefault="007A377A" w:rsidP="00F117EB">
      <w:pPr>
        <w:widowControl/>
        <w:jc w:val="right"/>
      </w:pPr>
      <w:r w:rsidRPr="0048684B">
        <w:t>Same bed, different dreams.</w:t>
      </w:r>
    </w:p>
    <w:p w14:paraId="4C3F485E" w14:textId="77777777" w:rsidR="007A377A" w:rsidRPr="00112790" w:rsidRDefault="007A377A" w:rsidP="00F117EB">
      <w:pPr>
        <w:widowControl/>
        <w:jc w:val="right"/>
      </w:pPr>
      <w:r>
        <w:t>Chinese Proverb</w:t>
      </w:r>
    </w:p>
    <w:p w14:paraId="32C829D2" w14:textId="77777777" w:rsidR="007A377A" w:rsidRDefault="007A377A" w:rsidP="00F117EB">
      <w:pPr>
        <w:widowControl/>
      </w:pPr>
    </w:p>
    <w:p w14:paraId="43F937CD" w14:textId="707A3903" w:rsidR="009241D9" w:rsidRPr="00112790" w:rsidRDefault="009241D9" w:rsidP="00F117EB">
      <w:pPr>
        <w:widowControl/>
      </w:pPr>
      <w:bookmarkStart w:id="8" w:name="_Toc267124578"/>
      <w:bookmarkEnd w:id="0"/>
      <w:bookmarkEnd w:id="1"/>
      <w:bookmarkEnd w:id="2"/>
      <w:bookmarkEnd w:id="3"/>
      <w:bookmarkEnd w:id="4"/>
      <w:bookmarkEnd w:id="5"/>
      <w:r w:rsidRPr="00774AB8">
        <w:t xml:space="preserve">Leading </w:t>
      </w:r>
      <w:r>
        <w:t>a public service agency is</w:t>
      </w:r>
      <w:r w:rsidRPr="00774AB8">
        <w:t xml:space="preserve"> hard work.</w:t>
      </w:r>
      <w:r>
        <w:t xml:space="preserve"> </w:t>
      </w:r>
      <w:r w:rsidR="00191867">
        <w:t xml:space="preserve">Research shows that executive directors spend four years or less in the role, that </w:t>
      </w:r>
      <w:r>
        <w:t xml:space="preserve">65 percent </w:t>
      </w:r>
      <w:r w:rsidRPr="00774AB8">
        <w:t xml:space="preserve">are first timers in the job, and </w:t>
      </w:r>
      <w:r>
        <w:t xml:space="preserve">that </w:t>
      </w:r>
      <w:r w:rsidRPr="00774AB8">
        <w:t>less than half</w:t>
      </w:r>
      <w:r>
        <w:t xml:space="preserve"> of all new executives </w:t>
      </w:r>
      <w:r w:rsidRPr="00774AB8">
        <w:t>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4ADE9D7F" w14:textId="77777777" w:rsidR="009241D9" w:rsidRPr="00774AB8" w:rsidRDefault="009241D9" w:rsidP="00F117EB">
      <w:pPr>
        <w:widowControl/>
      </w:pPr>
    </w:p>
    <w:p w14:paraId="594CEBCC" w14:textId="77777777" w:rsidR="009241D9" w:rsidRPr="00112790" w:rsidRDefault="009241D9" w:rsidP="00F117EB">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w:t>
      </w:r>
      <w:r>
        <w:t>s</w:t>
      </w:r>
      <w:r w:rsidRPr="00774AB8">
        <w:t xml:space="preserve">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76FEE911" w14:textId="77777777" w:rsidR="009241D9" w:rsidRDefault="009241D9" w:rsidP="00F117EB">
      <w:pPr>
        <w:widowControl/>
      </w:pPr>
    </w:p>
    <w:p w14:paraId="2C4029F6" w14:textId="1BEA2C44" w:rsidR="009241D9" w:rsidRPr="00112790" w:rsidRDefault="009241D9" w:rsidP="00F117EB">
      <w:pPr>
        <w:widowControl/>
      </w:pPr>
      <w:r w:rsidRPr="00774AB8">
        <w:t>Executive directors are not alone. Nonprofit employees are</w:t>
      </w:r>
      <w:r w:rsidR="00191867">
        <w:t xml:space="preserve"> also</w:t>
      </w:r>
      <w:r w:rsidRPr="00774AB8">
        <w:t xml:space="preserv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rsidR="00191867">
        <w:t xml:space="preserve">incentiviz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349694B7" w14:textId="77777777" w:rsidR="009241D9" w:rsidRPr="00774AB8" w:rsidRDefault="009241D9" w:rsidP="00F117EB">
      <w:pPr>
        <w:widowControl/>
      </w:pPr>
    </w:p>
    <w:p w14:paraId="0FD3FBDD" w14:textId="77777777" w:rsidR="009241D9" w:rsidRPr="00112790" w:rsidRDefault="009241D9" w:rsidP="00F117EB">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5271F66C" w14:textId="77777777" w:rsidR="009241D9" w:rsidRPr="00774AB8" w:rsidRDefault="009241D9" w:rsidP="00F117EB">
      <w:pPr>
        <w:widowControl/>
      </w:pPr>
    </w:p>
    <w:p w14:paraId="79075C5B" w14:textId="7BF67AF6" w:rsidR="009241D9" w:rsidRPr="00112790" w:rsidRDefault="009241D9" w:rsidP="00F117EB">
      <w:pPr>
        <w:widowControl/>
      </w:pPr>
      <w:r w:rsidRPr="00774AB8">
        <w:t xml:space="preserve">If it is true that “in our hearts, we would all like to find a </w:t>
      </w:r>
      <w:r>
        <w:t>p</w:t>
      </w:r>
      <w:r w:rsidRPr="00774AB8">
        <w:t>urpose bigger than ourselves</w:t>
      </w:r>
      <w:r w:rsidR="00D31BD3">
        <w:t>,</w:t>
      </w:r>
      <w:r w:rsidRPr="00774AB8">
        <w:t>”</w:t>
      </w:r>
      <w:r w:rsidRPr="00774AB8">
        <w:rPr>
          <w:vertAlign w:val="superscript"/>
        </w:rPr>
        <w:endnoteReference w:id="11"/>
      </w:r>
      <w:r w:rsidRPr="00774AB8">
        <w:t xml:space="preserve"> </w:t>
      </w:r>
      <w:r w:rsidR="00D31BD3">
        <w:t>w</w:t>
      </w:r>
      <w:r w:rsidRPr="00774AB8">
        <w:t>here better to find it th</w:t>
      </w:r>
      <w:r>
        <w:t>a</w:t>
      </w:r>
      <w:r w:rsidRPr="00774AB8">
        <w:t>n the nonprofit sector?</w:t>
      </w:r>
      <w:r>
        <w:t xml:space="preserve"> </w:t>
      </w:r>
    </w:p>
    <w:p w14:paraId="2A6F0812" w14:textId="77777777" w:rsidR="009241D9" w:rsidRDefault="009241D9" w:rsidP="00F117EB">
      <w:pPr>
        <w:widowControl/>
      </w:pPr>
    </w:p>
    <w:p w14:paraId="00955B82" w14:textId="77777777" w:rsidR="009241D9" w:rsidRDefault="009241D9" w:rsidP="00F117EB">
      <w:pPr>
        <w:widowControl/>
        <w:rPr>
          <w:b/>
          <w:caps/>
        </w:rPr>
      </w:pPr>
      <w:r>
        <w:br w:type="page"/>
      </w:r>
    </w:p>
    <w:p w14:paraId="7CE429D8" w14:textId="77777777" w:rsidR="00E50436" w:rsidRDefault="00E50436" w:rsidP="00F117EB">
      <w:pPr>
        <w:widowControl/>
        <w:jc w:val="center"/>
        <w:rPr>
          <w:b/>
          <w:caps/>
          <w:sz w:val="32"/>
        </w:rPr>
      </w:pPr>
      <w:bookmarkStart w:id="9" w:name="_Toc267124579"/>
      <w:bookmarkStart w:id="10" w:name="_Toc439003733"/>
      <w:bookmarkStart w:id="11" w:name="_Toc444854690"/>
      <w:bookmarkEnd w:id="8"/>
    </w:p>
    <w:p w14:paraId="58263655" w14:textId="77777777" w:rsidR="00FF6403" w:rsidRDefault="004A41DA" w:rsidP="00F117EB">
      <w:pPr>
        <w:pStyle w:val="Header"/>
        <w:widowControl/>
      </w:pPr>
      <w:bookmarkStart w:id="12" w:name="_Toc480225547"/>
      <w:r>
        <w:t>Sustainable Strategy</w:t>
      </w:r>
      <w:bookmarkEnd w:id="12"/>
    </w:p>
    <w:p w14:paraId="4CFF51CA" w14:textId="77777777" w:rsidR="007F3CB3" w:rsidRDefault="007F3CB3" w:rsidP="00F117EB">
      <w:pPr>
        <w:widowControl/>
        <w:jc w:val="center"/>
      </w:pPr>
    </w:p>
    <w:p w14:paraId="79F19655" w14:textId="77777777" w:rsidR="00FF6403" w:rsidRPr="00112790" w:rsidRDefault="00FF6403" w:rsidP="00F117EB">
      <w:pPr>
        <w:pStyle w:val="Heading1"/>
        <w:widowControl/>
      </w:pPr>
      <w:bookmarkStart w:id="13" w:name="_Toc480225548"/>
      <w:r w:rsidRPr="00FF43B5">
        <w:t>Great Start</w:t>
      </w:r>
      <w:bookmarkEnd w:id="13"/>
    </w:p>
    <w:p w14:paraId="442146EC" w14:textId="77777777" w:rsidR="009A606E" w:rsidRPr="00112790" w:rsidRDefault="009A606E" w:rsidP="00F117EB">
      <w:pPr>
        <w:widowControl/>
        <w:jc w:val="right"/>
      </w:pPr>
      <w:r w:rsidRPr="00B41D89">
        <w:t>He who has a why to live for</w:t>
      </w:r>
    </w:p>
    <w:p w14:paraId="4BAA91F1" w14:textId="77777777" w:rsidR="009A606E" w:rsidRPr="00112790" w:rsidRDefault="009A606E" w:rsidP="00F117EB">
      <w:pPr>
        <w:widowControl/>
        <w:jc w:val="right"/>
      </w:pPr>
      <w:r w:rsidRPr="00B41D89">
        <w:t>can bear almost any how.</w:t>
      </w:r>
      <w:r w:rsidRPr="00B41D89">
        <w:br/>
      </w:r>
      <w:r>
        <w:t>–</w:t>
      </w:r>
      <w:r w:rsidRPr="009C7921">
        <w:t xml:space="preserve"> Nietzsche</w:t>
      </w:r>
    </w:p>
    <w:p w14:paraId="063C6FA9" w14:textId="411AC1E1" w:rsidR="00944060" w:rsidRDefault="00944060" w:rsidP="005D7135">
      <w:pPr>
        <w:jc w:val="center"/>
      </w:pPr>
      <w:bookmarkStart w:id="14" w:name="_Toc267124580"/>
      <w:bookmarkStart w:id="15" w:name="_Toc439003734"/>
      <w:bookmarkStart w:id="16" w:name="_Toc444854691"/>
      <w:bookmarkEnd w:id="9"/>
      <w:bookmarkEnd w:id="10"/>
      <w:bookmarkEnd w:id="11"/>
      <w:r>
        <w:rPr>
          <w:noProof/>
        </w:rPr>
        <w:drawing>
          <wp:inline distT="0" distB="0" distL="0" distR="0" wp14:anchorId="1BE8745A" wp14:editId="0BD5AC6D">
            <wp:extent cx="5486400" cy="8503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5486400" cy="850392"/>
                    </a:xfrm>
                    <a:prstGeom prst="rect">
                      <a:avLst/>
                    </a:prstGeom>
                    <a:noFill/>
                  </pic:spPr>
                </pic:pic>
              </a:graphicData>
            </a:graphic>
          </wp:inline>
        </w:drawing>
      </w:r>
    </w:p>
    <w:p w14:paraId="46AAB4F0" w14:textId="77777777" w:rsidR="00D607AB" w:rsidRPr="00112790" w:rsidRDefault="00D607AB" w:rsidP="006D1136">
      <w:pPr>
        <w:pStyle w:val="Heading2"/>
      </w:pPr>
      <w:bookmarkStart w:id="17" w:name="_Toc480225549"/>
      <w:r w:rsidRPr="00B55C65">
        <w:t>Purpose</w:t>
      </w:r>
      <w:bookmarkEnd w:id="14"/>
      <w:bookmarkEnd w:id="15"/>
      <w:bookmarkEnd w:id="16"/>
      <w:bookmarkEnd w:id="17"/>
    </w:p>
    <w:p w14:paraId="1DEC3A59" w14:textId="77777777" w:rsidR="00B41D89" w:rsidRDefault="00B41D89" w:rsidP="00F117EB">
      <w:pPr>
        <w:widowControl/>
      </w:pPr>
    </w:p>
    <w:p w14:paraId="0A873609" w14:textId="77777777" w:rsidR="0055520D" w:rsidRPr="00112790" w:rsidRDefault="0055520D" w:rsidP="00F117EB">
      <w:pPr>
        <w:widowControl/>
      </w:pPr>
      <w:r>
        <w:t xml:space="preserve">Purpose is who you are. It </w:t>
      </w:r>
      <w:r w:rsidR="00215EDF">
        <w:t>has</w:t>
      </w:r>
      <w:r>
        <w:t xml:space="preserve"> two elements: values and mission.</w:t>
      </w:r>
    </w:p>
    <w:p w14:paraId="0030B89C" w14:textId="77777777" w:rsidR="0055520D" w:rsidRDefault="0055520D" w:rsidP="00F117EB">
      <w:pPr>
        <w:widowControl/>
      </w:pPr>
    </w:p>
    <w:p w14:paraId="6826FB22" w14:textId="77777777" w:rsidR="00D607AB" w:rsidRPr="00112790" w:rsidRDefault="00D607AB" w:rsidP="00F117EB">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2"/>
      </w:r>
      <w:r w:rsidRPr="00657356">
        <w:t xml:space="preserve"> </w:t>
      </w:r>
    </w:p>
    <w:p w14:paraId="3A7D259D" w14:textId="77777777" w:rsidR="00D607AB" w:rsidRDefault="00D607AB" w:rsidP="00F117EB">
      <w:pPr>
        <w:widowControl/>
      </w:pPr>
    </w:p>
    <w:p w14:paraId="6E18CD3A" w14:textId="39D837D1" w:rsidR="00D607AB" w:rsidRPr="00112790" w:rsidRDefault="00D607AB" w:rsidP="00F117EB">
      <w:pPr>
        <w:widowControl/>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4B6EB5">
        <w:t xml:space="preserve">your organization’s </w:t>
      </w:r>
      <w:r>
        <w:t>purpose</w:t>
      </w:r>
      <w:r w:rsidRPr="00657356">
        <w:t>.</w:t>
      </w:r>
      <w:r>
        <w:t xml:space="preserve"> </w:t>
      </w:r>
    </w:p>
    <w:p w14:paraId="48861811" w14:textId="77777777" w:rsidR="00D607AB" w:rsidRDefault="00D607AB" w:rsidP="00F117EB">
      <w:pPr>
        <w:widowControl/>
      </w:pPr>
    </w:p>
    <w:p w14:paraId="5B561087" w14:textId="77777777" w:rsidR="00D607AB" w:rsidRPr="00112790" w:rsidRDefault="00D607AB" w:rsidP="00F117EB">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0FC4E868" w14:textId="77777777" w:rsidR="00D607AB" w:rsidRPr="00B55C65" w:rsidRDefault="00D607AB" w:rsidP="00F117EB">
      <w:pPr>
        <w:widowControl/>
      </w:pPr>
    </w:p>
    <w:p w14:paraId="10149DB3" w14:textId="77777777" w:rsidR="00D607AB" w:rsidRPr="00112790" w:rsidRDefault="00D607AB" w:rsidP="00F117EB">
      <w:pPr>
        <w:pStyle w:val="Heading3"/>
        <w:widowControl/>
      </w:pPr>
      <w:bookmarkStart w:id="18" w:name="_Toc267124581"/>
      <w:bookmarkStart w:id="19" w:name="_Toc439003735"/>
      <w:bookmarkStart w:id="20" w:name="_Toc444854692"/>
      <w:bookmarkStart w:id="21" w:name="_Toc480225550"/>
      <w:r w:rsidRPr="00B55C65">
        <w:t>Values</w:t>
      </w:r>
      <w:bookmarkEnd w:id="18"/>
      <w:bookmarkEnd w:id="19"/>
      <w:bookmarkEnd w:id="20"/>
      <w:bookmarkEnd w:id="21"/>
    </w:p>
    <w:p w14:paraId="01F28D2F" w14:textId="77777777" w:rsidR="00D607AB" w:rsidRDefault="00D607AB" w:rsidP="00F117EB">
      <w:pPr>
        <w:widowControl/>
      </w:pPr>
    </w:p>
    <w:p w14:paraId="511EFD8B" w14:textId="77777777" w:rsidR="00671972" w:rsidRPr="00112790" w:rsidRDefault="00671972" w:rsidP="00F117EB">
      <w:pPr>
        <w:widowControl/>
      </w:pPr>
      <w:r>
        <w:t xml:space="preserve">Values guide your conduct. </w:t>
      </w:r>
      <w:r w:rsidR="0055520D">
        <w:t>They are the talk that you walk, the</w:t>
      </w:r>
      <w:r w:rsidR="00885157">
        <w:t>y are</w:t>
      </w:r>
      <w:r w:rsidR="0055520D">
        <w:t xml:space="preserve"> how you do the work.</w:t>
      </w:r>
    </w:p>
    <w:p w14:paraId="2CF1A38D" w14:textId="77777777" w:rsidR="00671972" w:rsidRDefault="00671972" w:rsidP="00F117EB">
      <w:pPr>
        <w:widowControl/>
      </w:pPr>
    </w:p>
    <w:p w14:paraId="4D1C31D6" w14:textId="77777777" w:rsidR="00D607AB" w:rsidRPr="00112790" w:rsidRDefault="00D607AB" w:rsidP="00F117EB">
      <w:pPr>
        <w:widowControl/>
        <w:rPr>
          <w:iCs/>
        </w:rPr>
      </w:pPr>
      <w:r w:rsidRPr="00F448C9">
        <w:t>Walking your talk – living your values – is akin to authenticity, which means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3"/>
      </w:r>
      <w:r w:rsidRPr="00F448C9">
        <w:t xml:space="preserve"> Other descriptions of authentic</w:t>
      </w:r>
      <w:r>
        <w:t>ity</w:t>
      </w:r>
      <w:r w:rsidRPr="00F448C9">
        <w:t xml:space="preserve"> include “genuine, reliable, trustworthy, real, and veritable”</w:t>
      </w:r>
      <w:r w:rsidRPr="00F448C9">
        <w:rPr>
          <w:rStyle w:val="EndnoteReference"/>
        </w:rPr>
        <w:endnoteReference w:id="14"/>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5"/>
      </w:r>
      <w:r w:rsidRPr="00F448C9">
        <w:t xml:space="preserve"> </w:t>
      </w:r>
    </w:p>
    <w:p w14:paraId="4DB0C1DF" w14:textId="77777777" w:rsidR="00D607AB" w:rsidRDefault="00D607AB" w:rsidP="00F117EB">
      <w:pPr>
        <w:widowControl/>
      </w:pPr>
    </w:p>
    <w:p w14:paraId="110A6DC4" w14:textId="77777777" w:rsidR="00D607AB" w:rsidRPr="00112790" w:rsidRDefault="00D607AB" w:rsidP="00F117EB">
      <w:pPr>
        <w:widowControl/>
      </w:pPr>
      <w:r w:rsidRPr="00F448C9">
        <w:lastRenderedPageBreak/>
        <w:t xml:space="preserve">Fred Luthans and Bruce Avolio observe that authentic </w:t>
      </w:r>
      <w:r w:rsidR="00923450">
        <w:t xml:space="preserve">managers </w:t>
      </w:r>
      <w:r w:rsidRPr="00F448C9">
        <w:t>“lead from the front, going in advance of others when there is risk for doing so . . . Such ‘walking the talk’ has been shown to be much more effective in influencing others than coercing or persuading.”</w:t>
      </w:r>
      <w:r w:rsidRPr="00F448C9">
        <w:rPr>
          <w:rStyle w:val="EndnoteReference"/>
        </w:rPr>
        <w:endnoteReference w:id="16"/>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7"/>
      </w:r>
      <w:r w:rsidRPr="00F448C9">
        <w:t xml:space="preserve"> and an important source of competitive advantage.</w:t>
      </w:r>
      <w:r w:rsidRPr="00F448C9">
        <w:rPr>
          <w:rStyle w:val="EndnoteReference"/>
        </w:rPr>
        <w:endnoteReference w:id="18"/>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9"/>
      </w:r>
      <w:r w:rsidRPr="00F448C9">
        <w:t xml:space="preserve"> </w:t>
      </w:r>
    </w:p>
    <w:p w14:paraId="5821C54E" w14:textId="77777777" w:rsidR="00D607AB" w:rsidRDefault="00D607AB" w:rsidP="00F117EB">
      <w:pPr>
        <w:widowControl/>
      </w:pPr>
    </w:p>
    <w:p w14:paraId="229B17A8" w14:textId="77777777" w:rsidR="00D607AB" w:rsidRPr="00112790" w:rsidRDefault="00D607AB" w:rsidP="00F117EB">
      <w:pPr>
        <w:widowControl/>
      </w:pPr>
      <w:r w:rsidRPr="00F448C9">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20"/>
      </w:r>
      <w:r w:rsidRPr="00F448C9">
        <w:t xml:space="preserve"> </w:t>
      </w:r>
    </w:p>
    <w:p w14:paraId="32E74519" w14:textId="77777777" w:rsidR="00D607AB" w:rsidRDefault="00D607AB" w:rsidP="00F117EB">
      <w:pPr>
        <w:widowControl/>
      </w:pPr>
    </w:p>
    <w:p w14:paraId="6D52AB58" w14:textId="77777777" w:rsidR="00D358BE" w:rsidRDefault="00D607AB" w:rsidP="00F117EB">
      <w:pPr>
        <w:widowControl/>
      </w:pPr>
      <w:r w:rsidRPr="00F448C9">
        <w:t xml:space="preserve">Why should </w:t>
      </w:r>
      <w:r>
        <w:t xml:space="preserve">you </w:t>
      </w:r>
      <w:r w:rsidRPr="00F448C9">
        <w:t xml:space="preserve">care about having a clear set of </w:t>
      </w:r>
      <w:r>
        <w:t>values</w:t>
      </w:r>
      <w:r w:rsidRPr="00F448C9">
        <w:t xml:space="preserve">? </w:t>
      </w:r>
    </w:p>
    <w:p w14:paraId="178431F4" w14:textId="77777777" w:rsidR="00D358BE" w:rsidRDefault="00D358BE" w:rsidP="00F117EB">
      <w:pPr>
        <w:widowControl/>
      </w:pPr>
    </w:p>
    <w:p w14:paraId="457D0F2B" w14:textId="260A9509" w:rsidR="00D607AB" w:rsidRPr="00112790" w:rsidRDefault="006704A7" w:rsidP="00F117EB">
      <w:pPr>
        <w:widowControl/>
      </w:pPr>
      <w:r w:rsidRPr="00751644">
        <w:rPr>
          <w:b/>
        </w:rPr>
        <w:t>First, h</w:t>
      </w:r>
      <w:r w:rsidR="00D607AB" w:rsidRPr="00751644">
        <w:rPr>
          <w:b/>
        </w:rPr>
        <w:t>ow can you test your actions against your values when you don't know what they are in the first place?</w:t>
      </w:r>
      <w:r w:rsidR="00D607AB" w:rsidRPr="00F448C9">
        <w:t xml:space="preserve"> How can you “walk your talk” if you don’t know what the talk should be? How can you “lead by example” if you don’t know the example you are trying to set? </w:t>
      </w:r>
    </w:p>
    <w:p w14:paraId="69BBC0EE" w14:textId="77777777" w:rsidR="00D607AB" w:rsidRDefault="00D607AB" w:rsidP="00F117EB">
      <w:pPr>
        <w:widowControl/>
      </w:pPr>
    </w:p>
    <w:p w14:paraId="62E56245" w14:textId="77777777" w:rsidR="00D607AB" w:rsidRPr="00112790" w:rsidRDefault="00923450" w:rsidP="00F117EB">
      <w:pPr>
        <w:widowControl/>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old son has the very same perspective I have when it comes to taking responsibility. I assume that our marketing director shares my dedication to serving school audiences when, in fact, 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14F7DBEB" w14:textId="77777777" w:rsidR="00D607AB" w:rsidRDefault="00D607AB" w:rsidP="00F117EB">
      <w:pPr>
        <w:widowControl/>
      </w:pPr>
    </w:p>
    <w:p w14:paraId="7F045335" w14:textId="36E20E7D" w:rsidR="00944060" w:rsidRDefault="00D607AB" w:rsidP="00F117EB">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w:t>
      </w:r>
      <w:r w:rsidR="00AD613D">
        <w:t xml:space="preserve">who </w:t>
      </w:r>
      <w:r w:rsidRPr="00F448C9">
        <w:t xml:space="preserve">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w:t>
      </w:r>
    </w:p>
    <w:p w14:paraId="63EA4C51" w14:textId="77777777" w:rsidR="00944060" w:rsidRDefault="00944060" w:rsidP="00F117EB">
      <w:pPr>
        <w:widowControl/>
      </w:pPr>
    </w:p>
    <w:p w14:paraId="03BC7A9A" w14:textId="0DD79BBC" w:rsidR="00D607AB" w:rsidRPr="00112790" w:rsidRDefault="00944060" w:rsidP="00F117EB">
      <w:pPr>
        <w:widowControl/>
      </w:pPr>
      <w:r>
        <w:t>Put simply, i</w:t>
      </w:r>
      <w:r w:rsidR="00D607AB" w:rsidRPr="00F448C9">
        <w:t>n the absence of direction from the</w:t>
      </w:r>
      <w:r w:rsidR="00BE6AEF">
        <w:t xml:space="preserve"> agency</w:t>
      </w:r>
      <w:r w:rsidR="00D607AB" w:rsidRPr="00F448C9">
        <w:t xml:space="preserve">, </w:t>
      </w:r>
      <w:r w:rsidR="00340172">
        <w:t>employees</w:t>
      </w:r>
      <w:r w:rsidR="00D607AB" w:rsidRPr="00F448C9">
        <w:t xml:space="preserve">, volunteers, and board members will default to their </w:t>
      </w:r>
      <w:r w:rsidR="000258C8">
        <w:t xml:space="preserve">personal, </w:t>
      </w:r>
      <w:r w:rsidR="00D607AB" w:rsidRPr="00F448C9">
        <w:t xml:space="preserve">particular values. Explicitly outlining </w:t>
      </w:r>
      <w:r w:rsidR="00D607AB">
        <w:t>values</w:t>
      </w:r>
      <w:r w:rsidR="00D607AB" w:rsidRPr="00F448C9">
        <w:t xml:space="preserve"> gives rise to the possibility that these people will adapt</w:t>
      </w:r>
      <w:r w:rsidR="00340172">
        <w:t xml:space="preserve"> them</w:t>
      </w:r>
      <w:r w:rsidR="00D607AB" w:rsidRPr="00F448C9">
        <w:t xml:space="preserve">, especially if </w:t>
      </w:r>
      <w:r w:rsidR="00D607AB">
        <w:t>leaders at the top model the</w:t>
      </w:r>
      <w:r w:rsidR="00340172">
        <w:t>se beliefs</w:t>
      </w:r>
      <w:r w:rsidR="00F01CC4">
        <w:t xml:space="preserve"> and the behaviors that reflect them.</w:t>
      </w:r>
    </w:p>
    <w:p w14:paraId="70B80A35" w14:textId="77777777" w:rsidR="00D607AB" w:rsidRDefault="00D607AB" w:rsidP="00F117EB">
      <w:pPr>
        <w:widowControl/>
      </w:pPr>
    </w:p>
    <w:p w14:paraId="5F6C9028" w14:textId="54F8DF57" w:rsidR="00D607AB" w:rsidRPr="00112790" w:rsidRDefault="00D607AB" w:rsidP="00F117EB">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t xml:space="preserve">seem to believe that others can read their minds when it comes to </w:t>
      </w:r>
      <w:r w:rsidR="00646FE7">
        <w:t>their beliefs and preferences;</w:t>
      </w:r>
      <w:r w:rsidRPr="00F448C9">
        <w:t xml:space="preserve"> that others should know that lending a hand without asking is important </w:t>
      </w:r>
      <w:r w:rsidRPr="00F448C9">
        <w:lastRenderedPageBreak/>
        <w:t xml:space="preserve">and </w:t>
      </w:r>
      <w:r>
        <w:t>you should do it</w:t>
      </w:r>
      <w:r w:rsidRPr="00F448C9">
        <w:t xml:space="preserve">. It just doesn’t work this way. Employees are not mind readers. If the leaders of the nonprofit organization want certain </w:t>
      </w:r>
      <w:r>
        <w:t xml:space="preserve">values </w:t>
      </w:r>
      <w:r w:rsidRPr="00F448C9">
        <w:t xml:space="preserve">embraced in the workplace, they need to spell </w:t>
      </w:r>
      <w:r w:rsidR="00F97C61">
        <w:t>them</w:t>
      </w:r>
      <w:r w:rsidRPr="00F448C9">
        <w:t xml:space="preserve"> out explicitly, promote </w:t>
      </w:r>
      <w:r w:rsidR="00F97C61">
        <w:t>them</w:t>
      </w:r>
      <w:r w:rsidRPr="00F448C9">
        <w:t xml:space="preserve"> throughout the organization, mode</w:t>
      </w:r>
      <w:r>
        <w:t xml:space="preserve">l </w:t>
      </w:r>
      <w:r w:rsidR="00F97C61">
        <w:t>them</w:t>
      </w:r>
      <w:r w:rsidRPr="00F448C9">
        <w:t xml:space="preserve">, </w:t>
      </w:r>
      <w:r w:rsidRPr="00C8215B">
        <w:t>and</w:t>
      </w:r>
      <w:r w:rsidRPr="00F448C9">
        <w:rPr>
          <w:i/>
        </w:rPr>
        <w:t xml:space="preserve"> </w:t>
      </w:r>
      <w:r>
        <w:t>take action if people are not observing them</w:t>
      </w:r>
      <w:r w:rsidRPr="00F448C9">
        <w:t>.</w:t>
      </w:r>
    </w:p>
    <w:p w14:paraId="62E346F0" w14:textId="77777777" w:rsidR="00D607AB" w:rsidRDefault="00D607AB" w:rsidP="00F117EB">
      <w:pPr>
        <w:widowControl/>
      </w:pPr>
    </w:p>
    <w:p w14:paraId="4425616B" w14:textId="77777777" w:rsidR="00D607AB" w:rsidRPr="00112790" w:rsidRDefault="00D607AB" w:rsidP="00F117EB">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691725DA" w14:textId="77777777" w:rsidR="00D607AB" w:rsidRDefault="00D607AB" w:rsidP="00F117EB">
      <w:pPr>
        <w:widowControl/>
      </w:pPr>
    </w:p>
    <w:p w14:paraId="3814102F" w14:textId="77777777" w:rsidR="00D607AB" w:rsidRPr="00112790" w:rsidRDefault="00D607AB" w:rsidP="00F117EB">
      <w:pPr>
        <w:widowControl/>
      </w:pPr>
      <w:r w:rsidRPr="00180056">
        <w:rPr>
          <w:b/>
        </w:rPr>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21"/>
      </w:r>
      <w:r w:rsidRPr="00F448C9">
        <w:t xml:space="preserve"> </w:t>
      </w:r>
      <w:r>
        <w:t xml:space="preserve"> </w:t>
      </w:r>
    </w:p>
    <w:p w14:paraId="74BDBBCE" w14:textId="77777777" w:rsidR="00D607AB" w:rsidRDefault="00D607AB" w:rsidP="00F117EB">
      <w:pPr>
        <w:widowControl/>
      </w:pPr>
    </w:p>
    <w:p w14:paraId="2DDABAC8" w14:textId="77777777" w:rsidR="00D607AB" w:rsidRPr="00112790" w:rsidRDefault="00D607AB" w:rsidP="00F117EB">
      <w:pPr>
        <w:widowControl/>
      </w:pPr>
      <w:r w:rsidRPr="00751644">
        <w:rPr>
          <w:b/>
          <w:bCs/>
        </w:rPr>
        <w:t>Third, because organizational values are so important to people, they offer you an immediate tool to judge the appropriateness of everything you do.</w:t>
      </w:r>
      <w:r>
        <w:t xml:space="preserve"> A faith-based organization that believes in the sanctity of their house of worship may want to reconsider teen-night films with R ratings in the church basement.</w:t>
      </w:r>
    </w:p>
    <w:p w14:paraId="3B3C68B1" w14:textId="77777777" w:rsidR="00D607AB" w:rsidRDefault="00D607AB" w:rsidP="00F117EB">
      <w:pPr>
        <w:widowControl/>
      </w:pPr>
    </w:p>
    <w:p w14:paraId="17892692" w14:textId="77777777" w:rsidR="00D607AB" w:rsidRPr="00112790" w:rsidRDefault="00D607AB" w:rsidP="00F117EB">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03996178" w14:textId="77777777" w:rsidR="00D607AB" w:rsidRDefault="00D607AB" w:rsidP="00F117EB">
      <w:pPr>
        <w:widowControl/>
      </w:pPr>
    </w:p>
    <w:p w14:paraId="73A0900B" w14:textId="40CCD859" w:rsidR="00D607AB" w:rsidRPr="00112790" w:rsidRDefault="00814B2B" w:rsidP="00F117EB">
      <w:pPr>
        <w:widowControl/>
      </w:pPr>
      <w:r w:rsidRPr="00814B2B">
        <w:t xml:space="preserve">Clarifying </w:t>
      </w:r>
      <w:r w:rsidR="002128E3">
        <w:t xml:space="preserve">the organization’s </w:t>
      </w:r>
      <w:r w:rsidRPr="00814B2B">
        <w:t xml:space="preserve">values is the first step in building </w:t>
      </w:r>
      <w:r w:rsidR="00A81048">
        <w:t>its</w:t>
      </w:r>
      <w:r w:rsidRPr="00814B2B">
        <w:t xml:space="preserve"> purpose. </w:t>
      </w:r>
      <w:r>
        <w:t>Mak</w:t>
      </w:r>
      <w:r w:rsidR="00646FE7">
        <w:t>ing</w:t>
      </w:r>
      <w:r>
        <w:t xml:space="preserve"> values even stronger is the addition of behaviors</w:t>
      </w:r>
      <w:r w:rsidR="00D358BE">
        <w:t xml:space="preserve">, which is uncommon in most planning protocols. By doing this, you </w:t>
      </w:r>
      <w:r w:rsidR="00646FE7">
        <w:t xml:space="preserve">have the </w:t>
      </w:r>
      <w:r w:rsidR="00D607AB">
        <w:t xml:space="preserve">chance to make expectations </w:t>
      </w:r>
      <w:r w:rsidR="00D358BE">
        <w:t>about behavior</w:t>
      </w:r>
      <w:r w:rsidR="002D3312">
        <w:t>s</w:t>
      </w:r>
      <w:r w:rsidR="00D358BE">
        <w:t xml:space="preserve"> </w:t>
      </w:r>
      <w:r w:rsidR="00D607AB">
        <w:t>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71C2E556" w14:textId="77777777" w:rsidR="00D358BE" w:rsidRDefault="00D358BE"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684"/>
        <w:gridCol w:w="2892"/>
      </w:tblGrid>
      <w:tr w:rsidR="00D358BE" w14:paraId="25DA18A1" w14:textId="77777777" w:rsidTr="00FB1C93">
        <w:trPr>
          <w:cantSplit/>
          <w:tblHeader/>
          <w:jc w:val="center"/>
        </w:trPr>
        <w:tc>
          <w:tcPr>
            <w:tcW w:w="6655" w:type="dxa"/>
            <w:shd w:val="clear" w:color="auto" w:fill="D9D9D9" w:themeFill="background1" w:themeFillShade="D9"/>
          </w:tcPr>
          <w:p w14:paraId="5CE51172" w14:textId="77777777" w:rsidR="00D358BE" w:rsidRDefault="00D358BE" w:rsidP="00F117EB">
            <w:pPr>
              <w:widowControl/>
              <w:jc w:val="center"/>
            </w:pPr>
            <w:r>
              <w:t>Ideas</w:t>
            </w:r>
          </w:p>
        </w:tc>
        <w:tc>
          <w:tcPr>
            <w:tcW w:w="2880" w:type="dxa"/>
            <w:shd w:val="clear" w:color="auto" w:fill="D9D9D9" w:themeFill="background1" w:themeFillShade="D9"/>
          </w:tcPr>
          <w:p w14:paraId="5ADB3055" w14:textId="77777777" w:rsidR="00D358BE" w:rsidRDefault="00D358BE" w:rsidP="00F117EB">
            <w:pPr>
              <w:widowControl/>
              <w:jc w:val="center"/>
            </w:pPr>
            <w:r>
              <w:t>Results</w:t>
            </w:r>
          </w:p>
        </w:tc>
      </w:tr>
      <w:tr w:rsidR="00D358BE" w14:paraId="75A0CCC5" w14:textId="77777777" w:rsidTr="00FB1C93">
        <w:trPr>
          <w:cantSplit/>
          <w:jc w:val="center"/>
        </w:trPr>
        <w:tc>
          <w:tcPr>
            <w:tcW w:w="6655" w:type="dxa"/>
          </w:tcPr>
          <w:p w14:paraId="3AEF939B" w14:textId="77777777" w:rsidR="00D358BE" w:rsidRPr="00215EDF" w:rsidRDefault="00D358BE" w:rsidP="00F117EB">
            <w:pPr>
              <w:pStyle w:val="ListParagraph"/>
              <w:widowControl/>
              <w:numPr>
                <w:ilvl w:val="0"/>
                <w:numId w:val="51"/>
              </w:numPr>
              <w:ind w:left="216" w:hanging="216"/>
              <w:rPr>
                <w:b/>
                <w:bCs/>
              </w:rPr>
            </w:pPr>
            <w:r w:rsidRPr="00D135CB">
              <w:t>collaboration, team players</w:t>
            </w:r>
          </w:p>
          <w:p w14:paraId="13FE8737" w14:textId="77777777" w:rsidR="00D358BE" w:rsidRPr="00215EDF" w:rsidRDefault="00D358BE" w:rsidP="00F117EB">
            <w:pPr>
              <w:pStyle w:val="ListParagraph"/>
              <w:widowControl/>
              <w:numPr>
                <w:ilvl w:val="0"/>
                <w:numId w:val="51"/>
              </w:numPr>
              <w:ind w:left="216" w:hanging="216"/>
              <w:rPr>
                <w:b/>
                <w:bCs/>
              </w:rPr>
            </w:pPr>
            <w:r w:rsidRPr="00D135CB">
              <w:t>optimistic, excited, well</w:t>
            </w:r>
            <w:r>
              <w:t>-</w:t>
            </w:r>
            <w:r w:rsidRPr="00D135CB">
              <w:t>intentioned, positive, enthusiastic, energetic</w:t>
            </w:r>
          </w:p>
          <w:p w14:paraId="2695FDA8" w14:textId="77777777" w:rsidR="00D358BE" w:rsidRPr="00D358BE" w:rsidRDefault="00D358BE" w:rsidP="00F117EB">
            <w:pPr>
              <w:pStyle w:val="ListParagraph"/>
              <w:widowControl/>
              <w:numPr>
                <w:ilvl w:val="0"/>
                <w:numId w:val="51"/>
              </w:numPr>
              <w:ind w:left="216" w:hanging="216"/>
              <w:rPr>
                <w:b/>
                <w:bCs/>
              </w:rPr>
            </w:pPr>
            <w:r w:rsidRPr="00D135CB">
              <w:t xml:space="preserve">cooperative </w:t>
            </w:r>
          </w:p>
          <w:p w14:paraId="6330E41B" w14:textId="77777777" w:rsidR="00D358BE" w:rsidRPr="00D358BE" w:rsidRDefault="00D358BE" w:rsidP="00F117EB">
            <w:pPr>
              <w:pStyle w:val="ListParagraph"/>
              <w:widowControl/>
              <w:numPr>
                <w:ilvl w:val="0"/>
                <w:numId w:val="51"/>
              </w:numPr>
              <w:ind w:left="216" w:hanging="216"/>
              <w:rPr>
                <w:b/>
                <w:bCs/>
              </w:rPr>
            </w:pPr>
            <w:r w:rsidRPr="00D135CB">
              <w:t>good communicators, open, effective communication, shared goals, share information, diverse, flexible</w:t>
            </w:r>
          </w:p>
        </w:tc>
        <w:tc>
          <w:tcPr>
            <w:tcW w:w="2880" w:type="dxa"/>
          </w:tcPr>
          <w:p w14:paraId="65ABC3FC" w14:textId="77777777" w:rsidR="00D358BE" w:rsidRDefault="00D358BE" w:rsidP="00F117EB">
            <w:pPr>
              <w:pStyle w:val="ListParagraph"/>
              <w:widowControl/>
              <w:numPr>
                <w:ilvl w:val="0"/>
                <w:numId w:val="52"/>
              </w:numPr>
            </w:pPr>
            <w:r>
              <w:t>Collaborative</w:t>
            </w:r>
          </w:p>
          <w:p w14:paraId="098A9522" w14:textId="77777777" w:rsidR="00D358BE" w:rsidRDefault="00D358BE" w:rsidP="00F117EB">
            <w:pPr>
              <w:pStyle w:val="ListParagraph"/>
              <w:widowControl/>
              <w:numPr>
                <w:ilvl w:val="1"/>
                <w:numId w:val="52"/>
              </w:numPr>
              <w:ind w:left="744"/>
            </w:pPr>
            <w:r w:rsidRPr="00D135CB">
              <w:t>Optimistic</w:t>
            </w:r>
          </w:p>
          <w:p w14:paraId="2487F320" w14:textId="77777777" w:rsidR="00D358BE" w:rsidRDefault="00D358BE" w:rsidP="00F117EB">
            <w:pPr>
              <w:pStyle w:val="ListParagraph"/>
              <w:widowControl/>
              <w:ind w:left="744"/>
            </w:pPr>
          </w:p>
          <w:p w14:paraId="0E86C7D4" w14:textId="77777777" w:rsidR="00D358BE" w:rsidRDefault="00D358BE" w:rsidP="00F117EB">
            <w:pPr>
              <w:pStyle w:val="ListParagraph"/>
              <w:widowControl/>
              <w:numPr>
                <w:ilvl w:val="1"/>
                <w:numId w:val="52"/>
              </w:numPr>
              <w:ind w:left="744"/>
            </w:pPr>
            <w:r>
              <w:t>Cooperative</w:t>
            </w:r>
          </w:p>
          <w:p w14:paraId="63ACC224" w14:textId="77777777" w:rsidR="00D358BE" w:rsidRDefault="00D358BE" w:rsidP="00F117EB">
            <w:pPr>
              <w:pStyle w:val="ListParagraph"/>
              <w:widowControl/>
              <w:numPr>
                <w:ilvl w:val="1"/>
                <w:numId w:val="52"/>
              </w:numPr>
              <w:ind w:left="744"/>
            </w:pPr>
            <w:r w:rsidRPr="00D135CB">
              <w:t>Effectiv</w:t>
            </w:r>
            <w:r>
              <w:t xml:space="preserve">e </w:t>
            </w:r>
            <w:r w:rsidRPr="00D135CB">
              <w:t>communicators</w:t>
            </w:r>
          </w:p>
        </w:tc>
      </w:tr>
      <w:tr w:rsidR="00D358BE" w14:paraId="5C7D87DE" w14:textId="77777777" w:rsidTr="00FB1C93">
        <w:trPr>
          <w:cantSplit/>
          <w:jc w:val="center"/>
        </w:trPr>
        <w:tc>
          <w:tcPr>
            <w:tcW w:w="6655" w:type="dxa"/>
          </w:tcPr>
          <w:p w14:paraId="34DC9EC6" w14:textId="0D94973E" w:rsidR="00D358BE" w:rsidRPr="00215EDF" w:rsidRDefault="00285F45" w:rsidP="00F117EB">
            <w:pPr>
              <w:pStyle w:val="ListParagraph"/>
              <w:widowControl/>
              <w:numPr>
                <w:ilvl w:val="0"/>
                <w:numId w:val="51"/>
              </w:numPr>
              <w:ind w:left="216" w:hanging="216"/>
              <w:rPr>
                <w:b/>
                <w:bCs/>
              </w:rPr>
            </w:pPr>
            <w:r>
              <w:lastRenderedPageBreak/>
              <w:t>c</w:t>
            </w:r>
            <w:r w:rsidR="00D358BE" w:rsidRPr="00E30721">
              <w:t>ustomer</w:t>
            </w:r>
            <w:r w:rsidR="00D358BE">
              <w:t>-</w:t>
            </w:r>
            <w:r w:rsidR="00D358BE" w:rsidRPr="00E30721">
              <w:t>centered, service</w:t>
            </w:r>
            <w:r w:rsidR="00D358BE">
              <w:t>-</w:t>
            </w:r>
            <w:r w:rsidR="00D358BE" w:rsidRPr="00E30721">
              <w:t>oriented, user</w:t>
            </w:r>
            <w:r w:rsidR="00D358BE">
              <w:t>-</w:t>
            </w:r>
            <w:r w:rsidR="00D358BE" w:rsidRPr="00E30721">
              <w:t>friendly, community</w:t>
            </w:r>
            <w:r w:rsidR="00D358BE">
              <w:t>-</w:t>
            </w:r>
            <w:r w:rsidR="00D358BE" w:rsidRPr="00E30721">
              <w:t>oriented, concern for community, customer focused, asset to nonprofits</w:t>
            </w:r>
          </w:p>
          <w:p w14:paraId="0EC3D97D" w14:textId="77777777" w:rsidR="00D358BE" w:rsidRPr="00215EDF" w:rsidRDefault="00D358BE" w:rsidP="00F117EB">
            <w:pPr>
              <w:pStyle w:val="ListParagraph"/>
              <w:widowControl/>
              <w:numPr>
                <w:ilvl w:val="0"/>
                <w:numId w:val="51"/>
              </w:numPr>
              <w:ind w:left="216" w:hanging="216"/>
              <w:rPr>
                <w:b/>
                <w:bCs/>
              </w:rPr>
            </w:pPr>
            <w:r w:rsidRPr="00E30721">
              <w:t>respectful, show you care, truthful</w:t>
            </w:r>
          </w:p>
          <w:p w14:paraId="0A7B55CC" w14:textId="77777777" w:rsidR="00D358BE" w:rsidRPr="00215EDF" w:rsidRDefault="00D358BE" w:rsidP="00F117EB">
            <w:pPr>
              <w:pStyle w:val="ListParagraph"/>
              <w:widowControl/>
              <w:numPr>
                <w:ilvl w:val="0"/>
                <w:numId w:val="51"/>
              </w:numPr>
              <w:ind w:left="216" w:hanging="216"/>
              <w:rPr>
                <w:b/>
                <w:bCs/>
              </w:rPr>
            </w:pPr>
            <w:r w:rsidRPr="00E30721">
              <w:t xml:space="preserve">responsive to needs, attentive, listen to customer, timely </w:t>
            </w:r>
          </w:p>
          <w:p w14:paraId="38972E3B" w14:textId="77777777" w:rsidR="00D358BE" w:rsidRPr="00D135CB" w:rsidRDefault="00D358BE" w:rsidP="00F117EB">
            <w:pPr>
              <w:pStyle w:val="ListParagraph"/>
              <w:widowControl/>
              <w:numPr>
                <w:ilvl w:val="0"/>
                <w:numId w:val="51"/>
              </w:numPr>
              <w:ind w:left="216" w:hanging="216"/>
            </w:pPr>
            <w:r w:rsidRPr="00E30721">
              <w:t>above and beyond, solution</w:t>
            </w:r>
            <w:r>
              <w:t>-</w:t>
            </w:r>
            <w:r w:rsidRPr="00E30721">
              <w:t>driven, asking, solve problems, value adding, provide quality, provide added quality</w:t>
            </w:r>
          </w:p>
        </w:tc>
        <w:tc>
          <w:tcPr>
            <w:tcW w:w="2880" w:type="dxa"/>
          </w:tcPr>
          <w:p w14:paraId="1AD54CFA" w14:textId="77777777" w:rsidR="00D358BE" w:rsidRDefault="00D358BE" w:rsidP="00F117EB">
            <w:pPr>
              <w:pStyle w:val="ListParagraph"/>
              <w:widowControl/>
              <w:numPr>
                <w:ilvl w:val="0"/>
                <w:numId w:val="52"/>
              </w:numPr>
            </w:pPr>
            <w:r w:rsidRPr="00A55D89">
              <w:t>Customer</w:t>
            </w:r>
            <w:r>
              <w:t>-</w:t>
            </w:r>
            <w:r w:rsidRPr="00A55D89">
              <w:t>centered</w:t>
            </w:r>
          </w:p>
          <w:p w14:paraId="03F6C780" w14:textId="77777777" w:rsidR="00D358BE" w:rsidRDefault="00D358BE" w:rsidP="00F117EB">
            <w:pPr>
              <w:widowControl/>
            </w:pPr>
          </w:p>
          <w:p w14:paraId="2D502137" w14:textId="77777777" w:rsidR="00D358BE" w:rsidRDefault="00D358BE" w:rsidP="00F117EB">
            <w:pPr>
              <w:widowControl/>
            </w:pPr>
          </w:p>
          <w:p w14:paraId="7616F8CB" w14:textId="77777777" w:rsidR="00D358BE" w:rsidRDefault="00D358BE" w:rsidP="00F117EB">
            <w:pPr>
              <w:pStyle w:val="ListParagraph"/>
              <w:widowControl/>
              <w:numPr>
                <w:ilvl w:val="1"/>
                <w:numId w:val="53"/>
              </w:numPr>
              <w:ind w:left="744"/>
            </w:pPr>
            <w:r w:rsidRPr="00A55D89">
              <w:t>Respectful</w:t>
            </w:r>
          </w:p>
          <w:p w14:paraId="6A537E54" w14:textId="77777777" w:rsidR="00D358BE" w:rsidRDefault="00D358BE" w:rsidP="00F117EB">
            <w:pPr>
              <w:pStyle w:val="ListParagraph"/>
              <w:widowControl/>
              <w:numPr>
                <w:ilvl w:val="1"/>
                <w:numId w:val="53"/>
              </w:numPr>
              <w:ind w:left="744"/>
            </w:pPr>
            <w:r w:rsidRPr="00A55D89">
              <w:t>Responsive</w:t>
            </w:r>
          </w:p>
          <w:p w14:paraId="20223CA7" w14:textId="77777777" w:rsidR="00D358BE" w:rsidRDefault="00D358BE" w:rsidP="00F117EB">
            <w:pPr>
              <w:pStyle w:val="ListParagraph"/>
              <w:widowControl/>
              <w:numPr>
                <w:ilvl w:val="1"/>
                <w:numId w:val="53"/>
              </w:numPr>
              <w:ind w:left="744"/>
            </w:pPr>
            <w:r w:rsidRPr="00A55D89">
              <w:t>Solution</w:t>
            </w:r>
            <w:r>
              <w:t>-</w:t>
            </w:r>
            <w:r w:rsidRPr="00A55D89">
              <w:t>driven</w:t>
            </w:r>
          </w:p>
        </w:tc>
      </w:tr>
      <w:tr w:rsidR="00D358BE" w14:paraId="7F4FD80A" w14:textId="77777777" w:rsidTr="00FB1C93">
        <w:trPr>
          <w:cantSplit/>
          <w:jc w:val="center"/>
        </w:trPr>
        <w:tc>
          <w:tcPr>
            <w:tcW w:w="6655" w:type="dxa"/>
          </w:tcPr>
          <w:p w14:paraId="56D22823" w14:textId="77777777" w:rsidR="00D358BE" w:rsidRPr="00215EDF" w:rsidRDefault="00D358BE" w:rsidP="00F117EB">
            <w:pPr>
              <w:pStyle w:val="ListParagraph"/>
              <w:widowControl/>
              <w:numPr>
                <w:ilvl w:val="0"/>
                <w:numId w:val="51"/>
              </w:numPr>
              <w:ind w:left="216" w:hanging="216"/>
              <w:rPr>
                <w:b/>
                <w:bCs/>
              </w:rPr>
            </w:pPr>
            <w:r w:rsidRPr="00E30721">
              <w:t>professional, quality, competent, excellence</w:t>
            </w:r>
          </w:p>
          <w:p w14:paraId="575AB469" w14:textId="77777777" w:rsidR="00D358BE" w:rsidRPr="00312E53" w:rsidRDefault="00D358BE" w:rsidP="00F117EB">
            <w:pPr>
              <w:pStyle w:val="ListParagraph"/>
              <w:widowControl/>
              <w:numPr>
                <w:ilvl w:val="0"/>
                <w:numId w:val="51"/>
              </w:numPr>
              <w:ind w:left="216" w:hanging="216"/>
              <w:rPr>
                <w:b/>
                <w:bCs/>
              </w:rPr>
            </w:pPr>
            <w:r w:rsidRPr="00E30721">
              <w:t>results</w:t>
            </w:r>
            <w:r>
              <w:t>-</w:t>
            </w:r>
            <w:r w:rsidRPr="00E30721">
              <w:t>driven, exe</w:t>
            </w:r>
            <w:r>
              <w:t xml:space="preserve">cute effectively, have standards, </w:t>
            </w:r>
            <w:r w:rsidRPr="00E30721">
              <w:t>results</w:t>
            </w:r>
            <w:r>
              <w:t>-</w:t>
            </w:r>
            <w:r w:rsidRPr="00E30721">
              <w:t>oriented, provide value</w:t>
            </w:r>
          </w:p>
          <w:p w14:paraId="4DC7F6FC" w14:textId="77777777" w:rsidR="00D358BE" w:rsidRPr="00215EDF" w:rsidRDefault="00D358BE" w:rsidP="00F117EB">
            <w:pPr>
              <w:pStyle w:val="ListParagraph"/>
              <w:widowControl/>
              <w:numPr>
                <w:ilvl w:val="0"/>
                <w:numId w:val="51"/>
              </w:numPr>
              <w:ind w:left="216" w:hanging="216"/>
              <w:rPr>
                <w:b/>
                <w:bCs/>
              </w:rPr>
            </w:pPr>
            <w:r w:rsidRPr="00E30721">
              <w:t>thorough, dedicated, committed, hard work, loyal to mission</w:t>
            </w:r>
          </w:p>
          <w:p w14:paraId="0B5B0F65" w14:textId="77777777" w:rsidR="00D358BE" w:rsidRPr="00E30721" w:rsidRDefault="00D358BE" w:rsidP="00F117EB">
            <w:pPr>
              <w:pStyle w:val="ListParagraph"/>
              <w:widowControl/>
              <w:numPr>
                <w:ilvl w:val="0"/>
                <w:numId w:val="51"/>
              </w:numPr>
              <w:ind w:left="216" w:hanging="216"/>
            </w:pPr>
            <w:r w:rsidRPr="00E30721">
              <w:t>knowledge</w:t>
            </w:r>
            <w:r>
              <w:t>-</w:t>
            </w:r>
            <w:r w:rsidRPr="00E30721">
              <w:t xml:space="preserve">based </w:t>
            </w:r>
            <w:r>
              <w:t>and</w:t>
            </w:r>
            <w:r w:rsidRPr="00E30721">
              <w:t xml:space="preserve"> experienced, resourceful, works with knowledge, committed to evidence-based practice, knowledgeable, know the business</w:t>
            </w:r>
          </w:p>
        </w:tc>
        <w:tc>
          <w:tcPr>
            <w:tcW w:w="2880" w:type="dxa"/>
          </w:tcPr>
          <w:p w14:paraId="3F6A541B" w14:textId="77777777" w:rsidR="00D358BE" w:rsidRPr="00112790" w:rsidRDefault="00D358BE" w:rsidP="00F117EB">
            <w:pPr>
              <w:pStyle w:val="ListParagraph"/>
              <w:widowControl/>
              <w:numPr>
                <w:ilvl w:val="0"/>
                <w:numId w:val="52"/>
              </w:numPr>
            </w:pPr>
            <w:r w:rsidRPr="00A55D89">
              <w:t>Professional</w:t>
            </w:r>
          </w:p>
          <w:p w14:paraId="6D297569" w14:textId="77777777" w:rsidR="00D358BE" w:rsidRPr="00112790" w:rsidRDefault="00D358BE" w:rsidP="00F117EB">
            <w:pPr>
              <w:pStyle w:val="ListParagraph"/>
              <w:widowControl/>
              <w:numPr>
                <w:ilvl w:val="1"/>
                <w:numId w:val="54"/>
              </w:numPr>
              <w:ind w:left="720"/>
            </w:pPr>
            <w:r w:rsidRPr="00A55D89">
              <w:t>Results</w:t>
            </w:r>
            <w:r>
              <w:t>-</w:t>
            </w:r>
            <w:r w:rsidRPr="00A55D89">
              <w:t>drive</w:t>
            </w:r>
            <w:r>
              <w:t>n</w:t>
            </w:r>
          </w:p>
          <w:p w14:paraId="6A8A22AC" w14:textId="77777777" w:rsidR="00D358BE" w:rsidRDefault="00D358BE" w:rsidP="00F117EB">
            <w:pPr>
              <w:widowControl/>
            </w:pPr>
          </w:p>
          <w:p w14:paraId="5060FF1E" w14:textId="77777777" w:rsidR="00D358BE" w:rsidRDefault="00D358BE" w:rsidP="00F117EB">
            <w:pPr>
              <w:pStyle w:val="ListParagraph"/>
              <w:widowControl/>
              <w:numPr>
                <w:ilvl w:val="1"/>
                <w:numId w:val="54"/>
              </w:numPr>
              <w:ind w:left="720"/>
            </w:pPr>
            <w:r w:rsidRPr="00A55D89">
              <w:t>Dedicated</w:t>
            </w:r>
          </w:p>
          <w:p w14:paraId="34280B8C" w14:textId="77777777" w:rsidR="00D358BE" w:rsidRPr="00A55D89" w:rsidRDefault="00D358BE" w:rsidP="00F117EB">
            <w:pPr>
              <w:pStyle w:val="ListParagraph"/>
              <w:widowControl/>
              <w:numPr>
                <w:ilvl w:val="1"/>
                <w:numId w:val="54"/>
              </w:numPr>
              <w:ind w:left="720"/>
            </w:pPr>
            <w:r>
              <w:t>Fact-based</w:t>
            </w:r>
          </w:p>
        </w:tc>
      </w:tr>
      <w:tr w:rsidR="00D358BE" w14:paraId="3FCDE643" w14:textId="77777777" w:rsidTr="00FB1C93">
        <w:trPr>
          <w:cantSplit/>
          <w:jc w:val="center"/>
        </w:trPr>
        <w:tc>
          <w:tcPr>
            <w:tcW w:w="6655" w:type="dxa"/>
          </w:tcPr>
          <w:p w14:paraId="35200433" w14:textId="77777777" w:rsidR="00D358BE" w:rsidRPr="00215EDF" w:rsidRDefault="00D358BE" w:rsidP="00F117EB">
            <w:pPr>
              <w:pStyle w:val="ListParagraph"/>
              <w:widowControl/>
              <w:numPr>
                <w:ilvl w:val="0"/>
                <w:numId w:val="51"/>
              </w:numPr>
              <w:ind w:left="216" w:hanging="216"/>
              <w:rPr>
                <w:b/>
                <w:bCs/>
              </w:rPr>
            </w:pPr>
            <w:r w:rsidRPr="00E30721">
              <w:t>accountable for actions, integrity, trustworthy</w:t>
            </w:r>
          </w:p>
          <w:p w14:paraId="284DE914" w14:textId="77777777" w:rsidR="00D358BE" w:rsidRPr="00215EDF" w:rsidRDefault="00D358BE" w:rsidP="00F117EB">
            <w:pPr>
              <w:pStyle w:val="ListParagraph"/>
              <w:widowControl/>
              <w:numPr>
                <w:ilvl w:val="0"/>
                <w:numId w:val="51"/>
              </w:numPr>
              <w:ind w:left="216" w:hanging="216"/>
              <w:rPr>
                <w:b/>
                <w:bCs/>
              </w:rPr>
            </w:pPr>
            <w:r w:rsidRPr="00E30721">
              <w:t>fair, consistent, objective</w:t>
            </w:r>
          </w:p>
          <w:p w14:paraId="4FF361DB" w14:textId="77777777" w:rsidR="00D358BE" w:rsidRPr="00215EDF" w:rsidRDefault="00D358BE" w:rsidP="00F117EB">
            <w:pPr>
              <w:pStyle w:val="ListParagraph"/>
              <w:widowControl/>
              <w:numPr>
                <w:ilvl w:val="0"/>
                <w:numId w:val="51"/>
              </w:numPr>
              <w:ind w:left="216" w:hanging="216"/>
              <w:rPr>
                <w:b/>
                <w:bCs/>
              </w:rPr>
            </w:pPr>
            <w:r w:rsidRPr="00E30721">
              <w:t>transparency, sharing information</w:t>
            </w:r>
            <w:r>
              <w:t xml:space="preserve">, </w:t>
            </w:r>
            <w:r w:rsidRPr="00E30721">
              <w:t xml:space="preserve">positive, negative feedback, make problems known, honest </w:t>
            </w:r>
          </w:p>
          <w:p w14:paraId="46FDF43C" w14:textId="77777777" w:rsidR="00D358BE" w:rsidRPr="00E30721" w:rsidRDefault="00D358BE" w:rsidP="00F117EB">
            <w:pPr>
              <w:pStyle w:val="ListParagraph"/>
              <w:widowControl/>
              <w:numPr>
                <w:ilvl w:val="0"/>
                <w:numId w:val="51"/>
              </w:numPr>
              <w:ind w:left="216" w:hanging="216"/>
            </w:pPr>
            <w:r w:rsidRPr="00E30721">
              <w:t>keep confidences, straightforward, keep commitments, above board, keep word</w:t>
            </w:r>
          </w:p>
        </w:tc>
        <w:tc>
          <w:tcPr>
            <w:tcW w:w="2880" w:type="dxa"/>
          </w:tcPr>
          <w:p w14:paraId="178F8E4C" w14:textId="77777777" w:rsidR="00D358BE" w:rsidRPr="00112790" w:rsidRDefault="00D358BE" w:rsidP="00F117EB">
            <w:pPr>
              <w:pStyle w:val="ListParagraph"/>
              <w:widowControl/>
              <w:numPr>
                <w:ilvl w:val="0"/>
                <w:numId w:val="52"/>
              </w:numPr>
            </w:pPr>
            <w:r w:rsidRPr="00A55D89">
              <w:t>Trustworthy</w:t>
            </w:r>
          </w:p>
          <w:p w14:paraId="7952ADAE" w14:textId="77777777" w:rsidR="00D358BE" w:rsidRPr="00112790" w:rsidRDefault="00D358BE" w:rsidP="00F117EB">
            <w:pPr>
              <w:pStyle w:val="ListParagraph"/>
              <w:widowControl/>
              <w:numPr>
                <w:ilvl w:val="1"/>
                <w:numId w:val="55"/>
              </w:numPr>
              <w:ind w:left="720"/>
            </w:pPr>
            <w:r w:rsidRPr="00A55D89">
              <w:t>Fair</w:t>
            </w:r>
          </w:p>
          <w:p w14:paraId="73DDF5A0" w14:textId="77777777" w:rsidR="00D358BE" w:rsidRPr="00112790" w:rsidRDefault="00D358BE" w:rsidP="00F117EB">
            <w:pPr>
              <w:pStyle w:val="ListParagraph"/>
              <w:widowControl/>
              <w:numPr>
                <w:ilvl w:val="1"/>
                <w:numId w:val="55"/>
              </w:numPr>
              <w:ind w:left="720"/>
            </w:pPr>
            <w:r w:rsidRPr="00A55D89">
              <w:t>Transparent</w:t>
            </w:r>
          </w:p>
          <w:p w14:paraId="2525006D" w14:textId="77777777" w:rsidR="00D358BE" w:rsidRDefault="00D358BE" w:rsidP="00F117EB">
            <w:pPr>
              <w:widowControl/>
            </w:pPr>
          </w:p>
          <w:p w14:paraId="178E0E79" w14:textId="77777777" w:rsidR="00D358BE" w:rsidRPr="00A55D89" w:rsidRDefault="00D358BE" w:rsidP="00F117EB">
            <w:pPr>
              <w:pStyle w:val="ListParagraph"/>
              <w:widowControl/>
              <w:numPr>
                <w:ilvl w:val="1"/>
                <w:numId w:val="55"/>
              </w:numPr>
              <w:ind w:left="720"/>
            </w:pPr>
            <w:r w:rsidRPr="00A55D89">
              <w:t>Promise keepers</w:t>
            </w:r>
          </w:p>
        </w:tc>
      </w:tr>
    </w:tbl>
    <w:p w14:paraId="59077BEB" w14:textId="77777777" w:rsidR="00D358BE" w:rsidRDefault="00D358BE" w:rsidP="00F117EB">
      <w:pPr>
        <w:widowControl/>
        <w:rPr>
          <w:b/>
        </w:rPr>
      </w:pPr>
      <w:bookmarkStart w:id="22" w:name="_Toc439003736"/>
      <w:bookmarkStart w:id="23" w:name="_Toc444854693"/>
      <w:bookmarkStart w:id="24" w:name="_Toc267124582"/>
    </w:p>
    <w:p w14:paraId="0F29CF93" w14:textId="77777777" w:rsidR="00D607AB" w:rsidRPr="00112790" w:rsidRDefault="00D607AB" w:rsidP="00F117EB">
      <w:pPr>
        <w:pStyle w:val="Heading3"/>
        <w:widowControl/>
      </w:pPr>
      <w:bookmarkStart w:id="25" w:name="_Toc480225551"/>
      <w:r>
        <w:t>Mission</w:t>
      </w:r>
      <w:bookmarkEnd w:id="22"/>
      <w:bookmarkEnd w:id="23"/>
      <w:bookmarkEnd w:id="25"/>
    </w:p>
    <w:p w14:paraId="520CEEC7" w14:textId="77777777" w:rsidR="00D607AB" w:rsidRDefault="00D607AB" w:rsidP="00F117EB">
      <w:pPr>
        <w:widowControl/>
      </w:pPr>
    </w:p>
    <w:p w14:paraId="553120DB" w14:textId="77777777" w:rsidR="00671972" w:rsidRPr="00112790" w:rsidRDefault="0055520D" w:rsidP="00F117EB">
      <w:pPr>
        <w:widowControl/>
      </w:pPr>
      <w:r>
        <w:t>Mission focuses your action; it is what you do.</w:t>
      </w:r>
    </w:p>
    <w:p w14:paraId="58C66639" w14:textId="77777777" w:rsidR="0055520D" w:rsidRDefault="0055520D" w:rsidP="00F117EB">
      <w:pPr>
        <w:widowControl/>
      </w:pPr>
    </w:p>
    <w:p w14:paraId="4E4C6B6D" w14:textId="77777777" w:rsidR="00D607AB" w:rsidRPr="00112790" w:rsidRDefault="00E357FC" w:rsidP="00F117EB">
      <w:pPr>
        <w:widowControl/>
      </w:pPr>
      <w:r>
        <w:t xml:space="preserve">It’s no debate that mission is </w:t>
      </w:r>
      <w:r w:rsidR="00D607AB">
        <w:t>a sine qua non of high-performing nonprofits; Peter Drucker, for example, says it is the first thing for-profits can learn from nonprofits.</w:t>
      </w:r>
      <w:r w:rsidR="00D607AB" w:rsidRPr="00065CFD">
        <w:rPr>
          <w:sz w:val="20"/>
          <w:szCs w:val="20"/>
          <w:vertAlign w:val="superscript"/>
        </w:rPr>
        <w:endnoteReference w:id="22"/>
      </w:r>
      <w:r w:rsidR="00D607AB">
        <w:t xml:space="preserve"> Here’s why: </w:t>
      </w:r>
    </w:p>
    <w:p w14:paraId="64C222D1" w14:textId="77777777" w:rsidR="00D607AB" w:rsidRDefault="00D607AB" w:rsidP="00F117EB">
      <w:pPr>
        <w:widowControl/>
      </w:pPr>
    </w:p>
    <w:p w14:paraId="06BE8D30" w14:textId="77777777" w:rsidR="00D607AB" w:rsidRPr="00112790" w:rsidRDefault="00DB213E" w:rsidP="00F117EB">
      <w:pPr>
        <w:widowControl/>
        <w:ind w:left="720"/>
      </w:pPr>
      <w:r>
        <w:t xml:space="preserve">Mission </w:t>
      </w:r>
      <w:r w:rsidR="00D607AB">
        <w:t xml:space="preserve">focuses the organization on action. It defines the specific strategies needed to attain the crucial goals. It creates a disciplined organization. It alone can prevent the most common degenerative disease of organizations, especially large ones: splintering their </w:t>
      </w:r>
      <w:r w:rsidR="00312E53">
        <w:t>always-limited</w:t>
      </w:r>
      <w:r w:rsidR="00D607AB">
        <w:t xml:space="preserve"> resources on things that are “interesting” or look “profitable” rather than concentrating them on a very small number of productive efforts.</w:t>
      </w:r>
      <w:r w:rsidR="00D607AB">
        <w:rPr>
          <w:rStyle w:val="EndnoteReference"/>
        </w:rPr>
        <w:endnoteReference w:id="23"/>
      </w:r>
    </w:p>
    <w:p w14:paraId="573B1512" w14:textId="77777777" w:rsidR="00D607AB" w:rsidRDefault="00D607AB" w:rsidP="00F117EB">
      <w:pPr>
        <w:widowControl/>
      </w:pPr>
    </w:p>
    <w:p w14:paraId="10A43AF1" w14:textId="77777777" w:rsidR="00D607AB" w:rsidRPr="00112790" w:rsidRDefault="00D607AB" w:rsidP="00F117EB">
      <w:pPr>
        <w:widowControl/>
      </w:pPr>
      <w:r>
        <w:t>Paul Light in his study of innovative nonprofit and government organizations also found this pragmatic nature of mission</w:t>
      </w:r>
      <w:r w:rsidR="00E357FC">
        <w:t>:</w:t>
      </w:r>
      <w:r>
        <w:t xml:space="preserve">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24"/>
      </w:r>
    </w:p>
    <w:p w14:paraId="0775FC82" w14:textId="77777777" w:rsidR="00D607AB" w:rsidRDefault="00D607AB" w:rsidP="00F117EB">
      <w:pPr>
        <w:widowControl/>
      </w:pPr>
    </w:p>
    <w:p w14:paraId="5464A93E" w14:textId="77777777" w:rsidR="00D607AB" w:rsidRPr="00112790" w:rsidRDefault="00D607AB" w:rsidP="00F117EB">
      <w:pPr>
        <w:widowControl/>
      </w:pPr>
      <w:r w:rsidRPr="00FD2FE8">
        <w:t>Take malfunctioning teams for example. When things go wrong, people often search for the root causes of the difficulties. Carl Larson and Frank LaFasto save you time with their analysis:</w:t>
      </w:r>
      <w:r>
        <w:t xml:space="preserve"> “In every case, without exception, when an effectively functioning team </w:t>
      </w:r>
      <w:r>
        <w:lastRenderedPageBreak/>
        <w:t>was identified, it was described by the respondent as having a clear understanding of i</w:t>
      </w:r>
      <w:r w:rsidR="00EE553F">
        <w:t>ts objective . . . and the b</w:t>
      </w:r>
      <w:r w:rsidR="00312E53">
        <w:t>eli</w:t>
      </w:r>
      <w:r w:rsidR="00EE553F">
        <w:t>e</w:t>
      </w:r>
      <w:r>
        <w:t>f that the goal embodies a worthwhile or important result.”</w:t>
      </w:r>
      <w:r>
        <w:rPr>
          <w:rStyle w:val="EndnoteReference"/>
        </w:rPr>
        <w:endnoteReference w:id="25"/>
      </w:r>
    </w:p>
    <w:p w14:paraId="34BD9B32" w14:textId="77777777" w:rsidR="00D607AB" w:rsidRDefault="00D607AB" w:rsidP="00F117EB">
      <w:pPr>
        <w:widowControl/>
      </w:pPr>
    </w:p>
    <w:p w14:paraId="68F7A7AD" w14:textId="77777777" w:rsidR="00D607AB" w:rsidRPr="00112790" w:rsidRDefault="00D607AB" w:rsidP="00F117EB">
      <w:pPr>
        <w:widowControl/>
      </w:pPr>
      <w:r w:rsidRPr="00180056">
        <w:t>Besides the benefit of giving focus, a well-constructed mission is the first step of the strategy stairwa</w:t>
      </w:r>
      <w:r w:rsidRPr="00FD0BA9">
        <w:t xml:space="preserve">y </w:t>
      </w:r>
      <w:r>
        <w:t xml:space="preserve">that ultimately ends in boots-on-the-ground programs. </w:t>
      </w:r>
    </w:p>
    <w:p w14:paraId="7FE881DE" w14:textId="77777777" w:rsidR="00D607AB" w:rsidRDefault="00D607AB" w:rsidP="00F117EB">
      <w:pPr>
        <w:widowControl/>
      </w:pPr>
    </w:p>
    <w:p w14:paraId="15CB22AE" w14:textId="77777777" w:rsidR="00D607AB" w:rsidRPr="00112790" w:rsidRDefault="00D607AB" w:rsidP="00F117EB">
      <w:pPr>
        <w:widowControl/>
      </w:pPr>
      <w:r w:rsidRPr="00180056">
        <w:rPr>
          <w:b/>
        </w:rPr>
        <w:t>Mission is also valuable as the “sex drive of organizations</w:t>
      </w:r>
      <w:r>
        <w:t>.”</w:t>
      </w:r>
      <w:r>
        <w:rPr>
          <w:rStyle w:val="EndnoteReference"/>
        </w:rPr>
        <w:endnoteReference w:id="26"/>
      </w:r>
      <w:r>
        <w:t xml:space="preserve"> James Phills,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27"/>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28"/>
      </w:r>
    </w:p>
    <w:p w14:paraId="2CFE1899" w14:textId="77777777" w:rsidR="00D607AB" w:rsidRDefault="00D607AB" w:rsidP="00F117EB">
      <w:pPr>
        <w:widowControl/>
      </w:pPr>
    </w:p>
    <w:p w14:paraId="2B025F94" w14:textId="77777777" w:rsidR="00D607AB" w:rsidRPr="00112790" w:rsidRDefault="00D607AB" w:rsidP="00F117EB">
      <w:pPr>
        <w:widowControl/>
      </w:pPr>
      <w:r w:rsidRPr="00180056">
        <w:rPr>
          <w:b/>
        </w:rPr>
        <w:t>A</w:t>
      </w:r>
      <w:r w:rsidR="00D531E2">
        <w:rPr>
          <w:b/>
        </w:rPr>
        <w:t>nother b</w:t>
      </w:r>
      <w:r w:rsidRPr="00180056">
        <w:rPr>
          <w:b/>
        </w:rPr>
        <w:t>enefit of a well-crafted mission is to “distinguish one organization f</w:t>
      </w:r>
      <w:r w:rsidR="00EE553F">
        <w:rPr>
          <w:b/>
        </w:rPr>
        <w:t>rom</w:t>
      </w:r>
      <w:r w:rsidRPr="00180056">
        <w:rPr>
          <w:b/>
        </w:rPr>
        <w:t xml:space="preserve"> other similar enterprises”</w:t>
      </w:r>
      <w:r>
        <w:rPr>
          <w:rStyle w:val="EndnoteReference"/>
        </w:rPr>
        <w:endnoteReference w:id="29"/>
      </w:r>
      <w:r>
        <w:t xml:space="preserve"> and “reveals the image the company seeks to project.”</w:t>
      </w:r>
      <w:r>
        <w:rPr>
          <w:rStyle w:val="EndnoteReference"/>
        </w:rPr>
        <w:endnoteReference w:id="30"/>
      </w:r>
      <w:r>
        <w:t xml:space="preserve"> As such, it becomes a repository of what the organization sees as its competitive advantage. </w:t>
      </w:r>
    </w:p>
    <w:p w14:paraId="15197ADF" w14:textId="77777777" w:rsidR="00D607AB" w:rsidRDefault="00D607AB" w:rsidP="00F117EB">
      <w:pPr>
        <w:widowControl/>
      </w:pPr>
    </w:p>
    <w:p w14:paraId="0D8B8924" w14:textId="77777777" w:rsidR="00D607AB" w:rsidRPr="00112790" w:rsidRDefault="00D531E2" w:rsidP="00F117EB">
      <w:pPr>
        <w:widowControl/>
      </w:pPr>
      <w:r>
        <w:rPr>
          <w:b/>
        </w:rPr>
        <w:t xml:space="preserve">A final benefit is </w:t>
      </w:r>
      <w:r w:rsidR="00D607AB" w:rsidRPr="00180056">
        <w:rPr>
          <w:b/>
        </w:rPr>
        <w:t>for communications</w:t>
      </w:r>
      <w:r w:rsidR="00D607AB">
        <w:t>: “In just a few sentences, a mission statement should be able to communicate the essence of an organization to its stakeholders and to the public: one guiding set of ideas that is articulated, understood, and supported.”</w:t>
      </w:r>
      <w:r w:rsidR="00D607AB">
        <w:rPr>
          <w:rStyle w:val="EndnoteReference"/>
        </w:rPr>
        <w:endnoteReference w:id="31"/>
      </w:r>
      <w:r w:rsidR="00D607AB">
        <w:t xml:space="preserve"> </w:t>
      </w:r>
    </w:p>
    <w:p w14:paraId="3D18F289" w14:textId="77777777" w:rsidR="00D607AB" w:rsidRDefault="00D607AB" w:rsidP="00F117EB">
      <w:pPr>
        <w:widowControl/>
      </w:pPr>
    </w:p>
    <w:p w14:paraId="011D3E0D" w14:textId="77777777" w:rsidR="00D607AB" w:rsidRPr="00112790" w:rsidRDefault="00D607AB" w:rsidP="00F117EB">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32"/>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33"/>
      </w:r>
      <w:r w:rsidRPr="0074741C">
        <w:t xml:space="preserve"> Little wonder </w:t>
      </w:r>
      <w:r>
        <w:t xml:space="preserve">this is true </w:t>
      </w:r>
      <w:r w:rsidRPr="0074741C">
        <w:t xml:space="preserve">given the evidence of the relationship between </w:t>
      </w:r>
      <w:r>
        <w:t>mission</w:t>
      </w:r>
      <w:r w:rsidRPr="0074741C">
        <w:t xml:space="preserve"> statements and </w:t>
      </w:r>
      <w:r w:rsidR="00BB1605">
        <w:t xml:space="preserve">positive </w:t>
      </w:r>
      <w:r w:rsidRPr="0074741C">
        <w:t>financial performance.</w:t>
      </w:r>
      <w:r w:rsidRPr="0074741C">
        <w:rPr>
          <w:vertAlign w:val="superscript"/>
        </w:rPr>
        <w:endnoteReference w:id="34"/>
      </w:r>
    </w:p>
    <w:p w14:paraId="59E228C0" w14:textId="77777777" w:rsidR="00D607AB" w:rsidRDefault="00D607AB" w:rsidP="00F117EB">
      <w:pPr>
        <w:widowControl/>
      </w:pPr>
    </w:p>
    <w:p w14:paraId="54423826" w14:textId="77777777" w:rsidR="00D607AB" w:rsidRPr="00112790" w:rsidRDefault="00D607AB" w:rsidP="00F117EB">
      <w:pPr>
        <w:widowControl/>
      </w:pPr>
      <w:r>
        <w:t>A well-crafted mission addresses three questions:</w:t>
      </w:r>
    </w:p>
    <w:p w14:paraId="0B70EC6A" w14:textId="77777777" w:rsidR="00D607AB" w:rsidRDefault="00D607AB" w:rsidP="00F117EB">
      <w:pPr>
        <w:widowControl/>
      </w:pPr>
    </w:p>
    <w:p w14:paraId="062A537C" w14:textId="77777777" w:rsidR="00FB1C93" w:rsidRPr="00112790" w:rsidRDefault="00FB1C93" w:rsidP="00FB1C93">
      <w:pPr>
        <w:pStyle w:val="ListParagraph"/>
        <w:widowControl/>
        <w:numPr>
          <w:ilvl w:val="0"/>
          <w:numId w:val="144"/>
        </w:numPr>
      </w:pPr>
      <w:r w:rsidRPr="00D71DB0">
        <w:rPr>
          <w:b/>
        </w:rPr>
        <w:t>Who do we serve</w:t>
      </w:r>
      <w:r>
        <w:t>, our customers, clients?</w:t>
      </w:r>
    </w:p>
    <w:p w14:paraId="20D17FA2" w14:textId="77777777" w:rsidR="00FB1C93" w:rsidRDefault="00FB1C93" w:rsidP="00FB1C93">
      <w:pPr>
        <w:pStyle w:val="ListParagraph"/>
        <w:widowControl/>
        <w:numPr>
          <w:ilvl w:val="0"/>
          <w:numId w:val="144"/>
        </w:numPr>
      </w:pPr>
      <w:r w:rsidRPr="00D71DB0">
        <w:rPr>
          <w:b/>
        </w:rPr>
        <w:t>What transformation</w:t>
      </w:r>
      <w:r>
        <w:t xml:space="preserve"> do they experience?</w:t>
      </w:r>
    </w:p>
    <w:p w14:paraId="201A3D8C" w14:textId="77777777" w:rsidR="00D607AB" w:rsidRDefault="00FB1C93" w:rsidP="00FB1C93">
      <w:pPr>
        <w:pStyle w:val="ListParagraph"/>
        <w:widowControl/>
        <w:numPr>
          <w:ilvl w:val="0"/>
          <w:numId w:val="144"/>
        </w:numPr>
      </w:pPr>
      <w:r w:rsidRPr="00FB1C93">
        <w:rPr>
          <w:b/>
        </w:rPr>
        <w:t>How are we better than rivals</w:t>
      </w:r>
      <w:r>
        <w:t>, our competitive advantage?</w:t>
      </w:r>
    </w:p>
    <w:p w14:paraId="29B7F994" w14:textId="77777777" w:rsidR="00FB1C93" w:rsidRDefault="00FB1C93" w:rsidP="00FB1C93">
      <w:pPr>
        <w:widowControl/>
      </w:pPr>
    </w:p>
    <w:p w14:paraId="11EE74D1" w14:textId="187ACEE3" w:rsidR="00D607AB" w:rsidRPr="00112790" w:rsidRDefault="00D607AB" w:rsidP="00F117EB">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w:t>
      </w:r>
      <w:r w:rsidR="00EB0101">
        <w:t xml:space="preserve">. It is </w:t>
      </w:r>
      <w:r>
        <w:t>where are we going.</w:t>
      </w:r>
      <w:r w:rsidR="00DB32A1">
        <w:t xml:space="preserve"> </w:t>
      </w:r>
    </w:p>
    <w:p w14:paraId="0404256F" w14:textId="77777777" w:rsidR="00D607AB" w:rsidRDefault="00D607AB" w:rsidP="00F117EB">
      <w:pPr>
        <w:widowControl/>
      </w:pPr>
    </w:p>
    <w:p w14:paraId="2E1CCCF2" w14:textId="77777777" w:rsidR="00D607AB" w:rsidRPr="00112790" w:rsidRDefault="00D607AB" w:rsidP="00F117EB">
      <w:pPr>
        <w:widowControl/>
      </w:pPr>
      <w:r>
        <w:t xml:space="preserve">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21EF2D8B" w14:textId="77777777" w:rsidR="00D607AB" w:rsidRPr="00112790" w:rsidRDefault="00D607AB" w:rsidP="00F117EB">
      <w:pPr>
        <w:pStyle w:val="Heading4"/>
        <w:widowControl/>
      </w:pPr>
      <w:bookmarkStart w:id="26" w:name="_Toc255766335"/>
      <w:bookmarkStart w:id="27" w:name="_Toc263618717"/>
      <w:bookmarkStart w:id="28" w:name="_Toc264188283"/>
      <w:bookmarkStart w:id="29" w:name="_Toc265049239"/>
      <w:bookmarkStart w:id="30" w:name="_Toc265747116"/>
      <w:bookmarkStart w:id="31" w:name="_Toc266280847"/>
      <w:bookmarkStart w:id="32" w:name="_Toc268190408"/>
      <w:bookmarkStart w:id="33" w:name="_Toc444854694"/>
      <w:bookmarkStart w:id="34" w:name="_Toc480225552"/>
      <w:r w:rsidRPr="00734CFB">
        <w:lastRenderedPageBreak/>
        <w:t>Who</w:t>
      </w:r>
      <w:bookmarkEnd w:id="26"/>
      <w:bookmarkEnd w:id="27"/>
      <w:bookmarkEnd w:id="28"/>
      <w:bookmarkEnd w:id="29"/>
      <w:bookmarkEnd w:id="30"/>
      <w:bookmarkEnd w:id="31"/>
      <w:bookmarkEnd w:id="32"/>
      <w:r>
        <w:t xml:space="preserve"> do we serve?</w:t>
      </w:r>
      <w:bookmarkEnd w:id="33"/>
      <w:bookmarkEnd w:id="34"/>
    </w:p>
    <w:p w14:paraId="6FB2E7DD" w14:textId="77777777" w:rsidR="00D607AB" w:rsidRDefault="00D607AB" w:rsidP="00F117EB">
      <w:pPr>
        <w:widowControl/>
      </w:pPr>
    </w:p>
    <w:p w14:paraId="3D75F63B" w14:textId="2B1CE4E3" w:rsidR="00D607AB" w:rsidRPr="00112790" w:rsidRDefault="00D607AB" w:rsidP="00F117EB">
      <w:pPr>
        <w:widowControl/>
      </w:pPr>
      <w:r>
        <w:t xml:space="preserve">By beginning mission with the question of customers, you ensure that they are its focus. </w:t>
      </w:r>
      <w:r w:rsidR="00086252">
        <w:t>This</w:t>
      </w:r>
      <w:r>
        <w:t xml:space="preserve"> is </w:t>
      </w:r>
      <w:r w:rsidR="00FB1C93">
        <w:t>the</w:t>
      </w:r>
      <w:r>
        <w:t xml:space="preserve"> foundation of successful businesses</w:t>
      </w:r>
      <w:r w:rsidR="00236226">
        <w:t xml:space="preserve"> and n</w:t>
      </w:r>
      <w:r>
        <w:t xml:space="preserve">o organization can ever do wrong by concentrating first on </w:t>
      </w:r>
      <w:r w:rsidR="00F56776">
        <w:t xml:space="preserve">its </w:t>
      </w:r>
      <w:r>
        <w:t>customers. As Harvey Mackay, the author of five business bestsellers, so aptly says:</w:t>
      </w:r>
    </w:p>
    <w:p w14:paraId="71741377" w14:textId="77777777" w:rsidR="00D607AB" w:rsidRDefault="00D607AB" w:rsidP="00F117EB">
      <w:pPr>
        <w:widowControl/>
      </w:pPr>
    </w:p>
    <w:p w14:paraId="0D1BBADD" w14:textId="77777777" w:rsidR="00D607AB" w:rsidRPr="00112790" w:rsidRDefault="00D607AB" w:rsidP="00F117EB">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7BDC62DC" w14:textId="77777777" w:rsidR="00D607AB" w:rsidRDefault="00D607AB" w:rsidP="00F117EB">
      <w:pPr>
        <w:widowControl/>
      </w:pPr>
    </w:p>
    <w:p w14:paraId="50C98310" w14:textId="77777777" w:rsidR="00D607AB" w:rsidRPr="00112790" w:rsidRDefault="00D607AB" w:rsidP="00F117EB">
      <w:pPr>
        <w:widowControl/>
      </w:pPr>
      <w:r>
        <w:t xml:space="preserve">This wisdom isn’t a secret. Mission statements, annual reports, posters on the wall, seminars, and even television programs all proclaim the supremacy of customers. But in the words of Shakespeare, this wisdom is “more honored in the breach than the observance.” In fact, </w:t>
      </w:r>
      <w:r w:rsidR="00FB1C93">
        <w:t>customer</w:t>
      </w:r>
      <w:r>
        <w:t xml:space="preserve"> service, in a word, stinks.</w:t>
      </w:r>
    </w:p>
    <w:p w14:paraId="5DB5E171" w14:textId="77777777" w:rsidR="00D607AB" w:rsidRDefault="00D607AB" w:rsidP="00F117EB">
      <w:pPr>
        <w:widowControl/>
      </w:pPr>
    </w:p>
    <w:p w14:paraId="259683B8" w14:textId="77777777" w:rsidR="00D607AB" w:rsidRPr="00112790" w:rsidRDefault="00D607AB" w:rsidP="00F117EB">
      <w:pPr>
        <w:widowControl/>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35"/>
      </w:r>
      <w:r>
        <w:t xml:space="preserve">  </w:t>
      </w:r>
    </w:p>
    <w:p w14:paraId="1A47F141" w14:textId="77777777" w:rsidR="00D607AB" w:rsidRDefault="00D607AB" w:rsidP="00F117EB">
      <w:pPr>
        <w:widowControl/>
      </w:pPr>
    </w:p>
    <w:p w14:paraId="54FF020F" w14:textId="77777777" w:rsidR="00236226" w:rsidRPr="00112790" w:rsidRDefault="00D607AB" w:rsidP="00236226">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rsidR="00236226">
        <w:t>The most important aspect for Peter Drucker is defining the primary customer. He warns that it is “very tempting to say there is more than one primary customer, but effective organizations resist this temptation and keep to a focus.”</w:t>
      </w:r>
      <w:r w:rsidR="00236226">
        <w:rPr>
          <w:rStyle w:val="EndnoteReference"/>
        </w:rPr>
        <w:endnoteReference w:id="36"/>
      </w:r>
    </w:p>
    <w:p w14:paraId="55FEE32C" w14:textId="77777777" w:rsidR="00236226" w:rsidRDefault="00236226" w:rsidP="00F117EB">
      <w:pPr>
        <w:widowControl/>
      </w:pPr>
    </w:p>
    <w:p w14:paraId="2E5DF424" w14:textId="77777777" w:rsidR="00D607AB" w:rsidRPr="00112790" w:rsidRDefault="00D607AB" w:rsidP="00F117EB">
      <w:pPr>
        <w:widowControl/>
      </w:pPr>
      <w:r>
        <w:t xml:space="preserve">The key issue is to answer the question with authority and explicitness. </w:t>
      </w:r>
      <w:r w:rsidR="00150387">
        <w:t>“</w:t>
      </w:r>
      <w:r>
        <w:t>Youth and children</w:t>
      </w:r>
      <w:r w:rsidR="00150387">
        <w:t>”</w:t>
      </w:r>
      <w:r>
        <w:t xml:space="preserve"> is a good start for a customer description at a Big Brothers – Big Sisters chapter, but </w:t>
      </w:r>
      <w:r w:rsidR="00150387">
        <w:t>“</w:t>
      </w:r>
      <w:r>
        <w:t>7 to 13-year-old children from at-risk, single parent households</w:t>
      </w:r>
      <w:r w:rsidR="00150387">
        <w:t>”</w:t>
      </w:r>
      <w:r>
        <w:t xml:space="preserve"> is much better because it gives more usable information </w:t>
      </w:r>
      <w:r w:rsidR="00F56776">
        <w:t>that will aid the organization to</w:t>
      </w:r>
      <w:r>
        <w:t xml:space="preserve"> construct</w:t>
      </w:r>
      <w:r w:rsidR="00F56776">
        <w:t xml:space="preserve"> its</w:t>
      </w:r>
      <w:r>
        <w:t xml:space="preserve"> lines of business in the near term and ensur</w:t>
      </w:r>
      <w:r w:rsidR="00F56776">
        <w:t>e</w:t>
      </w:r>
      <w:r>
        <w:t xml:space="preserve"> accountability later on. </w:t>
      </w:r>
    </w:p>
    <w:p w14:paraId="656BC4CB" w14:textId="77777777" w:rsidR="00D607AB" w:rsidRDefault="00D607AB" w:rsidP="00F117EB">
      <w:pPr>
        <w:widowControl/>
      </w:pPr>
    </w:p>
    <w:p w14:paraId="72699707" w14:textId="77777777" w:rsidR="00D607AB" w:rsidRPr="00112790" w:rsidRDefault="00D607AB" w:rsidP="00F117EB">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37"/>
      </w:r>
      <w:r>
        <w:t xml:space="preserve"> begins with mission, which he immediately follows with </w:t>
      </w:r>
      <w:r w:rsidRPr="003B5DB8">
        <w:t>“Who is our customer?</w:t>
      </w:r>
      <w:r>
        <w:t>”</w:t>
      </w:r>
      <w:r>
        <w:rPr>
          <w:rStyle w:val="EndnoteReference"/>
        </w:rPr>
        <w:endnoteReference w:id="38"/>
      </w:r>
      <w:r>
        <w:t xml:space="preserve"> He defines his two types of customers this way:</w:t>
      </w:r>
    </w:p>
    <w:p w14:paraId="57D3EE56" w14:textId="77777777" w:rsidR="00D607AB" w:rsidRDefault="00D607AB" w:rsidP="00F117EB">
      <w:pPr>
        <w:widowControl/>
      </w:pPr>
    </w:p>
    <w:p w14:paraId="786B50C0" w14:textId="41A583D0" w:rsidR="00D607AB" w:rsidRPr="00112790" w:rsidRDefault="00D607AB" w:rsidP="00F117EB">
      <w:pPr>
        <w:widowControl/>
      </w:pPr>
      <w:r>
        <w:t xml:space="preserve">The </w:t>
      </w:r>
      <w:r w:rsidRPr="00180056">
        <w:rPr>
          <w:i/>
        </w:rPr>
        <w:t>primary customer</w:t>
      </w:r>
      <w:r>
        <w:t xml:space="preserve"> is the person whose life </w:t>
      </w:r>
      <w:r w:rsidR="00EB0101">
        <w:t xml:space="preserve">your work transforms. </w:t>
      </w:r>
      <w:r>
        <w:t xml:space="preserve">Effectiveness requires focus, and that means </w:t>
      </w:r>
      <w:r>
        <w:rPr>
          <w:i/>
        </w:rPr>
        <w:t>one</w:t>
      </w:r>
      <w:r>
        <w:t xml:space="preserve"> response to the question . . . </w:t>
      </w:r>
      <w:r>
        <w:rPr>
          <w:i/>
        </w:rPr>
        <w:t>Supporting customers</w:t>
      </w:r>
      <w:r>
        <w:t xml:space="preserve"> are volunteers, members, partners, funders, referral sou</w:t>
      </w:r>
      <w:r w:rsidR="00FB1C93">
        <w:t xml:space="preserve">rces, employees, and others who you </w:t>
      </w:r>
      <w:r>
        <w:t>must satisf</w:t>
      </w:r>
      <w:r w:rsidR="00FB1C93">
        <w:t>y</w:t>
      </w:r>
      <w:r>
        <w:t>.</w:t>
      </w:r>
      <w:r>
        <w:rPr>
          <w:rStyle w:val="EndnoteReference"/>
        </w:rPr>
        <w:endnoteReference w:id="39"/>
      </w:r>
    </w:p>
    <w:p w14:paraId="13E06FC0" w14:textId="77777777" w:rsidR="00677DA9" w:rsidRPr="00112790" w:rsidRDefault="00D607AB" w:rsidP="00F117EB">
      <w:pPr>
        <w:widowControl/>
      </w:pPr>
      <w:r>
        <w:t>There are a great many ways to get at the a</w:t>
      </w:r>
      <w:r w:rsidRPr="00E13764">
        <w:t>nswer</w:t>
      </w:r>
      <w:r>
        <w:t xml:space="preserve">, but the </w:t>
      </w:r>
      <w:r w:rsidR="00871C07">
        <w:t xml:space="preserve">one </w:t>
      </w:r>
      <w:r w:rsidR="00D531E2">
        <w:t xml:space="preserve">I like the best </w:t>
      </w:r>
      <w:r>
        <w:t xml:space="preserve">is the BAM process </w:t>
      </w:r>
      <w:r w:rsidR="003E3168">
        <w:t xml:space="preserve">(described </w:t>
      </w:r>
      <w:r>
        <w:t>in Appendix A</w:t>
      </w:r>
      <w:r w:rsidR="003E3168">
        <w:t>)</w:t>
      </w:r>
      <w:r>
        <w:t>. Whatever process you use, if you are going to work with a group of people, the only “no-matter-what” recommendation is to avoid</w:t>
      </w:r>
      <w:r w:rsidR="00677DA9">
        <w:t xml:space="preserve"> perfecting words or phrases suggested.</w:t>
      </w:r>
      <w:r>
        <w:t xml:space="preserve">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p>
    <w:p w14:paraId="242BCACE" w14:textId="77777777" w:rsidR="00677DA9" w:rsidRDefault="00677DA9" w:rsidP="00F117EB">
      <w:pPr>
        <w:widowControl/>
      </w:pPr>
    </w:p>
    <w:p w14:paraId="3F100133" w14:textId="77777777" w:rsidR="00D607AB" w:rsidRPr="00112790" w:rsidRDefault="00D607AB" w:rsidP="00F117EB">
      <w:pPr>
        <w:widowControl/>
      </w:pPr>
      <w:r>
        <w:t xml:space="preserve">Using BAM with a </w:t>
      </w:r>
      <w:r w:rsidR="00677DA9">
        <w:t xml:space="preserve">23-person </w:t>
      </w:r>
      <w:r>
        <w:t>group</w:t>
      </w:r>
      <w:r w:rsidR="00677DA9">
        <w:t xml:space="preserve"> </w:t>
      </w:r>
      <w:r w:rsidR="00DB32A1">
        <w:t>including</w:t>
      </w:r>
      <w:r>
        <w:t xml:space="preserve"> board and staff from a faith-based outdoor camping agency yielded the </w:t>
      </w:r>
      <w:r w:rsidR="00677DA9">
        <w:t xml:space="preserve">ideas and </w:t>
      </w:r>
      <w:r>
        <w:t>results shown in the table below in about 25 minutes:</w:t>
      </w:r>
    </w:p>
    <w:p w14:paraId="640ADC7D" w14:textId="77777777" w:rsidR="00D607AB" w:rsidRDefault="00D607AB" w:rsidP="00F117EB">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521"/>
        <w:gridCol w:w="3055"/>
      </w:tblGrid>
      <w:tr w:rsidR="00D607AB" w:rsidRPr="00D135CB" w14:paraId="2DB7A77B" w14:textId="77777777" w:rsidTr="00EB0101">
        <w:trPr>
          <w:cantSplit/>
          <w:tblHeader/>
          <w:jc w:val="center"/>
        </w:trPr>
        <w:tc>
          <w:tcPr>
            <w:tcW w:w="652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B994E2" w14:textId="77777777" w:rsidR="00D607AB" w:rsidRPr="00112790" w:rsidRDefault="00D607AB" w:rsidP="00F117EB">
            <w:pPr>
              <w:widowControl/>
              <w:jc w:val="center"/>
            </w:pPr>
            <w:r w:rsidRPr="00D135CB">
              <w:br w:type="page"/>
            </w:r>
            <w:r w:rsidRPr="00D135CB">
              <w:rPr>
                <w:i/>
              </w:rPr>
              <w:br w:type="page"/>
            </w:r>
            <w:r w:rsidRPr="00D135CB">
              <w:t>Ideas</w:t>
            </w:r>
          </w:p>
        </w:tc>
        <w:tc>
          <w:tcPr>
            <w:tcW w:w="30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916409" w14:textId="77777777" w:rsidR="00D607AB" w:rsidRPr="00112790" w:rsidRDefault="00D607AB" w:rsidP="00F117EB">
            <w:pPr>
              <w:widowControl/>
              <w:jc w:val="center"/>
            </w:pPr>
            <w:r w:rsidRPr="00D135CB">
              <w:t>Results</w:t>
            </w:r>
          </w:p>
        </w:tc>
      </w:tr>
      <w:tr w:rsidR="00EB0101" w:rsidRPr="00A55D89" w14:paraId="592C16D1" w14:textId="77777777" w:rsidTr="00EB0101">
        <w:trPr>
          <w:cantSplit/>
          <w:trHeight w:val="3598"/>
          <w:jc w:val="center"/>
        </w:trPr>
        <w:tc>
          <w:tcPr>
            <w:tcW w:w="6521" w:type="dxa"/>
            <w:tcBorders>
              <w:top w:val="single" w:sz="4" w:space="0" w:color="auto"/>
              <w:left w:val="single" w:sz="4" w:space="0" w:color="auto"/>
              <w:bottom w:val="single" w:sz="4" w:space="0" w:color="auto"/>
              <w:right w:val="single" w:sz="4" w:space="0" w:color="auto"/>
            </w:tcBorders>
          </w:tcPr>
          <w:p w14:paraId="325153F4" w14:textId="77777777" w:rsidR="00EB0101" w:rsidRPr="00312E53" w:rsidRDefault="00EB0101" w:rsidP="00F117EB">
            <w:pPr>
              <w:pStyle w:val="ListParagraph"/>
              <w:widowControl/>
              <w:numPr>
                <w:ilvl w:val="0"/>
                <w:numId w:val="56"/>
              </w:numPr>
              <w:ind w:left="216" w:hanging="216"/>
              <w:rPr>
                <w:b/>
                <w:bCs/>
              </w:rPr>
            </w:pPr>
            <w:r w:rsidRPr="00A55D89">
              <w:t>youth in our community, schools, other youth groups, future business leaders (63)</w:t>
            </w:r>
            <w:r>
              <w:rPr>
                <w:rStyle w:val="FootnoteReference"/>
              </w:rPr>
              <w:footnoteReference w:id="2"/>
            </w:r>
          </w:p>
          <w:p w14:paraId="750E74DB" w14:textId="77777777" w:rsidR="00EB0101" w:rsidRPr="00112790" w:rsidRDefault="00EB0101" w:rsidP="00F117EB">
            <w:pPr>
              <w:widowControl/>
              <w:jc w:val="center"/>
            </w:pPr>
            <w:r w:rsidRPr="00112790">
              <w:t>-------------- Ideas not chosen --------------</w:t>
            </w:r>
          </w:p>
          <w:p w14:paraId="46A5DEC2" w14:textId="77777777" w:rsidR="00EB0101" w:rsidRPr="00312E53" w:rsidRDefault="00EB0101" w:rsidP="00F117EB">
            <w:pPr>
              <w:pStyle w:val="ListParagraph"/>
              <w:widowControl/>
              <w:numPr>
                <w:ilvl w:val="0"/>
                <w:numId w:val="56"/>
              </w:numPr>
              <w:ind w:left="216" w:hanging="216"/>
              <w:rPr>
                <w:b/>
                <w:bCs/>
              </w:rPr>
            </w:pPr>
            <w:r w:rsidRPr="00A55D89">
              <w:t>adult leaders, counselors, volunteers, board (26)</w:t>
            </w:r>
          </w:p>
          <w:p w14:paraId="645F9336" w14:textId="77777777" w:rsidR="00EB0101" w:rsidRPr="00312E53" w:rsidRDefault="00EB0101" w:rsidP="00F117EB">
            <w:pPr>
              <w:pStyle w:val="ListParagraph"/>
              <w:widowControl/>
              <w:numPr>
                <w:ilvl w:val="0"/>
                <w:numId w:val="56"/>
              </w:numPr>
              <w:ind w:left="216" w:hanging="216"/>
              <w:rPr>
                <w:b/>
                <w:bCs/>
              </w:rPr>
            </w:pPr>
            <w:r w:rsidRPr="00A55D89">
              <w:t>donors, foundations, contributors (23)</w:t>
            </w:r>
          </w:p>
          <w:p w14:paraId="419F7D8C" w14:textId="77777777" w:rsidR="00EB0101" w:rsidRPr="00312E53" w:rsidRDefault="00EB0101" w:rsidP="00F117EB">
            <w:pPr>
              <w:pStyle w:val="ListParagraph"/>
              <w:widowControl/>
              <w:numPr>
                <w:ilvl w:val="0"/>
                <w:numId w:val="56"/>
              </w:numPr>
              <w:ind w:left="216" w:hanging="216"/>
              <w:rPr>
                <w:b/>
                <w:bCs/>
              </w:rPr>
            </w:pPr>
            <w:r w:rsidRPr="00A55D89">
              <w:t>parents, families (8)</w:t>
            </w:r>
          </w:p>
          <w:p w14:paraId="1EA03229" w14:textId="77777777" w:rsidR="00EB0101" w:rsidRPr="00312E53" w:rsidRDefault="00EB0101" w:rsidP="00F117EB">
            <w:pPr>
              <w:pStyle w:val="ListParagraph"/>
              <w:widowControl/>
              <w:numPr>
                <w:ilvl w:val="0"/>
                <w:numId w:val="56"/>
              </w:numPr>
              <w:ind w:left="216" w:hanging="216"/>
              <w:rPr>
                <w:b/>
                <w:bCs/>
              </w:rPr>
            </w:pPr>
            <w:r w:rsidRPr="00A55D89">
              <w:t>mankind, stakeholders, society values, society, communities (4)</w:t>
            </w:r>
          </w:p>
          <w:p w14:paraId="02B1219F" w14:textId="77777777" w:rsidR="00EB0101" w:rsidRPr="00312E53" w:rsidRDefault="00EB0101" w:rsidP="00F117EB">
            <w:pPr>
              <w:pStyle w:val="ListParagraph"/>
              <w:widowControl/>
              <w:numPr>
                <w:ilvl w:val="0"/>
                <w:numId w:val="56"/>
              </w:numPr>
              <w:ind w:left="216" w:hanging="216"/>
              <w:rPr>
                <w:b/>
                <w:bCs/>
              </w:rPr>
            </w:pPr>
            <w:r w:rsidRPr="00A55D89">
              <w:t>community organizations, community ambiance, churches, community at large, penal institutions (2)</w:t>
            </w:r>
          </w:p>
          <w:p w14:paraId="60637241" w14:textId="77777777" w:rsidR="00EB0101" w:rsidRPr="00312E53" w:rsidRDefault="00EB0101" w:rsidP="00F117EB">
            <w:pPr>
              <w:pStyle w:val="ListParagraph"/>
              <w:widowControl/>
              <w:numPr>
                <w:ilvl w:val="0"/>
                <w:numId w:val="56"/>
              </w:numPr>
              <w:ind w:left="216" w:hanging="216"/>
              <w:rPr>
                <w:b/>
                <w:bCs/>
              </w:rPr>
            </w:pPr>
            <w:r w:rsidRPr="00A55D89">
              <w:t>character organizations (1)</w:t>
            </w:r>
          </w:p>
          <w:p w14:paraId="622308DF" w14:textId="77777777" w:rsidR="00EB0101" w:rsidRPr="00312E53" w:rsidRDefault="00EB0101" w:rsidP="00F117EB">
            <w:pPr>
              <w:pStyle w:val="ListParagraph"/>
              <w:widowControl/>
              <w:numPr>
                <w:ilvl w:val="0"/>
                <w:numId w:val="56"/>
              </w:numPr>
              <w:ind w:left="216" w:hanging="216"/>
              <w:rPr>
                <w:b/>
                <w:bCs/>
              </w:rPr>
            </w:pPr>
            <w:r w:rsidRPr="00A55D89">
              <w:t>national office</w:t>
            </w:r>
            <w:r>
              <w:t xml:space="preserve"> (0)</w:t>
            </w:r>
          </w:p>
          <w:p w14:paraId="79A0D6F9" w14:textId="75183B02" w:rsidR="00EB0101" w:rsidRPr="00312E53" w:rsidRDefault="00EB0101" w:rsidP="00F117EB">
            <w:pPr>
              <w:pStyle w:val="ListParagraph"/>
              <w:numPr>
                <w:ilvl w:val="0"/>
                <w:numId w:val="56"/>
              </w:numPr>
              <w:ind w:left="216" w:hanging="216"/>
              <w:rPr>
                <w:b/>
                <w:bCs/>
              </w:rPr>
            </w:pPr>
            <w:r w:rsidRPr="00A55D89">
              <w:t>local businesses</w:t>
            </w:r>
            <w:r>
              <w:t xml:space="preserve"> (0)</w:t>
            </w:r>
          </w:p>
        </w:tc>
        <w:tc>
          <w:tcPr>
            <w:tcW w:w="3055" w:type="dxa"/>
            <w:tcBorders>
              <w:top w:val="single" w:sz="4" w:space="0" w:color="auto"/>
              <w:left w:val="single" w:sz="4" w:space="0" w:color="auto"/>
              <w:bottom w:val="single" w:sz="4" w:space="0" w:color="auto"/>
              <w:right w:val="single" w:sz="4" w:space="0" w:color="auto"/>
            </w:tcBorders>
          </w:tcPr>
          <w:p w14:paraId="2A63FEA0" w14:textId="77777777" w:rsidR="00EB0101" w:rsidRPr="00112790" w:rsidRDefault="00EB0101" w:rsidP="00F117EB">
            <w:pPr>
              <w:widowControl/>
              <w:jc w:val="center"/>
            </w:pPr>
            <w:r w:rsidRPr="00A55D89">
              <w:t>Youth in our community</w:t>
            </w:r>
          </w:p>
        </w:tc>
      </w:tr>
    </w:tbl>
    <w:p w14:paraId="54CAA0C2" w14:textId="77777777" w:rsidR="00D607AB" w:rsidRDefault="00D607AB" w:rsidP="00F117EB">
      <w:pPr>
        <w:widowControl/>
      </w:pPr>
    </w:p>
    <w:p w14:paraId="7C8611A2" w14:textId="77777777" w:rsidR="00D607AB" w:rsidRPr="00112790" w:rsidRDefault="00D607AB" w:rsidP="00F117EB">
      <w:pPr>
        <w:widowControl/>
      </w:pPr>
      <w:r>
        <w:t xml:space="preserve">Notice in the table the demarcation line between the first and second grouping. Below that line are </w:t>
      </w:r>
      <w:r w:rsidR="00FB1C93">
        <w:t>all</w:t>
      </w:r>
      <w:r>
        <w:t xml:space="preserve"> the groupings that were “left off the table” after a discussion about which of the groupings truly represented the customers for the agency.</w:t>
      </w:r>
      <w:bookmarkStart w:id="35" w:name="_Toc255766336"/>
      <w:bookmarkStart w:id="36" w:name="_Toc263618718"/>
      <w:bookmarkStart w:id="37" w:name="_Toc264188284"/>
      <w:bookmarkStart w:id="38" w:name="_Toc265049240"/>
      <w:bookmarkStart w:id="39" w:name="_Toc265747117"/>
      <w:bookmarkStart w:id="40" w:name="_Toc266280848"/>
      <w:bookmarkStart w:id="41" w:name="_Toc268190409"/>
    </w:p>
    <w:p w14:paraId="3E5F67EA" w14:textId="77777777" w:rsidR="00D607AB" w:rsidRDefault="00D607AB" w:rsidP="00F117EB">
      <w:pPr>
        <w:pStyle w:val="Heading4"/>
        <w:widowControl/>
      </w:pPr>
    </w:p>
    <w:p w14:paraId="6D2263C8" w14:textId="77777777" w:rsidR="00D607AB" w:rsidRPr="00112790" w:rsidRDefault="00D607AB" w:rsidP="00F117EB">
      <w:pPr>
        <w:pStyle w:val="Heading4"/>
        <w:widowControl/>
      </w:pPr>
      <w:bookmarkStart w:id="42" w:name="_Toc444854695"/>
      <w:bookmarkStart w:id="43" w:name="_Toc480225553"/>
      <w:r w:rsidRPr="005D55B9">
        <w:t xml:space="preserve">What </w:t>
      </w:r>
      <w:bookmarkEnd w:id="35"/>
      <w:bookmarkEnd w:id="36"/>
      <w:bookmarkEnd w:id="37"/>
      <w:bookmarkEnd w:id="38"/>
      <w:bookmarkEnd w:id="39"/>
      <w:bookmarkEnd w:id="40"/>
      <w:bookmarkEnd w:id="41"/>
      <w:r w:rsidR="00D97973">
        <w:t>transformation</w:t>
      </w:r>
      <w:bookmarkEnd w:id="42"/>
      <w:r w:rsidR="00FB1C93">
        <w:t>?</w:t>
      </w:r>
      <w:bookmarkEnd w:id="43"/>
    </w:p>
    <w:p w14:paraId="5B5ADF73" w14:textId="77777777" w:rsidR="00D607AB" w:rsidRDefault="00D607AB" w:rsidP="00F117EB">
      <w:pPr>
        <w:widowControl/>
      </w:pPr>
    </w:p>
    <w:p w14:paraId="483B18EA" w14:textId="0E85A006" w:rsidR="00D607AB" w:rsidRPr="00112790" w:rsidRDefault="00D607AB" w:rsidP="00F117EB">
      <w:pPr>
        <w:widowControl/>
      </w:pPr>
      <w:r>
        <w:t>The typical mission statement tells us all about the products and services provided by the organization. Its essence is about the agency and not the customer</w:t>
      </w:r>
      <w:r w:rsidR="00950366">
        <w:t>.</w:t>
      </w:r>
      <w:r>
        <w:t xml:space="preserve"> “Here are the products we sell” is the key message. </w:t>
      </w:r>
      <w:r w:rsidR="005A5AC6">
        <w:t xml:space="preserve">Instead, </w:t>
      </w:r>
      <w:r w:rsidRPr="00180056">
        <w:rPr>
          <w:b/>
        </w:rPr>
        <w:t xml:space="preserve">the mission should </w:t>
      </w:r>
      <w:r w:rsidR="00092ABA">
        <w:rPr>
          <w:b/>
        </w:rPr>
        <w:t xml:space="preserve">state the </w:t>
      </w:r>
      <w:r w:rsidR="009176F8">
        <w:rPr>
          <w:b/>
        </w:rPr>
        <w:t>transformation t</w:t>
      </w:r>
      <w:r w:rsidRPr="00180056">
        <w:rPr>
          <w:b/>
        </w:rPr>
        <w:t xml:space="preserve">he </w:t>
      </w:r>
      <w:r w:rsidR="00950366">
        <w:rPr>
          <w:b/>
        </w:rPr>
        <w:t xml:space="preserve">primary </w:t>
      </w:r>
      <w:r>
        <w:rPr>
          <w:b/>
        </w:rPr>
        <w:t xml:space="preserve">customers experience </w:t>
      </w:r>
      <w:r w:rsidRPr="00180056">
        <w:rPr>
          <w:b/>
        </w:rPr>
        <w:t>in the</w:t>
      </w:r>
      <w:r>
        <w:rPr>
          <w:b/>
        </w:rPr>
        <w:t>ir</w:t>
      </w:r>
      <w:r w:rsidRPr="00180056">
        <w:rPr>
          <w:b/>
        </w:rPr>
        <w:t xml:space="preserve"> lives</w:t>
      </w:r>
      <w:r w:rsidR="00092ABA">
        <w:rPr>
          <w:b/>
        </w:rPr>
        <w:t xml:space="preserve"> </w:t>
      </w:r>
      <w:r w:rsidR="00454336">
        <w:rPr>
          <w:b/>
        </w:rPr>
        <w:t>because</w:t>
      </w:r>
      <w:r w:rsidR="00092ABA">
        <w:rPr>
          <w:b/>
        </w:rPr>
        <w:t xml:space="preserve"> of the organization</w:t>
      </w:r>
      <w:r>
        <w:t>. What</w:t>
      </w:r>
      <w:r w:rsidR="00350C60">
        <w:t xml:space="preserve"> has</w:t>
      </w:r>
      <w:r>
        <w:t xml:space="preserve"> changed in that person </w:t>
      </w:r>
      <w:r w:rsidR="00350C60">
        <w:t>because</w:t>
      </w:r>
      <w:r w:rsidR="00454336">
        <w:t xml:space="preserve"> o</w:t>
      </w:r>
      <w:r>
        <w:t xml:space="preserve">f the interaction? What transformation occurs? </w:t>
      </w:r>
    </w:p>
    <w:p w14:paraId="1E37B68E" w14:textId="77777777" w:rsidR="00D607AB" w:rsidRDefault="00D607AB" w:rsidP="00F117EB">
      <w:pPr>
        <w:widowControl/>
      </w:pPr>
    </w:p>
    <w:p w14:paraId="5A632E7D" w14:textId="77777777" w:rsidR="00D607AB" w:rsidRPr="00112790" w:rsidRDefault="00D607AB" w:rsidP="00F117EB">
      <w:pPr>
        <w:widowControl/>
      </w:pPr>
      <w:r>
        <w:t xml:space="preserve">Whether it is health restored for a cancer patient or well-adjusted home lives for a family-service agency, the </w:t>
      </w:r>
      <w:r w:rsidR="00092ABA">
        <w:t>customer experience should contextualize how the constituent’s life is better because of the organization.</w:t>
      </w:r>
      <w:r w:rsidR="00CA76E7">
        <w:t xml:space="preserve"> </w:t>
      </w:r>
      <w:r>
        <w:t>The</w:t>
      </w:r>
      <w:r w:rsidR="00092ABA">
        <w:t xml:space="preserve"> customer</w:t>
      </w:r>
      <w:r>
        <w:t xml:space="preserve"> difference frequently describes why the organization exists</w:t>
      </w:r>
      <w:r w:rsidR="00092ABA">
        <w:t>;</w:t>
      </w:r>
      <w:r>
        <w:t xml:space="preserve"> its reasons for being in business in the first place. </w:t>
      </w:r>
    </w:p>
    <w:p w14:paraId="29FB6780" w14:textId="77777777" w:rsidR="00D607AB" w:rsidRDefault="00D607AB" w:rsidP="00F117EB">
      <w:pPr>
        <w:widowControl/>
      </w:pPr>
    </w:p>
    <w:p w14:paraId="2CBE572B" w14:textId="77777777" w:rsidR="00D607AB" w:rsidRPr="00112790" w:rsidRDefault="00D607AB" w:rsidP="00F117EB">
      <w:pPr>
        <w:widowControl/>
      </w:pPr>
      <w:r>
        <w:t xml:space="preserve">You should always </w:t>
      </w:r>
      <w:r w:rsidR="000C2EBA">
        <w:t>construct</w:t>
      </w:r>
      <w:r>
        <w:t xml:space="preserve"> the </w:t>
      </w:r>
      <w:r w:rsidR="000C2EBA">
        <w:t xml:space="preserve">change </w:t>
      </w:r>
      <w:r>
        <w:t xml:space="preserve">in the context of the customer, not the organization. What </w:t>
      </w:r>
      <w:r w:rsidR="00D97973">
        <w:t xml:space="preserve">transformation happened for the </w:t>
      </w:r>
      <w:r>
        <w:t>customer is the question, not what products you deliver</w:t>
      </w:r>
      <w:r w:rsidR="0043590B">
        <w:t>ed</w:t>
      </w:r>
      <w:r>
        <w:t xml:space="preserve">. </w:t>
      </w:r>
      <w:r w:rsidR="00D02BF0">
        <w:t xml:space="preserve">Your mission should focus on one change for </w:t>
      </w:r>
      <w:r w:rsidR="0043590B">
        <w:t xml:space="preserve">the </w:t>
      </w:r>
      <w:r w:rsidR="00D02BF0">
        <w:t xml:space="preserve">primary customer. </w:t>
      </w:r>
      <w:r>
        <w:t>Later on in the</w:t>
      </w:r>
      <w:r w:rsidR="00D02BF0">
        <w:t xml:space="preserve"> strategy</w:t>
      </w:r>
      <w:r>
        <w:t xml:space="preserve"> process, you</w:t>
      </w:r>
      <w:r w:rsidR="00D02BF0">
        <w:t xml:space="preserve"> will</w:t>
      </w:r>
      <w:r>
        <w:t xml:space="preserve"> articulate more detailed customer </w:t>
      </w:r>
      <w:r>
        <w:lastRenderedPageBreak/>
        <w:t>differences to form lines of business, which are the agency’s products, services, and programs.</w:t>
      </w:r>
    </w:p>
    <w:p w14:paraId="1D22D2E8" w14:textId="77777777" w:rsidR="00D607AB" w:rsidRDefault="00D607AB" w:rsidP="00F117EB">
      <w:pPr>
        <w:widowControl/>
      </w:pPr>
    </w:p>
    <w:p w14:paraId="5C01D04B" w14:textId="77777777" w:rsidR="00D607AB" w:rsidRPr="00112790" w:rsidRDefault="009B2A09" w:rsidP="00F117EB">
      <w:pPr>
        <w:widowControl/>
      </w:pPr>
      <w:r w:rsidRPr="00191D38">
        <w:t>“Life at its fullest”</w:t>
      </w:r>
      <w:r w:rsidR="00D607AB">
        <w:t xml:space="preserve"> is an example of a customer difference for a person affected with Multiple Sclerosis. A performing arts center could easily consider an </w:t>
      </w:r>
      <w:r w:rsidR="00150387" w:rsidRPr="00150387">
        <w:t>“</w:t>
      </w:r>
      <w:r w:rsidRPr="00191D38">
        <w:t>enriched life”</w:t>
      </w:r>
      <w:r w:rsidR="00D607AB">
        <w:t xml:space="preserve"> a</w:t>
      </w:r>
      <w:r w:rsidR="00D607AB" w:rsidRPr="008C332A">
        <w:rPr>
          <w:snapToGrid w:val="0"/>
        </w:rPr>
        <w:t>s</w:t>
      </w:r>
      <w:r w:rsidR="00D607AB">
        <w:t xml:space="preserve"> a viable customer difference. After all, the customer isn’t going to the theatre to just see a play or hear a symphony. The performance itself is actually a means to an end. </w:t>
      </w:r>
    </w:p>
    <w:p w14:paraId="4CA0A80F" w14:textId="77777777" w:rsidR="00D607AB" w:rsidRDefault="00D607AB" w:rsidP="00F117EB">
      <w:pPr>
        <w:widowControl/>
      </w:pPr>
    </w:p>
    <w:p w14:paraId="4A5C26FC" w14:textId="77777777" w:rsidR="00D607AB" w:rsidRPr="00112790" w:rsidRDefault="00BB1FB8" w:rsidP="00F117EB">
      <w:pPr>
        <w:widowControl/>
        <w:rPr>
          <w:i/>
        </w:rPr>
      </w:pPr>
      <w:r>
        <w:t>I ran a performing arts center and the statement used to describe the difference our customers experienced was “</w:t>
      </w:r>
      <w:r w:rsidR="009B2A09" w:rsidRPr="00191D38">
        <w:t>standing-ovation experiences</w:t>
      </w:r>
      <w:r w:rsidRPr="00BB1FB8">
        <w:t>.</w:t>
      </w:r>
      <w:r w:rsidR="009B2A09" w:rsidRPr="00191D38">
        <w:t>”</w:t>
      </w:r>
      <w:r w:rsidR="00D607AB">
        <w:t xml:space="preserve"> </w:t>
      </w:r>
      <w:r>
        <w:t xml:space="preserve">As we sought to make </w:t>
      </w:r>
      <w:r w:rsidR="0043590B">
        <w:t xml:space="preserve">the life transformation </w:t>
      </w:r>
      <w:r>
        <w:t xml:space="preserve">even clearer, we changed it to </w:t>
      </w:r>
      <w:r w:rsidR="00150387">
        <w:t xml:space="preserve">“you are the star.” </w:t>
      </w:r>
      <w:r w:rsidR="00244692">
        <w:t>Ou</w:t>
      </w:r>
      <w:r w:rsidR="00D607AB">
        <w:t>r customers loved it</w:t>
      </w:r>
      <w:r w:rsidR="00244692">
        <w:t xml:space="preserve"> and</w:t>
      </w:r>
      <w:r w:rsidR="00150387">
        <w:t xml:space="preserve"> they often</w:t>
      </w:r>
      <w:r w:rsidR="00244692">
        <w:t xml:space="preserve"> </w:t>
      </w:r>
      <w:r w:rsidR="00D607AB">
        <w:t>reminded us</w:t>
      </w:r>
      <w:r w:rsidR="00150387">
        <w:t xml:space="preserve"> of our statement</w:t>
      </w:r>
      <w:r w:rsidR="00D607AB">
        <w:t xml:space="preserve"> when we failed to meet that commitment or when we exceeded expectations. We even had peer-nominated </w:t>
      </w:r>
      <w:r w:rsidR="00D607AB">
        <w:rPr>
          <w:i/>
        </w:rPr>
        <w:t>Star Award</w:t>
      </w:r>
      <w:r w:rsidR="00150387">
        <w:rPr>
          <w:i/>
        </w:rPr>
        <w:t>s</w:t>
      </w:r>
      <w:r w:rsidR="00D607AB">
        <w:rPr>
          <w:i/>
        </w:rPr>
        <w:t xml:space="preserve"> </w:t>
      </w:r>
      <w:r w:rsidR="00D607AB">
        <w:t>that recognized outstanding customer service</w:t>
      </w:r>
      <w:r w:rsidR="00244692">
        <w:t xml:space="preserve"> by staff members.</w:t>
      </w:r>
      <w:r w:rsidR="00D607AB">
        <w:t xml:space="preserve"> </w:t>
      </w:r>
    </w:p>
    <w:p w14:paraId="4C505BBA" w14:textId="77777777" w:rsidR="00D607AB" w:rsidRDefault="00D607AB" w:rsidP="00F117EB">
      <w:pPr>
        <w:widowControl/>
      </w:pPr>
    </w:p>
    <w:p w14:paraId="41DBC1AA" w14:textId="3758CB90" w:rsidR="0043590B" w:rsidRPr="00112790" w:rsidRDefault="00D607AB" w:rsidP="00F117EB">
      <w:pPr>
        <w:widowControl/>
      </w:pPr>
      <w:r>
        <w:t xml:space="preserve">A Multiple Sclerosis Society chapter will certainly produce a slew of programs to help the newly diagnosed, education to keep those afflicted up-to-date, fund new research, direct disbursements for those without means, and create support groups to help people network with each other. </w:t>
      </w:r>
      <w:r w:rsidR="00F42DAF">
        <w:t>However, none</w:t>
      </w:r>
      <w:r>
        <w:t xml:space="preserve"> of these services </w:t>
      </w:r>
      <w:r w:rsidR="0043590B">
        <w:t>belong</w:t>
      </w:r>
      <w:r>
        <w:t xml:space="preserve"> in a mission statement.</w:t>
      </w:r>
      <w:r w:rsidR="00F42DAF">
        <w:t xml:space="preserve"> Therefore, </w:t>
      </w:r>
      <w:r w:rsidR="004708C5">
        <w:t>t</w:t>
      </w:r>
      <w:r>
        <w:t xml:space="preserve">he </w:t>
      </w:r>
      <w:r w:rsidR="004708C5">
        <w:t>c</w:t>
      </w:r>
      <w:r>
        <w:t>hapter</w:t>
      </w:r>
      <w:r w:rsidR="00F42DAF">
        <w:t xml:space="preserve"> settled on </w:t>
      </w:r>
      <w:r w:rsidR="00F42DAF" w:rsidRPr="00F42DAF">
        <w:t>“</w:t>
      </w:r>
      <w:r w:rsidR="00F42DAF">
        <w:t>L</w:t>
      </w:r>
      <w:r w:rsidR="009B2A09" w:rsidRPr="00191D38">
        <w:t>ife at its fullest for people affected by Multiple Sclerosis</w:t>
      </w:r>
      <w:r w:rsidRPr="00F42DAF">
        <w:t>.</w:t>
      </w:r>
      <w:r w:rsidR="00F42DAF" w:rsidRPr="00F42DAF">
        <w:t>”</w:t>
      </w:r>
    </w:p>
    <w:p w14:paraId="26A18175" w14:textId="77777777" w:rsidR="00D607AB" w:rsidRPr="00977B51" w:rsidRDefault="00D607AB" w:rsidP="00F117EB">
      <w:pPr>
        <w:widowControl/>
      </w:pPr>
    </w:p>
    <w:p w14:paraId="1CF03228" w14:textId="77777777" w:rsidR="00D607AB" w:rsidRPr="00112790" w:rsidRDefault="00D607AB" w:rsidP="00F117EB">
      <w:pPr>
        <w:widowControl/>
      </w:pPr>
      <w:r>
        <w:t xml:space="preserve">Save the Children’s difference is to make </w:t>
      </w:r>
      <w:r w:rsidR="00977B51" w:rsidRPr="00977B51">
        <w:t>“</w:t>
      </w:r>
      <w:r w:rsidR="009B2A09" w:rsidRPr="00191D38">
        <w:t>lasting positive change</w:t>
      </w:r>
      <w:r w:rsidRPr="00977B51">
        <w:t xml:space="preserve"> in the lives of disadvantaged children</w:t>
      </w:r>
      <w:r w:rsidR="00977B51" w:rsidRPr="00977B51">
        <w:t>.”</w:t>
      </w:r>
      <w:r>
        <w:t xml:space="preserve"> While this is very broad and some might prefer more definition, this clearly is a properly crafted difference statement and can give rise to significant strategies that can make it happen. </w:t>
      </w:r>
      <w:r w:rsidR="00977B51">
        <w:t xml:space="preserve">Another example is </w:t>
      </w:r>
      <w:r>
        <w:t>A Big Brothers – Big Sisters chapter difference</w:t>
      </w:r>
      <w:r w:rsidR="00977B51">
        <w:t>, which</w:t>
      </w:r>
      <w:r w:rsidR="0043590B">
        <w:t xml:space="preserve"> is</w:t>
      </w:r>
      <w:r>
        <w:t xml:space="preserve"> </w:t>
      </w:r>
      <w:r w:rsidR="00977B51" w:rsidRPr="00977B51">
        <w:t>“</w:t>
      </w:r>
      <w:r w:rsidR="009B2A09" w:rsidRPr="00191D38">
        <w:t>confident, competent, and caring young adults</w:t>
      </w:r>
      <w:r w:rsidRPr="00977B51">
        <w:t>.</w:t>
      </w:r>
      <w:r w:rsidR="00977B51" w:rsidRPr="00977B51">
        <w:t>”</w:t>
      </w:r>
      <w:r>
        <w:t xml:space="preserve"> </w:t>
      </w:r>
    </w:p>
    <w:p w14:paraId="45C0FB67" w14:textId="77777777" w:rsidR="00D607AB" w:rsidRDefault="00D607AB" w:rsidP="00F117EB">
      <w:pPr>
        <w:widowControl/>
      </w:pPr>
    </w:p>
    <w:p w14:paraId="17797437" w14:textId="35AAFC58" w:rsidR="00D607AB" w:rsidRPr="00112790" w:rsidRDefault="003B3F8A" w:rsidP="00F117EB">
      <w:pPr>
        <w:widowControl/>
      </w:pPr>
      <w:r>
        <w:t>To reiterate once more - a</w:t>
      </w:r>
      <w:r w:rsidR="00D607AB">
        <w:t xml:space="preserve"> mission statement should </w:t>
      </w:r>
      <w:r>
        <w:t xml:space="preserve">only </w:t>
      </w:r>
      <w:r w:rsidR="00D607AB">
        <w:t xml:space="preserve">include the </w:t>
      </w:r>
      <w:r w:rsidR="0019188A">
        <w:t xml:space="preserve">life-changing </w:t>
      </w:r>
      <w:r w:rsidR="00CC252D">
        <w:t xml:space="preserve">transformation </w:t>
      </w:r>
      <w:r w:rsidR="0043590B">
        <w:t>that its</w:t>
      </w:r>
      <w:r w:rsidR="0019188A">
        <w:t xml:space="preserve"> </w:t>
      </w:r>
      <w:r w:rsidR="00D607AB">
        <w:t>customers</w:t>
      </w:r>
      <w:r w:rsidR="0043590B">
        <w:t xml:space="preserve"> experience</w:t>
      </w:r>
      <w:r w:rsidR="00700D3D">
        <w:t>. Exemplifying this are</w:t>
      </w:r>
      <w:r w:rsidR="00D607AB">
        <w:t xml:space="preserve"> the results for the outdoor camping agency show</w:t>
      </w:r>
      <w:r w:rsidR="00700D3D">
        <w:t>n</w:t>
      </w:r>
      <w:r w:rsidR="00D607AB">
        <w:t xml:space="preserve"> in the table below: </w:t>
      </w:r>
    </w:p>
    <w:p w14:paraId="296C14A2" w14:textId="77777777" w:rsidR="00D607AB" w:rsidRDefault="00D607AB" w:rsidP="00F117EB">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325"/>
        <w:gridCol w:w="3251"/>
      </w:tblGrid>
      <w:tr w:rsidR="00D607AB" w:rsidRPr="00A55D89" w14:paraId="1D349CA8" w14:textId="77777777" w:rsidTr="0043590B">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605C99" w14:textId="77777777" w:rsidR="00D607AB" w:rsidRPr="00112790" w:rsidRDefault="00D607AB" w:rsidP="00F117EB">
            <w:pPr>
              <w:widowControl/>
              <w:jc w:val="center"/>
            </w:pPr>
            <w:r w:rsidRPr="00A55D89">
              <w:br w:type="page"/>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CD39F1" w14:textId="77777777" w:rsidR="00D607AB" w:rsidRPr="00112790" w:rsidRDefault="00D607AB" w:rsidP="00F117EB">
            <w:pPr>
              <w:widowControl/>
              <w:jc w:val="center"/>
            </w:pPr>
            <w:r w:rsidRPr="00A55D89">
              <w:t>Results</w:t>
            </w:r>
          </w:p>
        </w:tc>
      </w:tr>
      <w:tr w:rsidR="00D607AB" w:rsidRPr="00112790" w14:paraId="239953C2" w14:textId="77777777" w:rsidTr="004A41DA">
        <w:trPr>
          <w:jc w:val="center"/>
        </w:trPr>
        <w:tc>
          <w:tcPr>
            <w:tcW w:w="6325" w:type="dxa"/>
            <w:tcBorders>
              <w:top w:val="single" w:sz="4" w:space="0" w:color="auto"/>
              <w:left w:val="single" w:sz="4" w:space="0" w:color="auto"/>
              <w:bottom w:val="single" w:sz="4" w:space="0" w:color="auto"/>
            </w:tcBorders>
          </w:tcPr>
          <w:p w14:paraId="066AA52A" w14:textId="77777777" w:rsidR="00D607AB" w:rsidRPr="00112790" w:rsidRDefault="00D607AB" w:rsidP="00F117EB">
            <w:pPr>
              <w:pStyle w:val="ListParagraph"/>
              <w:widowControl/>
              <w:numPr>
                <w:ilvl w:val="0"/>
                <w:numId w:val="57"/>
              </w:numPr>
              <w:ind w:left="216" w:hanging="216"/>
            </w:pPr>
            <w:r w:rsidRPr="00A55D89">
              <w:t>character, relationship with God, sense of honesty, values, value system, integrity (40)</w:t>
            </w:r>
          </w:p>
          <w:p w14:paraId="444EDE5A" w14:textId="77777777" w:rsidR="00D607AB" w:rsidRPr="00112790" w:rsidRDefault="00D607AB" w:rsidP="00F117EB">
            <w:pPr>
              <w:pStyle w:val="ListParagraph"/>
              <w:widowControl/>
              <w:numPr>
                <w:ilvl w:val="0"/>
                <w:numId w:val="57"/>
              </w:numPr>
              <w:ind w:left="216" w:hanging="216"/>
            </w:pPr>
            <w:r w:rsidRPr="00A55D89">
              <w:t>skill set for life, success in life, experience, special skills, well rounded (30)</w:t>
            </w:r>
          </w:p>
        </w:tc>
        <w:tc>
          <w:tcPr>
            <w:tcW w:w="3251" w:type="dxa"/>
            <w:tcBorders>
              <w:top w:val="single" w:sz="4" w:space="0" w:color="auto"/>
              <w:bottom w:val="single" w:sz="4" w:space="0" w:color="auto"/>
              <w:right w:val="single" w:sz="4" w:space="0" w:color="auto"/>
            </w:tcBorders>
          </w:tcPr>
          <w:p w14:paraId="20B4EEF9" w14:textId="77777777" w:rsidR="00D607AB" w:rsidRPr="00112790" w:rsidRDefault="00D607AB" w:rsidP="00F117EB">
            <w:pPr>
              <w:widowControl/>
              <w:jc w:val="center"/>
            </w:pPr>
            <w:r w:rsidRPr="00A55D89">
              <w:t>Character-centered</w:t>
            </w:r>
          </w:p>
          <w:p w14:paraId="58409CD9" w14:textId="77777777" w:rsidR="00D607AB" w:rsidRDefault="00D607AB" w:rsidP="00F117EB">
            <w:pPr>
              <w:widowControl/>
              <w:jc w:val="center"/>
            </w:pPr>
          </w:p>
          <w:p w14:paraId="41CE1B3B" w14:textId="77777777" w:rsidR="00D607AB" w:rsidRPr="00112790" w:rsidRDefault="00D607AB" w:rsidP="00F117EB">
            <w:pPr>
              <w:widowControl/>
              <w:jc w:val="center"/>
            </w:pPr>
            <w:r w:rsidRPr="00A55D89">
              <w:t>Skills good for life</w:t>
            </w:r>
          </w:p>
          <w:p w14:paraId="1AF77D94" w14:textId="77777777" w:rsidR="00D607AB" w:rsidRPr="00A55D89" w:rsidRDefault="00D607AB" w:rsidP="00F117EB">
            <w:pPr>
              <w:widowControl/>
              <w:jc w:val="center"/>
            </w:pPr>
          </w:p>
        </w:tc>
      </w:tr>
      <w:tr w:rsidR="00D607AB" w:rsidRPr="00112790" w14:paraId="3B9EFBEB" w14:textId="77777777" w:rsidTr="004A41DA">
        <w:trPr>
          <w:trHeight w:val="1616"/>
          <w:jc w:val="center"/>
        </w:trPr>
        <w:tc>
          <w:tcPr>
            <w:tcW w:w="6325" w:type="dxa"/>
            <w:tcBorders>
              <w:top w:val="single" w:sz="4" w:space="0" w:color="auto"/>
              <w:left w:val="single" w:sz="4" w:space="0" w:color="auto"/>
              <w:bottom w:val="single" w:sz="4" w:space="0" w:color="auto"/>
            </w:tcBorders>
          </w:tcPr>
          <w:p w14:paraId="4C2F0DC5" w14:textId="77777777" w:rsidR="00D607AB" w:rsidRPr="00112790" w:rsidRDefault="00D607AB" w:rsidP="00F117EB">
            <w:pPr>
              <w:widowControl/>
              <w:jc w:val="center"/>
            </w:pPr>
            <w:r w:rsidRPr="00FD0BA9">
              <w:t>----- Ideas not chosen -----</w:t>
            </w:r>
          </w:p>
          <w:p w14:paraId="443025AB" w14:textId="77777777" w:rsidR="00D607AB" w:rsidRPr="00112790" w:rsidRDefault="00D607AB" w:rsidP="00F117EB">
            <w:pPr>
              <w:pStyle w:val="ListParagraph"/>
              <w:widowControl/>
              <w:numPr>
                <w:ilvl w:val="0"/>
                <w:numId w:val="57"/>
              </w:numPr>
              <w:ind w:left="216" w:hanging="216"/>
            </w:pPr>
            <w:r w:rsidRPr="00A55D89">
              <w:t>experience leadership at younger age, career path, learn to take initiative, structure, (20)</w:t>
            </w:r>
          </w:p>
          <w:p w14:paraId="0621E891" w14:textId="77777777" w:rsidR="00D607AB" w:rsidRPr="00112790" w:rsidRDefault="00D607AB" w:rsidP="00F117EB">
            <w:pPr>
              <w:pStyle w:val="ListParagraph"/>
              <w:widowControl/>
              <w:numPr>
                <w:ilvl w:val="0"/>
                <w:numId w:val="57"/>
              </w:numPr>
              <w:ind w:left="216" w:hanging="216"/>
            </w:pPr>
            <w:r w:rsidRPr="00A55D89">
              <w:t>self-confidence, self-reliance, pride in yourself, confident in skills, higher self-esteem (15)</w:t>
            </w:r>
          </w:p>
          <w:p w14:paraId="5DE3B52D" w14:textId="77777777" w:rsidR="00D607AB" w:rsidRPr="00112790" w:rsidRDefault="00D607AB" w:rsidP="00F117EB">
            <w:pPr>
              <w:pStyle w:val="ListParagraph"/>
              <w:widowControl/>
              <w:numPr>
                <w:ilvl w:val="0"/>
                <w:numId w:val="57"/>
              </w:numPr>
              <w:ind w:left="216" w:hanging="216"/>
            </w:pPr>
            <w:r w:rsidRPr="00A55D89">
              <w:t>fun, sense of adventure, drug avoidance, travel (15)</w:t>
            </w:r>
          </w:p>
        </w:tc>
        <w:tc>
          <w:tcPr>
            <w:tcW w:w="3251" w:type="dxa"/>
            <w:tcBorders>
              <w:top w:val="single" w:sz="4" w:space="0" w:color="auto"/>
              <w:bottom w:val="single" w:sz="4" w:space="0" w:color="auto"/>
              <w:right w:val="single" w:sz="4" w:space="0" w:color="auto"/>
            </w:tcBorders>
          </w:tcPr>
          <w:p w14:paraId="03AA6986" w14:textId="77777777" w:rsidR="00D607AB" w:rsidRPr="00A55D89" w:rsidRDefault="00D607AB" w:rsidP="00F117EB">
            <w:pPr>
              <w:widowControl/>
              <w:jc w:val="center"/>
            </w:pPr>
          </w:p>
        </w:tc>
      </w:tr>
      <w:tr w:rsidR="0032037F" w:rsidRPr="00112790" w14:paraId="55885F9B" w14:textId="77777777" w:rsidTr="004A41DA">
        <w:trPr>
          <w:trHeight w:val="1053"/>
          <w:jc w:val="center"/>
        </w:trPr>
        <w:tc>
          <w:tcPr>
            <w:tcW w:w="6325" w:type="dxa"/>
            <w:tcBorders>
              <w:top w:val="single" w:sz="4" w:space="0" w:color="auto"/>
              <w:left w:val="single" w:sz="4" w:space="0" w:color="auto"/>
              <w:bottom w:val="single" w:sz="4" w:space="0" w:color="auto"/>
            </w:tcBorders>
          </w:tcPr>
          <w:p w14:paraId="5D332FB9" w14:textId="77777777" w:rsidR="0032037F" w:rsidRPr="00112790" w:rsidRDefault="0032037F" w:rsidP="00F117EB">
            <w:pPr>
              <w:pStyle w:val="ListParagraph"/>
              <w:widowControl/>
              <w:numPr>
                <w:ilvl w:val="0"/>
                <w:numId w:val="57"/>
              </w:numPr>
              <w:ind w:left="216" w:hanging="216"/>
            </w:pPr>
            <w:r w:rsidRPr="00A55D89">
              <w:lastRenderedPageBreak/>
              <w:t>personal accountability, take responsibility, maturity (3)</w:t>
            </w:r>
          </w:p>
          <w:p w14:paraId="0FBAC5BE" w14:textId="77777777" w:rsidR="0032037F" w:rsidRPr="00312E53" w:rsidRDefault="0032037F" w:rsidP="00F117EB">
            <w:pPr>
              <w:pStyle w:val="ListParagraph"/>
              <w:widowControl/>
              <w:numPr>
                <w:ilvl w:val="0"/>
                <w:numId w:val="57"/>
              </w:numPr>
              <w:ind w:left="216" w:hanging="216"/>
              <w:rPr>
                <w:szCs w:val="18"/>
              </w:rPr>
            </w:pPr>
            <w:r w:rsidRPr="00A55D89">
              <w:t>support network, friendship, teamwork, respect for others, get along with others, male role model (1)</w:t>
            </w:r>
          </w:p>
          <w:p w14:paraId="0B40D554" w14:textId="77777777" w:rsidR="0032037F" w:rsidRPr="00112790" w:rsidRDefault="0032037F" w:rsidP="00F117EB">
            <w:pPr>
              <w:pStyle w:val="ListParagraph"/>
              <w:widowControl/>
              <w:numPr>
                <w:ilvl w:val="0"/>
                <w:numId w:val="57"/>
              </w:numPr>
              <w:ind w:left="216" w:hanging="216"/>
            </w:pPr>
            <w:r w:rsidRPr="00A55D89">
              <w:t>accomplishment, planning skills, goal driven, recognition</w:t>
            </w:r>
            <w:r w:rsidR="007F345F">
              <w:t>,</w:t>
            </w:r>
            <w:r w:rsidRPr="00A55D89">
              <w:t xml:space="preserve"> motivation</w:t>
            </w:r>
            <w:r w:rsidR="000D0D60">
              <w:t xml:space="preserve"> (0)</w:t>
            </w:r>
          </w:p>
        </w:tc>
        <w:tc>
          <w:tcPr>
            <w:tcW w:w="3251" w:type="dxa"/>
            <w:tcBorders>
              <w:top w:val="single" w:sz="4" w:space="0" w:color="auto"/>
              <w:bottom w:val="single" w:sz="4" w:space="0" w:color="auto"/>
              <w:right w:val="single" w:sz="4" w:space="0" w:color="auto"/>
            </w:tcBorders>
          </w:tcPr>
          <w:p w14:paraId="5144C00C" w14:textId="77777777" w:rsidR="0032037F" w:rsidRPr="00A55D89" w:rsidRDefault="0032037F" w:rsidP="00F117EB">
            <w:pPr>
              <w:widowControl/>
              <w:jc w:val="center"/>
            </w:pPr>
          </w:p>
        </w:tc>
      </w:tr>
    </w:tbl>
    <w:p w14:paraId="6BC88F94" w14:textId="77777777" w:rsidR="00B87A34" w:rsidRDefault="00B87A34" w:rsidP="00F117EB">
      <w:pPr>
        <w:widowControl/>
        <w:rPr>
          <w:b/>
        </w:rPr>
      </w:pPr>
      <w:bookmarkStart w:id="44" w:name="_Toc255766337"/>
      <w:bookmarkStart w:id="45" w:name="_Toc263618719"/>
      <w:bookmarkStart w:id="46" w:name="_Toc264188285"/>
      <w:bookmarkStart w:id="47" w:name="_Toc265049241"/>
      <w:bookmarkStart w:id="48" w:name="_Toc265747118"/>
      <w:bookmarkStart w:id="49" w:name="_Toc266280849"/>
      <w:bookmarkStart w:id="50" w:name="_Toc268190410"/>
      <w:bookmarkStart w:id="51" w:name="_Toc444854696"/>
    </w:p>
    <w:p w14:paraId="08390B8B" w14:textId="77777777" w:rsidR="00D607AB" w:rsidRPr="00112790" w:rsidRDefault="00D607AB" w:rsidP="00F117EB">
      <w:pPr>
        <w:pStyle w:val="Heading4"/>
        <w:widowControl/>
      </w:pPr>
      <w:bookmarkStart w:id="52" w:name="_Toc480225554"/>
      <w:r>
        <w:t xml:space="preserve">How are we </w:t>
      </w:r>
      <w:bookmarkEnd w:id="44"/>
      <w:bookmarkEnd w:id="45"/>
      <w:bookmarkEnd w:id="46"/>
      <w:bookmarkEnd w:id="47"/>
      <w:bookmarkEnd w:id="48"/>
      <w:bookmarkEnd w:id="49"/>
      <w:bookmarkEnd w:id="50"/>
      <w:r>
        <w:t>better than rivals?</w:t>
      </w:r>
      <w:bookmarkEnd w:id="51"/>
      <w:bookmarkEnd w:id="52"/>
    </w:p>
    <w:p w14:paraId="0F7C80D5" w14:textId="77777777" w:rsidR="00D607AB" w:rsidRDefault="00D607AB" w:rsidP="00F117EB">
      <w:pPr>
        <w:widowControl/>
      </w:pPr>
    </w:p>
    <w:p w14:paraId="36671ABC" w14:textId="77777777" w:rsidR="00D607AB" w:rsidRPr="00112790" w:rsidRDefault="00D607AB" w:rsidP="00F117EB">
      <w:pPr>
        <w:widowControl/>
      </w:pPr>
      <w:r>
        <w:t xml:space="preserve">The third question in </w:t>
      </w:r>
      <w:r w:rsidR="000C2EBA">
        <w:t>designing</w:t>
      </w:r>
      <w:r>
        <w:t xml:space="preserve"> the mission is about the </w:t>
      </w:r>
      <w:r w:rsidR="00D97973">
        <w:t>competitive advantage</w:t>
      </w:r>
      <w:r>
        <w:t xml:space="preserve"> your organization has over its rivals. </w:t>
      </w:r>
      <w:r w:rsidRPr="00FC4DA6">
        <w:rPr>
          <w:b/>
        </w:rPr>
        <w:t>What edge will the company have that other organizations cannot match?</w:t>
      </w:r>
      <w:r>
        <w:t xml:space="preserve"> </w:t>
      </w:r>
      <w:r w:rsidR="000C2EBA">
        <w:t xml:space="preserve">As </w:t>
      </w:r>
      <w:r>
        <w:t xml:space="preserve">John </w:t>
      </w:r>
      <w:r w:rsidR="005A5CF3">
        <w:t xml:space="preserve">Pearce </w:t>
      </w:r>
      <w:r>
        <w:t>II and Fred David recommend</w:t>
      </w:r>
      <w:r w:rsidR="000C2EBA">
        <w:t xml:space="preserve">, </w:t>
      </w:r>
      <w:r>
        <w:t>the effective mission “defines the fundamental, unique purpose that sets a business from other firms of its type.”</w:t>
      </w:r>
      <w:r>
        <w:rPr>
          <w:rStyle w:val="EndnoteReference"/>
        </w:rPr>
        <w:endnoteReference w:id="40"/>
      </w:r>
    </w:p>
    <w:p w14:paraId="2C797058" w14:textId="77777777" w:rsidR="00D607AB" w:rsidRDefault="00D607AB" w:rsidP="00F117EB">
      <w:pPr>
        <w:widowControl/>
      </w:pPr>
    </w:p>
    <w:p w14:paraId="49D7B5D6" w14:textId="77777777" w:rsidR="00D607AB" w:rsidRPr="00112790" w:rsidRDefault="00D607AB" w:rsidP="00F117EB">
      <w:pPr>
        <w:widowControl/>
      </w:pPr>
      <w:r>
        <w:t xml:space="preserve">A Girl Scout council might choose </w:t>
      </w:r>
      <w:r w:rsidRPr="000B6BE6">
        <w:t xml:space="preserve">scouting for </w:t>
      </w:r>
      <w:r w:rsidR="005A5CF3">
        <w:t>“</w:t>
      </w:r>
      <w:r w:rsidR="009B2A09" w:rsidRPr="00191D38">
        <w:t>all</w:t>
      </w:r>
      <w:r w:rsidRPr="000B6BE6">
        <w:t xml:space="preserve"> girls</w:t>
      </w:r>
      <w:r w:rsidR="005A5CF3">
        <w:t>”</w:t>
      </w:r>
      <w:r w:rsidRPr="00627077">
        <w:t xml:space="preserve"> as an answer, thereby defining inclusiveness as </w:t>
      </w:r>
      <w:r w:rsidR="005A5CF3">
        <w:t>its</w:t>
      </w:r>
      <w:r w:rsidRPr="00627077">
        <w:t xml:space="preserve"> core</w:t>
      </w:r>
      <w:r w:rsidR="005A5CF3">
        <w:t xml:space="preserve"> </w:t>
      </w:r>
      <w:r w:rsidR="0043590B">
        <w:t>principle</w:t>
      </w:r>
      <w:r w:rsidRPr="00627077">
        <w:t xml:space="preserve">. </w:t>
      </w:r>
      <w:r>
        <w:t xml:space="preserve">An agency with the difference of putting the American dream of a home within reach for people with low to moderate incomes decided that being the </w:t>
      </w:r>
      <w:r w:rsidR="005A5CF3">
        <w:t>“</w:t>
      </w:r>
      <w:r w:rsidR="009B2A09" w:rsidRPr="00191D38">
        <w:t>go-to organization</w:t>
      </w:r>
      <w:r w:rsidR="005A5CF3">
        <w:rPr>
          <w:i/>
        </w:rPr>
        <w:t>”</w:t>
      </w:r>
      <w:r>
        <w:t xml:space="preserve"> was its </w:t>
      </w:r>
      <w:r w:rsidR="00D97973" w:rsidRPr="00D97973">
        <w:t>competitive advantage</w:t>
      </w:r>
      <w:r>
        <w:t>. No other agency in the community would be able to match its position for one-stop shopping or for the breadth of its knowledge and services.</w:t>
      </w:r>
    </w:p>
    <w:p w14:paraId="7367B2B9" w14:textId="77777777" w:rsidR="00D607AB" w:rsidRDefault="00D607AB" w:rsidP="00F117EB">
      <w:pPr>
        <w:widowControl/>
      </w:pPr>
    </w:p>
    <w:p w14:paraId="6C405732" w14:textId="40F564F3" w:rsidR="00D607AB" w:rsidRPr="00112790" w:rsidRDefault="00D607AB" w:rsidP="00F117EB">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known </w:t>
      </w:r>
      <w:r w:rsidR="0005358D">
        <w:t xml:space="preserve">for </w:t>
      </w:r>
      <w:r w:rsidR="005A5CF3">
        <w:t xml:space="preserve">and </w:t>
      </w:r>
      <w:r w:rsidRPr="00627077">
        <w:t>respected for? A Big Brothers</w:t>
      </w:r>
      <w:r>
        <w:t xml:space="preserve"> – </w:t>
      </w:r>
      <w:r w:rsidRPr="00627077">
        <w:t xml:space="preserve">Big Sisters chapter chose </w:t>
      </w:r>
      <w:r w:rsidR="00064E7C" w:rsidRPr="00064E7C">
        <w:t>“</w:t>
      </w:r>
      <w:r w:rsidR="009B2A09" w:rsidRPr="00191D38">
        <w:t>professionally supported one-to-one matches that deliver result</w:t>
      </w:r>
      <w:r w:rsidRPr="00064E7C">
        <w:t>s.</w:t>
      </w:r>
      <w:r w:rsidR="00064E7C" w:rsidRPr="00064E7C">
        <w:t>”</w:t>
      </w:r>
      <w:r w:rsidRPr="00064E7C">
        <w:t xml:space="preserve"> </w:t>
      </w:r>
      <w:r>
        <w:t>While</w:t>
      </w:r>
      <w:r w:rsidRPr="00627077">
        <w:t xml:space="preserve"> other mentoring programs </w:t>
      </w:r>
      <w:r>
        <w:t xml:space="preserve">exist </w:t>
      </w:r>
      <w:r w:rsidRPr="00627077">
        <w:t>in the community, no</w:t>
      </w:r>
      <w:r w:rsidR="00064E7C">
        <w:t xml:space="preserve"> others state that they </w:t>
      </w:r>
      <w:r w:rsidRPr="00627077">
        <w:t xml:space="preserve">can match the professional support and the results that </w:t>
      </w:r>
      <w:r>
        <w:t>Big Brothers – Big Sisters</w:t>
      </w:r>
      <w:r w:rsidR="0043590B">
        <w:t xml:space="preserve"> delivers</w:t>
      </w:r>
      <w:r w:rsidRPr="00627077">
        <w:t>.</w:t>
      </w:r>
    </w:p>
    <w:p w14:paraId="7B5DF9E5" w14:textId="77777777" w:rsidR="00D607AB" w:rsidRDefault="00D607AB" w:rsidP="00F117EB">
      <w:pPr>
        <w:widowControl/>
      </w:pPr>
    </w:p>
    <w:p w14:paraId="5F48B336" w14:textId="77777777" w:rsidR="00D607AB" w:rsidRPr="00112790" w:rsidRDefault="00D607AB" w:rsidP="00F117EB">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w:t>
      </w:r>
      <w:r w:rsidR="00350C60" w:rsidRPr="00627077">
        <w:t>high performing</w:t>
      </w:r>
      <w:r w:rsidRPr="00627077">
        <w:t>.</w:t>
      </w:r>
      <w:r w:rsidRPr="00627077">
        <w:rPr>
          <w:rStyle w:val="EndnoteReference"/>
        </w:rPr>
        <w:endnoteReference w:id="41"/>
      </w:r>
      <w:r w:rsidRPr="00627077">
        <w:t xml:space="preserve"> Competitive advantage is the “presence of visible, obvious, and measurable ways in which your organization differs from and is better than its peers.”</w:t>
      </w:r>
      <w:r w:rsidRPr="00627077">
        <w:rPr>
          <w:rStyle w:val="EndnoteReference"/>
        </w:rPr>
        <w:endnoteReference w:id="42"/>
      </w:r>
      <w:r w:rsidRPr="00627077">
        <w:t xml:space="preserve"> </w:t>
      </w:r>
      <w:r>
        <w:t xml:space="preserve">You want that </w:t>
      </w:r>
      <w:r w:rsidR="00D97973" w:rsidRPr="00D97973">
        <w:t>competitive advantage</w:t>
      </w:r>
      <w:r>
        <w:t xml:space="preserve"> to be </w:t>
      </w:r>
      <w:r w:rsidRPr="00627077">
        <w:t>sustainable over time</w:t>
      </w:r>
      <w:r>
        <w:t xml:space="preserve"> because your organization can “outperform rivals only if it can establish a difference that it can preserve.”</w:t>
      </w:r>
      <w:r>
        <w:rPr>
          <w:rStyle w:val="EndnoteReference"/>
        </w:rPr>
        <w:endnoteReference w:id="43"/>
      </w:r>
      <w:r w:rsidRPr="00627077">
        <w:t xml:space="preserve"> </w:t>
      </w:r>
    </w:p>
    <w:p w14:paraId="0310038D" w14:textId="77777777" w:rsidR="00D607AB" w:rsidRDefault="00D607AB" w:rsidP="00F117EB">
      <w:pPr>
        <w:widowControl/>
      </w:pPr>
    </w:p>
    <w:p w14:paraId="1864DF0A" w14:textId="77777777" w:rsidR="00D607AB" w:rsidRPr="00112790" w:rsidRDefault="00D607AB" w:rsidP="00F117EB">
      <w:pPr>
        <w:widowControl/>
      </w:pPr>
      <w:r w:rsidRPr="00627077">
        <w:t xml:space="preserve">Why should you care about your </w:t>
      </w:r>
      <w:r w:rsidR="00D97973" w:rsidRPr="00D97973">
        <w:t>competitive advantage</w:t>
      </w:r>
      <w:r w:rsidRPr="00627077">
        <w:t xml:space="preserve">? Though you might believe you’re special, your customers, stakeholders, and especially funders may respectfully disagree. When they review your appeal, they may perceive you to be a lot like your peers. </w:t>
      </w:r>
      <w:r w:rsidR="00527492">
        <w:t>I</w:t>
      </w:r>
      <w:r w:rsidRPr="00627077">
        <w:t>f there’s</w:t>
      </w:r>
      <w:r w:rsidR="00527492">
        <w:t xml:space="preserve"> no</w:t>
      </w:r>
      <w:r w:rsidRPr="00627077">
        <w:t xml:space="preserve"> discernible difference, you may end up on the short end of the stick. </w:t>
      </w:r>
      <w:r>
        <w:t>As painful as it may be to learn, and in the words of David La Piana and Michaela Hayes, “Foundations tend to see more proposals each year from nonprofits that, from their perspective, look alike . . . Unfortunately, if there is one belief that all funders share, it is that all nonprofits are the same.”</w:t>
      </w:r>
      <w:r>
        <w:rPr>
          <w:rStyle w:val="EndnoteReference"/>
        </w:rPr>
        <w:endnoteReference w:id="44"/>
      </w:r>
    </w:p>
    <w:p w14:paraId="70CD398E" w14:textId="77777777" w:rsidR="00243646" w:rsidRDefault="00243646" w:rsidP="00F117EB">
      <w:pPr>
        <w:widowControl/>
      </w:pPr>
    </w:p>
    <w:p w14:paraId="0C25F2E7" w14:textId="66FD0EA4" w:rsidR="00D607AB" w:rsidRPr="00112790" w:rsidRDefault="00243646" w:rsidP="00F117EB">
      <w:pPr>
        <w:widowControl/>
      </w:pPr>
      <w:r>
        <w:t>So h</w:t>
      </w:r>
      <w:r w:rsidR="00D607AB">
        <w:t>ow do you find your competitive advantage</w:t>
      </w:r>
      <w:r w:rsidR="00527492">
        <w:t xml:space="preserve"> </w:t>
      </w:r>
      <w:r w:rsidR="0043590B">
        <w:t>–</w:t>
      </w:r>
      <w:r w:rsidR="00527492">
        <w:t xml:space="preserve"> </w:t>
      </w:r>
      <w:r w:rsidR="00D607AB">
        <w:t xml:space="preserve">the difference that can set you apart from others? </w:t>
      </w:r>
    </w:p>
    <w:p w14:paraId="26E43434" w14:textId="77777777" w:rsidR="00D607AB" w:rsidRDefault="00D607AB" w:rsidP="00F117EB">
      <w:pPr>
        <w:widowControl/>
      </w:pPr>
    </w:p>
    <w:p w14:paraId="1BB36FC8" w14:textId="77777777" w:rsidR="00D607AB" w:rsidRPr="00112790" w:rsidRDefault="00D607AB" w:rsidP="00F117EB">
      <w:pPr>
        <w:widowControl/>
      </w:pPr>
      <w:r>
        <w:t>Expert David La Piana recommends you go about it this way:</w:t>
      </w:r>
    </w:p>
    <w:p w14:paraId="4DD40AAC" w14:textId="77777777" w:rsidR="00D607AB" w:rsidRDefault="00D607AB" w:rsidP="00F117EB">
      <w:pPr>
        <w:widowControl/>
      </w:pPr>
    </w:p>
    <w:p w14:paraId="5AAA391B" w14:textId="77777777" w:rsidR="00D607AB" w:rsidRPr="00112790" w:rsidRDefault="00D607AB" w:rsidP="00F117EB">
      <w:pPr>
        <w:pStyle w:val="ListParagraph"/>
        <w:widowControl/>
        <w:numPr>
          <w:ilvl w:val="0"/>
          <w:numId w:val="126"/>
        </w:numPr>
        <w:ind w:left="1080"/>
      </w:pPr>
      <w:r>
        <w:t xml:space="preserve">Using a </w:t>
      </w:r>
      <w:r w:rsidRPr="00166D2F">
        <w:rPr>
          <w:b/>
        </w:rPr>
        <w:t>unique asset</w:t>
      </w:r>
      <w:r>
        <w:t xml:space="preserve"> (such as a strength that no other similar organization in your geographic area has) and/or </w:t>
      </w:r>
    </w:p>
    <w:p w14:paraId="4F5DABBB" w14:textId="77777777" w:rsidR="00D607AB" w:rsidRPr="00112790" w:rsidRDefault="00D607AB" w:rsidP="00F117EB">
      <w:pPr>
        <w:pStyle w:val="ListParagraph"/>
        <w:widowControl/>
        <w:numPr>
          <w:ilvl w:val="0"/>
          <w:numId w:val="126"/>
        </w:numPr>
        <w:ind w:left="1080"/>
      </w:pPr>
      <w:r>
        <w:t xml:space="preserve">Having </w:t>
      </w:r>
      <w:r w:rsidRPr="00166D2F">
        <w:rPr>
          <w:b/>
        </w:rPr>
        <w:t>outstanding execution</w:t>
      </w:r>
      <w:r>
        <w:t xml:space="preserve"> (such as being faster</w:t>
      </w:r>
      <w:r w:rsidR="001B5098">
        <w:t xml:space="preserve">, </w:t>
      </w:r>
      <w:r>
        <w:t>less expensive, or having better service than other similar organizations in your geographic area)</w:t>
      </w:r>
      <w:r>
        <w:rPr>
          <w:rStyle w:val="EndnoteReference"/>
        </w:rPr>
        <w:endnoteReference w:id="45"/>
      </w:r>
    </w:p>
    <w:p w14:paraId="5792067D" w14:textId="77777777" w:rsidR="00D607AB" w:rsidRDefault="00D607AB" w:rsidP="00F117EB">
      <w:pPr>
        <w:widowControl/>
      </w:pPr>
    </w:p>
    <w:p w14:paraId="180FD649" w14:textId="77777777" w:rsidR="00D607AB" w:rsidRPr="00112790" w:rsidRDefault="00D607AB" w:rsidP="00F117EB">
      <w:pPr>
        <w:widowControl/>
      </w:pPr>
      <w:r>
        <w:t>It’s a bit like being in your own restaurant and deciding from the menu what dish</w:t>
      </w:r>
      <w:r w:rsidR="0040123B">
        <w:t>es</w:t>
      </w:r>
      <w:r>
        <w:t xml:space="preserve"> will become your signature. Take inventory of what you have or what you can do</w:t>
      </w:r>
      <w:r w:rsidR="001B5098">
        <w:t>; then</w:t>
      </w:r>
      <w:r>
        <w:t xml:space="preserve"> make a decision and run with it. </w:t>
      </w:r>
    </w:p>
    <w:p w14:paraId="329C5F13" w14:textId="77777777" w:rsidR="00D607AB" w:rsidRDefault="00D607AB" w:rsidP="00F117EB">
      <w:pPr>
        <w:widowControl/>
      </w:pPr>
    </w:p>
    <w:p w14:paraId="05027081" w14:textId="3A67DC12" w:rsidR="00D607AB" w:rsidRPr="00112790" w:rsidRDefault="00243ABA" w:rsidP="00F117EB">
      <w:pPr>
        <w:widowControl/>
      </w:pPr>
      <w:bookmarkStart w:id="53" w:name="_Toc255766338"/>
      <w:r>
        <w:t xml:space="preserve">Additionally, </w:t>
      </w:r>
      <w:r w:rsidR="0040123B" w:rsidRPr="001661EE">
        <w:t xml:space="preserve">Hitt, Ireland, </w:t>
      </w:r>
      <w:r w:rsidR="0040123B">
        <w:t>and</w:t>
      </w:r>
      <w:r w:rsidR="0040123B" w:rsidRPr="001661EE">
        <w:t xml:space="preserve"> Hoskisson</w:t>
      </w:r>
      <w:r w:rsidR="00D12199">
        <w:t xml:space="preserve"> recommend that organizations analyze their resources (tangible and intangible), capabilities, and core competencies (valuable, rare, costly to imitate, and non-substitutable)</w:t>
      </w:r>
      <w:r w:rsidR="0040123B">
        <w:t>.</w:t>
      </w:r>
      <w:r w:rsidR="0040123B">
        <w:rPr>
          <w:rStyle w:val="EndnoteReference"/>
        </w:rPr>
        <w:endnoteReference w:id="46"/>
      </w:r>
      <w:r w:rsidR="00D607AB">
        <w:t xml:space="preserve"> </w:t>
      </w:r>
      <w:r w:rsidR="00045B9D">
        <w:t>Using this method,</w:t>
      </w:r>
      <w:r w:rsidR="00D607AB">
        <w:t xml:space="preserve"> “Resources are bundled to create organization capabilities. In turn capabilities are the source of a firm’s core competencies, which are the basis of competitive advantages.”</w:t>
      </w:r>
      <w:r w:rsidR="00D607AB">
        <w:rPr>
          <w:rStyle w:val="EndnoteReference"/>
        </w:rPr>
        <w:endnoteReference w:id="47"/>
      </w:r>
      <w:r w:rsidR="00D607AB">
        <w:t xml:space="preserve"> Once comp</w:t>
      </w:r>
      <w:r w:rsidR="00045B9D">
        <w:t>l</w:t>
      </w:r>
      <w:r w:rsidR="00D607AB">
        <w:t>ete, you have an appreciation for what you’re good at and what you’re not. Typically, you want to play to your strengths and minimize your weaknesses.</w:t>
      </w:r>
      <w:r w:rsidR="004A1D4D">
        <w:t xml:space="preserve"> Here are the questions</w:t>
      </w:r>
      <w:r w:rsidR="00D12199">
        <w:t xml:space="preserve"> for your organization to answer</w:t>
      </w:r>
      <w:r w:rsidR="004A1D4D">
        <w:t>:</w:t>
      </w:r>
      <w:r w:rsidR="00D607AB">
        <w:t xml:space="preserve">  </w:t>
      </w:r>
    </w:p>
    <w:p w14:paraId="49A2B5F1" w14:textId="77777777" w:rsidR="00D607AB" w:rsidRDefault="00D607AB" w:rsidP="00F117EB">
      <w:pPr>
        <w:widowControl/>
      </w:pPr>
    </w:p>
    <w:p w14:paraId="022AB76B" w14:textId="77777777" w:rsidR="00D607AB" w:rsidRPr="00112790" w:rsidRDefault="004A1D4D" w:rsidP="004A1D4D">
      <w:pPr>
        <w:widowControl/>
        <w:ind w:left="720" w:hanging="360"/>
      </w:pPr>
      <w:bookmarkStart w:id="56" w:name="_Hlk478900917"/>
      <w:r>
        <w:t>1.</w:t>
      </w:r>
      <w:r>
        <w:tab/>
        <w:t>W</w:t>
      </w:r>
      <w:r w:rsidR="00D607AB" w:rsidRPr="00B55C65">
        <w:t xml:space="preserve">hat are your agency’s </w:t>
      </w:r>
      <w:r w:rsidR="00D607AB" w:rsidRPr="00180056">
        <w:rPr>
          <w:b/>
        </w:rPr>
        <w:t>greatest resources</w:t>
      </w:r>
      <w:r w:rsidR="00D607AB" w:rsidRPr="00B55C65">
        <w:t xml:space="preserve">? There are two types: tangible (physical, financial, organizational, technological, etc.) and intangible (human resources, innovation, reputation, values, etc.). </w:t>
      </w:r>
      <w:r w:rsidR="00A91DB9" w:rsidRPr="00B55C65">
        <w:t>What</w:t>
      </w:r>
      <w:r w:rsidR="00D607AB" w:rsidRPr="00B55C65">
        <w:t xml:space="preserve"> does your agency have to work with? Pick the top two or three resources and list them as strengths.</w:t>
      </w:r>
    </w:p>
    <w:p w14:paraId="3BCB47AF" w14:textId="77777777" w:rsidR="00D607AB" w:rsidRPr="00B55C65" w:rsidRDefault="00D607AB" w:rsidP="004A1D4D">
      <w:pPr>
        <w:widowControl/>
        <w:ind w:left="360"/>
      </w:pPr>
    </w:p>
    <w:p w14:paraId="0089C6D1" w14:textId="77777777" w:rsidR="00D607AB" w:rsidRPr="00112790" w:rsidRDefault="004A1D4D" w:rsidP="004A1D4D">
      <w:pPr>
        <w:widowControl/>
        <w:ind w:left="720" w:hanging="360"/>
      </w:pPr>
      <w:r>
        <w:t>2.</w:t>
      </w:r>
      <w:r>
        <w:tab/>
        <w:t>W</w:t>
      </w:r>
      <w:r w:rsidR="00D607AB" w:rsidRPr="00B55C65">
        <w:t xml:space="preserve">hat are your agency’s </w:t>
      </w:r>
      <w:r w:rsidR="00D607AB" w:rsidRPr="00180056">
        <w:rPr>
          <w:b/>
        </w:rPr>
        <w:t>capabilities</w:t>
      </w:r>
      <w:r w:rsidR="00D607AB" w:rsidRPr="00B55C65">
        <w:t xml:space="preserve">? Make a list of all the things that the agency is </w:t>
      </w:r>
      <w:r w:rsidR="00D607AB" w:rsidRPr="00B55C65">
        <w:rPr>
          <w:i/>
        </w:rPr>
        <w:t>pretty</w:t>
      </w:r>
      <w:r w:rsidR="00D607AB"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409CF9EC" w14:textId="77777777" w:rsidR="00D607AB" w:rsidRPr="00B55C65" w:rsidRDefault="00D607AB" w:rsidP="004A1D4D">
      <w:pPr>
        <w:widowControl/>
        <w:ind w:left="360"/>
      </w:pPr>
    </w:p>
    <w:p w14:paraId="612C9CD7" w14:textId="77777777" w:rsidR="00D607AB" w:rsidRPr="00112790" w:rsidRDefault="004A1D4D" w:rsidP="004A1D4D">
      <w:pPr>
        <w:widowControl/>
        <w:ind w:left="720" w:hanging="360"/>
      </w:pPr>
      <w:r>
        <w:t>3.</w:t>
      </w:r>
      <w:r>
        <w:tab/>
        <w:t>W</w:t>
      </w:r>
      <w:r w:rsidR="00D607AB" w:rsidRPr="00B55C65">
        <w:t>hat are your agency’s</w:t>
      </w:r>
      <w:r w:rsidR="00D607AB">
        <w:t xml:space="preserve"> </w:t>
      </w:r>
      <w:r w:rsidR="00D607AB" w:rsidRPr="00180056">
        <w:rPr>
          <w:b/>
        </w:rPr>
        <w:t>core competencies</w:t>
      </w:r>
      <w:r w:rsidR="00D607AB" w:rsidRPr="00B55C65">
        <w:t xml:space="preserve">? Look at the resources and the capabilities and decide which of them your agency is </w:t>
      </w:r>
      <w:r w:rsidR="00D607AB" w:rsidRPr="00B55C65">
        <w:rPr>
          <w:i/>
        </w:rPr>
        <w:t>really</w:t>
      </w:r>
      <w:r w:rsidR="00D607AB" w:rsidRPr="00B55C65">
        <w:t xml:space="preserve"> good at doing. You should only have a few </w:t>
      </w:r>
      <w:r w:rsidR="00D607AB">
        <w:t xml:space="preserve">candidates for </w:t>
      </w:r>
      <w:r w:rsidR="00D607AB" w:rsidRPr="00B55C65">
        <w:t>core competencies</w:t>
      </w:r>
      <w:r w:rsidR="00D607AB">
        <w:t>, which are “the activities that the company performs especially well compared with competitors and through which the firm adds unique value to its goods or services over a long period of time.”</w:t>
      </w:r>
      <w:r w:rsidR="00D607AB">
        <w:rPr>
          <w:rStyle w:val="EndnoteReference"/>
        </w:rPr>
        <w:endnoteReference w:id="48"/>
      </w:r>
    </w:p>
    <w:bookmarkEnd w:id="56"/>
    <w:p w14:paraId="0789BBB3" w14:textId="77777777" w:rsidR="00D607AB" w:rsidRDefault="00D607AB" w:rsidP="00F117EB">
      <w:pPr>
        <w:widowControl/>
      </w:pPr>
    </w:p>
    <w:p w14:paraId="49F28277" w14:textId="77777777" w:rsidR="004A1D4D" w:rsidRDefault="004A1D4D" w:rsidP="00F117EB">
      <w:pPr>
        <w:widowControl/>
      </w:pPr>
      <w:r>
        <w:t>Here is an example from a theatre company:</w:t>
      </w:r>
    </w:p>
    <w:p w14:paraId="7783F129" w14:textId="03348064" w:rsidR="00D12199" w:rsidRDefault="00D12199" w:rsidP="00F117EB">
      <w:pPr>
        <w:widowControl/>
      </w:pPr>
    </w:p>
    <w:p w14:paraId="102E26BE" w14:textId="088348C7" w:rsidR="005C4ED1" w:rsidRDefault="005C4ED1" w:rsidP="00F117EB">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718"/>
        <w:gridCol w:w="1963"/>
        <w:gridCol w:w="1965"/>
        <w:gridCol w:w="1965"/>
        <w:gridCol w:w="1965"/>
      </w:tblGrid>
      <w:tr w:rsidR="005C4ED1" w:rsidRPr="008C7572" w14:paraId="022310A9" w14:textId="77777777" w:rsidTr="005C4ED1">
        <w:trPr>
          <w:cantSplit/>
          <w:jc w:val="center"/>
        </w:trPr>
        <w:tc>
          <w:tcPr>
            <w:tcW w:w="1718" w:type="dxa"/>
            <w:shd w:val="clear" w:color="auto" w:fill="D9D9D9" w:themeFill="background1" w:themeFillShade="D9"/>
          </w:tcPr>
          <w:p w14:paraId="602CC648" w14:textId="77777777" w:rsidR="005C4ED1" w:rsidRPr="008C7572" w:rsidRDefault="005C4ED1" w:rsidP="005C4ED1">
            <w:pPr>
              <w:widowControl/>
              <w:jc w:val="center"/>
            </w:pPr>
            <w:r>
              <w:lastRenderedPageBreak/>
              <w:t>Greatest Resources</w:t>
            </w:r>
          </w:p>
        </w:tc>
        <w:tc>
          <w:tcPr>
            <w:tcW w:w="1963" w:type="dxa"/>
            <w:shd w:val="clear" w:color="auto" w:fill="auto"/>
            <w:tcMar>
              <w:left w:w="43" w:type="dxa"/>
              <w:right w:w="43" w:type="dxa"/>
            </w:tcMar>
          </w:tcPr>
          <w:p w14:paraId="30BF9020" w14:textId="77777777" w:rsidR="005C4ED1" w:rsidRPr="008C7572" w:rsidRDefault="005C4ED1" w:rsidP="005C4ED1">
            <w:pPr>
              <w:widowControl/>
            </w:pPr>
            <w:r>
              <w:t>Permanent Space</w:t>
            </w:r>
          </w:p>
        </w:tc>
        <w:tc>
          <w:tcPr>
            <w:tcW w:w="1965" w:type="dxa"/>
            <w:shd w:val="clear" w:color="auto" w:fill="auto"/>
            <w:tcMar>
              <w:left w:w="43" w:type="dxa"/>
              <w:right w:w="43" w:type="dxa"/>
            </w:tcMar>
          </w:tcPr>
          <w:p w14:paraId="4008D88B" w14:textId="77777777" w:rsidR="005C4ED1" w:rsidRPr="008C7572" w:rsidRDefault="005C4ED1" w:rsidP="005C4ED1">
            <w:pPr>
              <w:widowControl/>
            </w:pPr>
            <w:r>
              <w:t>Abundance of local talent</w:t>
            </w:r>
          </w:p>
        </w:tc>
        <w:tc>
          <w:tcPr>
            <w:tcW w:w="1965" w:type="dxa"/>
            <w:shd w:val="clear" w:color="auto" w:fill="auto"/>
            <w:tcMar>
              <w:left w:w="43" w:type="dxa"/>
              <w:right w:w="43" w:type="dxa"/>
            </w:tcMar>
          </w:tcPr>
          <w:p w14:paraId="2E6819D3" w14:textId="77777777" w:rsidR="005C4ED1" w:rsidRPr="008C7572" w:rsidRDefault="005C4ED1" w:rsidP="005C4ED1">
            <w:pPr>
              <w:widowControl/>
            </w:pPr>
            <w:r>
              <w:t>Culture-driven city</w:t>
            </w:r>
          </w:p>
        </w:tc>
        <w:tc>
          <w:tcPr>
            <w:tcW w:w="1965" w:type="dxa"/>
            <w:shd w:val="clear" w:color="auto" w:fill="auto"/>
            <w:tcMar>
              <w:left w:w="43" w:type="dxa"/>
              <w:right w:w="43" w:type="dxa"/>
            </w:tcMar>
          </w:tcPr>
          <w:p w14:paraId="6AB37882" w14:textId="77777777" w:rsidR="005C4ED1" w:rsidRPr="008C7572" w:rsidRDefault="005C4ED1" w:rsidP="005C4ED1">
            <w:pPr>
              <w:widowControl/>
            </w:pPr>
            <w:r>
              <w:t>Teaching artists on staff</w:t>
            </w:r>
          </w:p>
        </w:tc>
      </w:tr>
      <w:tr w:rsidR="005C4ED1" w:rsidRPr="008C7572" w14:paraId="4BB69678" w14:textId="77777777" w:rsidTr="005C4ED1">
        <w:trPr>
          <w:cantSplit/>
          <w:trHeight w:val="54"/>
          <w:jc w:val="center"/>
        </w:trPr>
        <w:tc>
          <w:tcPr>
            <w:tcW w:w="1718" w:type="dxa"/>
            <w:tcBorders>
              <w:top w:val="single" w:sz="4" w:space="0" w:color="auto"/>
              <w:bottom w:val="single" w:sz="4" w:space="0" w:color="auto"/>
            </w:tcBorders>
            <w:shd w:val="clear" w:color="auto" w:fill="D9D9D9" w:themeFill="background1" w:themeFillShade="D9"/>
          </w:tcPr>
          <w:p w14:paraId="1642D96C" w14:textId="77777777" w:rsidR="005C4ED1" w:rsidRPr="008C7572" w:rsidRDefault="005C4ED1" w:rsidP="005C4ED1">
            <w:pPr>
              <w:widowControl/>
              <w:jc w:val="center"/>
            </w:pPr>
            <w:r>
              <w:t>Capabilities</w:t>
            </w:r>
          </w:p>
        </w:tc>
        <w:tc>
          <w:tcPr>
            <w:tcW w:w="1963" w:type="dxa"/>
            <w:tcBorders>
              <w:bottom w:val="single" w:sz="4" w:space="0" w:color="auto"/>
            </w:tcBorders>
            <w:shd w:val="clear" w:color="auto" w:fill="auto"/>
            <w:tcMar>
              <w:left w:w="43" w:type="dxa"/>
              <w:right w:w="43" w:type="dxa"/>
            </w:tcMar>
          </w:tcPr>
          <w:p w14:paraId="1D9BB64B" w14:textId="77777777" w:rsidR="005C4ED1" w:rsidRPr="008C7572" w:rsidRDefault="005C4ED1" w:rsidP="005C4ED1">
            <w:pPr>
              <w:widowControl/>
            </w:pPr>
            <w:r>
              <w:t>Ability to sell tickets and attract audiences</w:t>
            </w:r>
          </w:p>
        </w:tc>
        <w:tc>
          <w:tcPr>
            <w:tcW w:w="1965" w:type="dxa"/>
            <w:tcBorders>
              <w:bottom w:val="single" w:sz="4" w:space="0" w:color="auto"/>
            </w:tcBorders>
            <w:shd w:val="clear" w:color="auto" w:fill="auto"/>
            <w:tcMar>
              <w:left w:w="43" w:type="dxa"/>
              <w:right w:w="43" w:type="dxa"/>
            </w:tcMar>
          </w:tcPr>
          <w:p w14:paraId="79AD0C3F" w14:textId="77777777" w:rsidR="005C4ED1" w:rsidRPr="008C7572" w:rsidRDefault="005C4ED1" w:rsidP="005C4ED1">
            <w:pPr>
              <w:widowControl/>
            </w:pPr>
            <w:r>
              <w:t>Ability to identify local talent</w:t>
            </w:r>
          </w:p>
        </w:tc>
        <w:tc>
          <w:tcPr>
            <w:tcW w:w="1965" w:type="dxa"/>
            <w:tcBorders>
              <w:bottom w:val="single" w:sz="4" w:space="0" w:color="auto"/>
            </w:tcBorders>
            <w:shd w:val="clear" w:color="auto" w:fill="auto"/>
            <w:tcMar>
              <w:left w:w="43" w:type="dxa"/>
              <w:right w:w="43" w:type="dxa"/>
            </w:tcMar>
          </w:tcPr>
          <w:p w14:paraId="7EBBC525" w14:textId="77777777" w:rsidR="005C4ED1" w:rsidRPr="008C7572" w:rsidRDefault="005C4ED1" w:rsidP="005C4ED1">
            <w:pPr>
              <w:widowControl/>
            </w:pPr>
            <w:r>
              <w:t>Ability to host special engagement events</w:t>
            </w:r>
          </w:p>
        </w:tc>
        <w:tc>
          <w:tcPr>
            <w:tcW w:w="1965" w:type="dxa"/>
            <w:tcBorders>
              <w:bottom w:val="single" w:sz="4" w:space="0" w:color="auto"/>
            </w:tcBorders>
            <w:shd w:val="clear" w:color="auto" w:fill="auto"/>
            <w:tcMar>
              <w:left w:w="43" w:type="dxa"/>
              <w:right w:w="43" w:type="dxa"/>
            </w:tcMar>
          </w:tcPr>
          <w:p w14:paraId="04870AD1" w14:textId="77777777" w:rsidR="005C4ED1" w:rsidRPr="008C7572" w:rsidRDefault="005C4ED1" w:rsidP="005C4ED1">
            <w:pPr>
              <w:widowControl/>
            </w:pPr>
            <w:r>
              <w:t>Building partnerships with teachers and schools</w:t>
            </w:r>
          </w:p>
        </w:tc>
      </w:tr>
      <w:tr w:rsidR="005C4ED1" w:rsidRPr="008C7572" w14:paraId="5CDE6E65" w14:textId="77777777" w:rsidTr="005C4ED1">
        <w:trPr>
          <w:cantSplit/>
          <w:trHeight w:val="54"/>
          <w:jc w:val="center"/>
        </w:trPr>
        <w:tc>
          <w:tcPr>
            <w:tcW w:w="17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B74951" w14:textId="77777777" w:rsidR="005C4ED1" w:rsidRDefault="005C4ED1" w:rsidP="005C4ED1">
            <w:pPr>
              <w:widowControl/>
              <w:jc w:val="center"/>
            </w:pPr>
            <w:r>
              <w:t>Name of Core Competency</w:t>
            </w:r>
          </w:p>
        </w:tc>
        <w:tc>
          <w:tcPr>
            <w:tcW w:w="1963"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14:paraId="30848C75" w14:textId="77777777" w:rsidR="005C4ED1" w:rsidRPr="008C7572" w:rsidRDefault="005C4ED1" w:rsidP="005C4ED1">
            <w:pPr>
              <w:widowControl/>
            </w:pPr>
            <w:r w:rsidRPr="00046B66">
              <w:rPr>
                <w:rFonts w:cs="Arial"/>
              </w:rPr>
              <w:t>Exceptional Theatre Inspired by</w:t>
            </w:r>
            <w:r>
              <w:rPr>
                <w:rFonts w:cs="Arial"/>
              </w:rPr>
              <w:t xml:space="preserve"> Shared </w:t>
            </w:r>
            <w:r w:rsidRPr="00046B66">
              <w:rPr>
                <w:rFonts w:cs="Arial"/>
              </w:rPr>
              <w:t>History</w:t>
            </w:r>
          </w:p>
        </w:tc>
        <w:tc>
          <w:tcPr>
            <w:tcW w:w="1965"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14:paraId="680D2AC9" w14:textId="77777777" w:rsidR="005C4ED1" w:rsidRPr="008C7572" w:rsidRDefault="005C4ED1" w:rsidP="005C4ED1">
            <w:pPr>
              <w:widowControl/>
            </w:pPr>
            <w:r w:rsidRPr="00046B66">
              <w:rPr>
                <w:rFonts w:cs="Arial"/>
              </w:rPr>
              <w:t>Works with Chicago Actors</w:t>
            </w:r>
          </w:p>
        </w:tc>
        <w:tc>
          <w:tcPr>
            <w:tcW w:w="1965"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14:paraId="5C2F4965" w14:textId="77777777" w:rsidR="005C4ED1" w:rsidRPr="008C7572" w:rsidRDefault="005C4ED1" w:rsidP="005C4ED1">
            <w:pPr>
              <w:widowControl/>
            </w:pPr>
            <w:r w:rsidRPr="00046B66">
              <w:rPr>
                <w:rFonts w:cs="Arial"/>
              </w:rPr>
              <w:t>Engages Audiences</w:t>
            </w:r>
          </w:p>
        </w:tc>
        <w:tc>
          <w:tcPr>
            <w:tcW w:w="1965"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14:paraId="1D1F8282" w14:textId="77777777" w:rsidR="005C4ED1" w:rsidRPr="008C7572" w:rsidRDefault="005C4ED1" w:rsidP="005C4ED1">
            <w:pPr>
              <w:widowControl/>
            </w:pPr>
            <w:r w:rsidRPr="00046B66">
              <w:rPr>
                <w:rFonts w:cs="Arial"/>
              </w:rPr>
              <w:t>Develops Art in Schools Programs</w:t>
            </w:r>
          </w:p>
        </w:tc>
      </w:tr>
    </w:tbl>
    <w:p w14:paraId="5C3E093B" w14:textId="77777777" w:rsidR="005C4ED1" w:rsidRDefault="005C4ED1" w:rsidP="005C4ED1">
      <w:pPr>
        <w:widowControl/>
      </w:pPr>
    </w:p>
    <w:p w14:paraId="6E508F91" w14:textId="2DD78E74" w:rsidR="00D607AB" w:rsidRPr="00112790" w:rsidRDefault="00243646" w:rsidP="00F117EB">
      <w:pPr>
        <w:widowControl/>
      </w:pPr>
      <w:r>
        <w:t>Now it’s time to decide</w:t>
      </w:r>
      <w:r w:rsidR="00D607AB">
        <w:t xml:space="preserve"> which of your </w:t>
      </w:r>
      <w:r w:rsidR="00A05BA9">
        <w:t>ideas</w:t>
      </w:r>
      <w:r w:rsidR="00D607AB">
        <w:t xml:space="preserve"> </w:t>
      </w:r>
      <w:r w:rsidR="00593F31">
        <w:t>your possible competitive advantage are</w:t>
      </w:r>
      <w:r>
        <w:t>.</w:t>
      </w:r>
      <w:r w:rsidR="00D607AB">
        <w:t xml:space="preserve"> Sometimes the answer is so obvious that there is no need for any deliberation. But stepping back and testing your capabilities against the </w:t>
      </w:r>
      <w:r w:rsidR="001E456C">
        <w:t>four</w:t>
      </w:r>
      <w:r w:rsidR="00D607AB">
        <w:t xml:space="preserve"> criteria of sustainable competitive advantage is a good idea:</w:t>
      </w:r>
    </w:p>
    <w:p w14:paraId="23A0A138" w14:textId="77777777" w:rsidR="00D607AB" w:rsidRDefault="00D607AB" w:rsidP="00F117EB">
      <w:pPr>
        <w:widowControl/>
      </w:pPr>
    </w:p>
    <w:p w14:paraId="6455986A" w14:textId="77777777" w:rsidR="00D607AB" w:rsidRPr="00112790" w:rsidRDefault="00D607AB" w:rsidP="00F117EB">
      <w:pPr>
        <w:pStyle w:val="ListParagraph"/>
        <w:widowControl/>
        <w:numPr>
          <w:ilvl w:val="0"/>
          <w:numId w:val="35"/>
        </w:numPr>
      </w:pPr>
      <w:bookmarkStart w:id="57" w:name="_Hlk478901425"/>
      <w:r>
        <w:t>Valuable capabilities allow your agency to “exploit opportunities or neutralize threats in the external environment [to create] value for customers</w:t>
      </w:r>
      <w:r w:rsidR="00045B9D">
        <w:t>.</w:t>
      </w:r>
      <w:r>
        <w:t>”</w:t>
      </w:r>
      <w:r>
        <w:rPr>
          <w:rStyle w:val="EndnoteReference"/>
        </w:rPr>
        <w:endnoteReference w:id="49"/>
      </w:r>
      <w:r>
        <w:t xml:space="preserve"> </w:t>
      </w:r>
    </w:p>
    <w:p w14:paraId="42C507C1" w14:textId="77777777" w:rsidR="00D607AB" w:rsidRPr="00112790" w:rsidRDefault="00D607AB" w:rsidP="00F117EB">
      <w:pPr>
        <w:pStyle w:val="ListParagraph"/>
        <w:widowControl/>
        <w:numPr>
          <w:ilvl w:val="0"/>
          <w:numId w:val="35"/>
        </w:numPr>
      </w:pPr>
      <w:r>
        <w:t>Rare capabilities are those that “few, if any, competitors possess. A key question to be answered is, ‘How many rival firms possess these valuable capabilities?’”</w:t>
      </w:r>
      <w:r>
        <w:rPr>
          <w:rStyle w:val="EndnoteReference"/>
        </w:rPr>
        <w:endnoteReference w:id="50"/>
      </w:r>
    </w:p>
    <w:p w14:paraId="1BC74A83" w14:textId="77777777" w:rsidR="00C1562F" w:rsidRPr="00112790" w:rsidRDefault="00D607AB" w:rsidP="00F117EB">
      <w:pPr>
        <w:pStyle w:val="ListParagraph"/>
        <w:widowControl/>
        <w:numPr>
          <w:ilvl w:val="0"/>
          <w:numId w:val="35"/>
        </w:numPr>
      </w:pPr>
      <w:r>
        <w:t xml:space="preserve">Costly to imitate capabilities are those that others cannot easily develop. Sometimes it is simply impossible to imitate a capability because of the cost. Other reasons could </w:t>
      </w:r>
      <w:r w:rsidR="00E01025">
        <w:t>be</w:t>
      </w:r>
      <w:r>
        <w:t xml:space="preserve"> unique historical conditions, ambiguity about how the capability works, and social complexity including interpersonal relationships</w:t>
      </w:r>
      <w:r w:rsidR="001D42E1">
        <w:t>.</w:t>
      </w:r>
      <w:r>
        <w:t xml:space="preserve">  </w:t>
      </w:r>
    </w:p>
    <w:p w14:paraId="47823D6F" w14:textId="3D72602D" w:rsidR="00D607AB" w:rsidRPr="00112790" w:rsidRDefault="00C1562F" w:rsidP="00F117EB">
      <w:pPr>
        <w:pStyle w:val="ListParagraph"/>
        <w:widowControl/>
        <w:numPr>
          <w:ilvl w:val="0"/>
          <w:numId w:val="35"/>
        </w:numPr>
      </w:pPr>
      <w:r>
        <w:t>Non-substitutable</w:t>
      </w:r>
      <w:r w:rsidR="007C2FB9">
        <w:t xml:space="preserve"> </w:t>
      </w:r>
      <w:r>
        <w:t>means there are no substitutes for your core-competency.</w:t>
      </w:r>
    </w:p>
    <w:bookmarkEnd w:id="57"/>
    <w:p w14:paraId="6A7BADDA" w14:textId="77777777" w:rsidR="006E741E" w:rsidRDefault="006E741E" w:rsidP="00A05BA9"/>
    <w:p w14:paraId="1BD29CF2" w14:textId="7614B67B" w:rsidR="00A05BA9" w:rsidRDefault="00D12199" w:rsidP="00A05BA9">
      <w:r>
        <w:t xml:space="preserve">To decide which are your best core competencies, </w:t>
      </w:r>
      <w:r w:rsidR="006E741E">
        <w:t xml:space="preserve">test them to decide which one (or two at most) </w:t>
      </w:r>
      <w:r w:rsidR="006E741E" w:rsidRPr="00FC0C47">
        <w:t>sets you apart from your rivals</w:t>
      </w:r>
      <w:r>
        <w:t xml:space="preserve">—the </w:t>
      </w:r>
      <w:r w:rsidR="002A0BE7">
        <w:t>ones</w:t>
      </w:r>
      <w:r>
        <w:t xml:space="preserve"> that</w:t>
      </w:r>
      <w:r w:rsidR="002A0BE7">
        <w:t xml:space="preserve"> are your </w:t>
      </w:r>
      <w:r w:rsidR="002A0BE7" w:rsidRPr="002A0BE7">
        <w:rPr>
          <w:b/>
        </w:rPr>
        <w:t>competitive advantages</w:t>
      </w:r>
      <w:r w:rsidR="002A0BE7">
        <w:t>.</w:t>
      </w:r>
      <w:r w:rsidR="006E741E">
        <w:t xml:space="preserve"> </w:t>
      </w:r>
      <w:r w:rsidR="00A05BA9">
        <w:t>Here is an example of an analysis for a theatre agency:</w:t>
      </w:r>
      <w:r w:rsidR="00A05BA9">
        <w:rPr>
          <w:rStyle w:val="EndnoteReference"/>
        </w:rPr>
        <w:endnoteReference w:id="51"/>
      </w:r>
    </w:p>
    <w:p w14:paraId="7A010608" w14:textId="2394FC78" w:rsidR="006E741E" w:rsidRDefault="006E741E"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684"/>
        <w:gridCol w:w="1973"/>
        <w:gridCol w:w="1973"/>
        <w:gridCol w:w="1973"/>
        <w:gridCol w:w="1973"/>
      </w:tblGrid>
      <w:tr w:rsidR="00742CD3" w:rsidRPr="00E779A0" w14:paraId="5FACA0EA" w14:textId="77777777" w:rsidTr="000332DF">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5F91465" w14:textId="77777777" w:rsidR="00742CD3" w:rsidRDefault="00742CD3" w:rsidP="000332DF">
            <w:pPr>
              <w:widowControl/>
              <w:jc w:val="center"/>
              <w:rPr>
                <w:rFonts w:cs="Arial"/>
              </w:rPr>
            </w:pPr>
          </w:p>
          <w:p w14:paraId="6F9067F1" w14:textId="77777777" w:rsidR="00742CD3" w:rsidRDefault="00742CD3" w:rsidP="000332DF">
            <w:pPr>
              <w:widowControl/>
              <w:jc w:val="center"/>
              <w:rPr>
                <w:rFonts w:cs="Arial"/>
              </w:rPr>
            </w:pPr>
            <w:r>
              <w:rPr>
                <w:rFonts w:cs="Arial"/>
              </w:rPr>
              <w:t>Name of Core Competency</w:t>
            </w:r>
          </w:p>
          <w:p w14:paraId="11F06F21" w14:textId="77777777" w:rsidR="00742CD3" w:rsidRPr="00E779A0" w:rsidRDefault="00742CD3" w:rsidP="000332DF">
            <w:pPr>
              <w:widowControl/>
              <w:jc w:val="center"/>
              <w:rPr>
                <w:rFonts w:cs="Arial"/>
              </w:rPr>
            </w:pPr>
          </w:p>
        </w:tc>
        <w:tc>
          <w:tcPr>
            <w:tcW w:w="2025" w:type="dxa"/>
            <w:tcBorders>
              <w:left w:val="single" w:sz="4" w:space="0" w:color="auto"/>
            </w:tcBorders>
            <w:shd w:val="clear" w:color="auto" w:fill="D9D9D9" w:themeFill="background1" w:themeFillShade="D9"/>
            <w:tcMar>
              <w:left w:w="43" w:type="dxa"/>
              <w:right w:w="43" w:type="dxa"/>
            </w:tcMar>
          </w:tcPr>
          <w:p w14:paraId="4FE41217" w14:textId="77777777" w:rsidR="00742CD3" w:rsidRPr="00C530AA" w:rsidRDefault="00742CD3" w:rsidP="000332DF">
            <w:pPr>
              <w:widowControl/>
              <w:jc w:val="center"/>
              <w:rPr>
                <w:rFonts w:cs="Arial"/>
              </w:rPr>
            </w:pPr>
            <w:r w:rsidRPr="00046B66">
              <w:rPr>
                <w:rFonts w:cs="Arial"/>
              </w:rPr>
              <w:t xml:space="preserve">Exceptional Theatre Inspired </w:t>
            </w:r>
            <w:r>
              <w:rPr>
                <w:rFonts w:cs="Arial"/>
              </w:rPr>
              <w:t xml:space="preserve">by Shared </w:t>
            </w:r>
            <w:r w:rsidRPr="00046B66">
              <w:rPr>
                <w:rFonts w:cs="Arial"/>
              </w:rPr>
              <w:t>History</w:t>
            </w:r>
          </w:p>
        </w:tc>
        <w:tc>
          <w:tcPr>
            <w:tcW w:w="2025" w:type="dxa"/>
            <w:shd w:val="clear" w:color="auto" w:fill="D9D9D9" w:themeFill="background1" w:themeFillShade="D9"/>
          </w:tcPr>
          <w:p w14:paraId="7B96D2AB" w14:textId="77777777" w:rsidR="00742CD3" w:rsidRPr="00C530AA" w:rsidRDefault="00742CD3" w:rsidP="000332DF">
            <w:pPr>
              <w:widowControl/>
              <w:jc w:val="center"/>
              <w:rPr>
                <w:rFonts w:cs="Arial"/>
              </w:rPr>
            </w:pPr>
            <w:r w:rsidRPr="00046B66">
              <w:rPr>
                <w:rFonts w:cs="Arial"/>
              </w:rPr>
              <w:t>Works with Chicago Actors</w:t>
            </w:r>
          </w:p>
        </w:tc>
        <w:tc>
          <w:tcPr>
            <w:tcW w:w="2025" w:type="dxa"/>
            <w:shd w:val="clear" w:color="auto" w:fill="D9D9D9" w:themeFill="background1" w:themeFillShade="D9"/>
          </w:tcPr>
          <w:p w14:paraId="641CF3EA" w14:textId="77777777" w:rsidR="00742CD3" w:rsidRPr="00C530AA" w:rsidRDefault="00742CD3" w:rsidP="000332DF">
            <w:pPr>
              <w:widowControl/>
              <w:jc w:val="center"/>
              <w:rPr>
                <w:rFonts w:cs="Arial"/>
              </w:rPr>
            </w:pPr>
            <w:r w:rsidRPr="00046B66">
              <w:rPr>
                <w:rFonts w:cs="Arial"/>
              </w:rPr>
              <w:t>Engages Audiences</w:t>
            </w:r>
          </w:p>
        </w:tc>
        <w:tc>
          <w:tcPr>
            <w:tcW w:w="2025" w:type="dxa"/>
            <w:shd w:val="clear" w:color="auto" w:fill="D9D9D9" w:themeFill="background1" w:themeFillShade="D9"/>
          </w:tcPr>
          <w:p w14:paraId="45C63358" w14:textId="77777777" w:rsidR="00742CD3" w:rsidRPr="00C530AA" w:rsidRDefault="00742CD3" w:rsidP="000332DF">
            <w:pPr>
              <w:widowControl/>
              <w:jc w:val="center"/>
              <w:rPr>
                <w:rFonts w:cs="Arial"/>
              </w:rPr>
            </w:pPr>
            <w:r w:rsidRPr="00046B66">
              <w:rPr>
                <w:rFonts w:cs="Arial"/>
              </w:rPr>
              <w:t>Develops Art in Schools Programs</w:t>
            </w:r>
          </w:p>
        </w:tc>
      </w:tr>
      <w:tr w:rsidR="00742CD3" w:rsidRPr="00E779A0" w14:paraId="474DBDAB" w14:textId="77777777" w:rsidTr="000332DF">
        <w:trPr>
          <w:cantSplit/>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tcPr>
          <w:p w14:paraId="7CA62B10" w14:textId="77777777" w:rsidR="00742CD3" w:rsidRPr="00E779A0" w:rsidRDefault="00742CD3" w:rsidP="000332DF">
            <w:pPr>
              <w:widowControl/>
              <w:jc w:val="center"/>
              <w:rPr>
                <w:rFonts w:cs="Arial"/>
              </w:rPr>
            </w:pPr>
            <w:r w:rsidRPr="00E779A0">
              <w:rPr>
                <w:rFonts w:cs="Arial"/>
              </w:rPr>
              <w:t>Valuable</w:t>
            </w:r>
          </w:p>
        </w:tc>
        <w:tc>
          <w:tcPr>
            <w:tcW w:w="2025" w:type="dxa"/>
            <w:shd w:val="clear" w:color="auto" w:fill="auto"/>
            <w:tcMar>
              <w:left w:w="43" w:type="dxa"/>
              <w:right w:w="43" w:type="dxa"/>
            </w:tcMar>
          </w:tcPr>
          <w:p w14:paraId="0DCF00E6" w14:textId="77777777" w:rsidR="00742CD3" w:rsidRPr="00E779A0" w:rsidRDefault="00742CD3" w:rsidP="000332DF">
            <w:pPr>
              <w:widowControl/>
              <w:rPr>
                <w:rFonts w:cs="Arial"/>
              </w:rPr>
            </w:pPr>
            <w:r w:rsidRPr="00E779A0">
              <w:rPr>
                <w:rFonts w:cs="Arial"/>
              </w:rPr>
              <w:t>Yes, unites audiences</w:t>
            </w:r>
            <w:r>
              <w:rPr>
                <w:rFonts w:cs="Arial"/>
              </w:rPr>
              <w:t xml:space="preserve">; </w:t>
            </w:r>
            <w:r w:rsidRPr="00E779A0">
              <w:rPr>
                <w:rFonts w:cs="Arial"/>
              </w:rPr>
              <w:t xml:space="preserve">increases self-awareness </w:t>
            </w:r>
          </w:p>
        </w:tc>
        <w:tc>
          <w:tcPr>
            <w:tcW w:w="2025" w:type="dxa"/>
            <w:shd w:val="clear" w:color="auto" w:fill="auto"/>
            <w:tcMar>
              <w:left w:w="43" w:type="dxa"/>
              <w:right w:w="43" w:type="dxa"/>
            </w:tcMar>
          </w:tcPr>
          <w:p w14:paraId="5962233D" w14:textId="77777777" w:rsidR="00742CD3" w:rsidRPr="00E779A0" w:rsidRDefault="00742CD3" w:rsidP="000332DF">
            <w:pPr>
              <w:widowControl/>
              <w:rPr>
                <w:rFonts w:cs="Arial"/>
              </w:rPr>
            </w:pPr>
            <w:r>
              <w:rPr>
                <w:rFonts w:cs="Arial"/>
              </w:rPr>
              <w:t xml:space="preserve">Yes, </w:t>
            </w:r>
            <w:r w:rsidRPr="00E779A0">
              <w:rPr>
                <w:rFonts w:cs="Arial"/>
              </w:rPr>
              <w:t>champions Chicago talent</w:t>
            </w:r>
          </w:p>
        </w:tc>
        <w:tc>
          <w:tcPr>
            <w:tcW w:w="2025" w:type="dxa"/>
            <w:shd w:val="clear" w:color="auto" w:fill="auto"/>
            <w:tcMar>
              <w:left w:w="43" w:type="dxa"/>
              <w:right w:w="43" w:type="dxa"/>
            </w:tcMar>
          </w:tcPr>
          <w:p w14:paraId="24EEB108" w14:textId="77777777" w:rsidR="00742CD3" w:rsidRPr="00E779A0" w:rsidRDefault="00742CD3" w:rsidP="000332DF">
            <w:pPr>
              <w:widowControl/>
              <w:rPr>
                <w:rFonts w:cs="Arial"/>
              </w:rPr>
            </w:pPr>
            <w:r>
              <w:rPr>
                <w:rFonts w:cs="Arial"/>
              </w:rPr>
              <w:t>Yes, pre- and post-show activities</w:t>
            </w:r>
            <w:r w:rsidRPr="00E779A0">
              <w:rPr>
                <w:rFonts w:cs="Arial"/>
              </w:rPr>
              <w:t xml:space="preserve"> spark dialogue</w:t>
            </w:r>
          </w:p>
        </w:tc>
        <w:tc>
          <w:tcPr>
            <w:tcW w:w="2025" w:type="dxa"/>
            <w:shd w:val="clear" w:color="auto" w:fill="auto"/>
            <w:tcMar>
              <w:left w:w="43" w:type="dxa"/>
              <w:right w:w="43" w:type="dxa"/>
            </w:tcMar>
          </w:tcPr>
          <w:p w14:paraId="740A3986" w14:textId="77777777" w:rsidR="00742CD3" w:rsidRPr="00E779A0" w:rsidRDefault="00742CD3" w:rsidP="000332DF">
            <w:pPr>
              <w:widowControl/>
              <w:rPr>
                <w:rFonts w:cs="Arial"/>
              </w:rPr>
            </w:pPr>
            <w:r>
              <w:rPr>
                <w:rFonts w:cs="Arial"/>
              </w:rPr>
              <w:t xml:space="preserve">Yes, </w:t>
            </w:r>
            <w:r w:rsidRPr="00E779A0">
              <w:rPr>
                <w:rFonts w:cs="Arial"/>
              </w:rPr>
              <w:t>fosters learning</w:t>
            </w:r>
          </w:p>
        </w:tc>
      </w:tr>
      <w:tr w:rsidR="00742CD3" w:rsidRPr="00E779A0" w14:paraId="72A70623" w14:textId="77777777" w:rsidTr="000332DF">
        <w:trPr>
          <w:cantSplit/>
          <w:trHeight w:val="54"/>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tcPr>
          <w:p w14:paraId="0C7229DB" w14:textId="77777777" w:rsidR="00742CD3" w:rsidRPr="00E779A0" w:rsidRDefault="00742CD3" w:rsidP="000332DF">
            <w:pPr>
              <w:widowControl/>
              <w:jc w:val="center"/>
              <w:rPr>
                <w:rFonts w:cs="Arial"/>
              </w:rPr>
            </w:pPr>
            <w:r w:rsidRPr="00E779A0">
              <w:rPr>
                <w:rFonts w:cs="Arial"/>
              </w:rPr>
              <w:t>Rare</w:t>
            </w:r>
          </w:p>
        </w:tc>
        <w:tc>
          <w:tcPr>
            <w:tcW w:w="2025" w:type="dxa"/>
            <w:shd w:val="clear" w:color="auto" w:fill="auto"/>
            <w:tcMar>
              <w:left w:w="43" w:type="dxa"/>
              <w:right w:w="43" w:type="dxa"/>
            </w:tcMar>
          </w:tcPr>
          <w:p w14:paraId="12BC7D25" w14:textId="77777777" w:rsidR="00742CD3" w:rsidRPr="00E779A0" w:rsidRDefault="00742CD3" w:rsidP="000332DF">
            <w:pPr>
              <w:widowControl/>
              <w:rPr>
                <w:rFonts w:cs="Arial"/>
              </w:rPr>
            </w:pPr>
            <w:r w:rsidRPr="00E779A0">
              <w:rPr>
                <w:rFonts w:cs="Arial"/>
              </w:rPr>
              <w:t>Yes, only theatre in Chicago devoted to this undertaking</w:t>
            </w:r>
          </w:p>
        </w:tc>
        <w:tc>
          <w:tcPr>
            <w:tcW w:w="2025" w:type="dxa"/>
            <w:shd w:val="clear" w:color="auto" w:fill="auto"/>
            <w:tcMar>
              <w:left w:w="43" w:type="dxa"/>
              <w:right w:w="43" w:type="dxa"/>
            </w:tcMar>
          </w:tcPr>
          <w:p w14:paraId="6419ABF6" w14:textId="77777777" w:rsidR="00742CD3" w:rsidRPr="00E779A0" w:rsidRDefault="00742CD3" w:rsidP="000332DF">
            <w:pPr>
              <w:widowControl/>
              <w:rPr>
                <w:rFonts w:cs="Arial"/>
              </w:rPr>
            </w:pPr>
            <w:r w:rsidRPr="00E779A0">
              <w:rPr>
                <w:rFonts w:cs="Arial"/>
              </w:rPr>
              <w:t>No, many theatres only work with local artists</w:t>
            </w:r>
          </w:p>
        </w:tc>
        <w:tc>
          <w:tcPr>
            <w:tcW w:w="2025" w:type="dxa"/>
            <w:shd w:val="clear" w:color="auto" w:fill="auto"/>
            <w:tcMar>
              <w:left w:w="43" w:type="dxa"/>
              <w:right w:w="43" w:type="dxa"/>
            </w:tcMar>
          </w:tcPr>
          <w:p w14:paraId="47E6ED0F" w14:textId="77777777" w:rsidR="00742CD3" w:rsidRPr="00E779A0" w:rsidRDefault="00742CD3" w:rsidP="000332DF">
            <w:pPr>
              <w:widowControl/>
              <w:rPr>
                <w:rFonts w:cs="Arial"/>
              </w:rPr>
            </w:pPr>
            <w:r w:rsidRPr="00E779A0">
              <w:rPr>
                <w:rFonts w:cs="Arial"/>
              </w:rPr>
              <w:t>Somewhat, but immersive theatre is becoming more popular</w:t>
            </w:r>
          </w:p>
        </w:tc>
        <w:tc>
          <w:tcPr>
            <w:tcW w:w="2025" w:type="dxa"/>
            <w:shd w:val="clear" w:color="auto" w:fill="auto"/>
            <w:tcMar>
              <w:left w:w="43" w:type="dxa"/>
              <w:right w:w="43" w:type="dxa"/>
            </w:tcMar>
          </w:tcPr>
          <w:p w14:paraId="0121397C" w14:textId="77777777" w:rsidR="00742CD3" w:rsidRPr="00E779A0" w:rsidRDefault="00742CD3" w:rsidP="000332DF">
            <w:pPr>
              <w:widowControl/>
              <w:rPr>
                <w:rFonts w:cs="Arial"/>
              </w:rPr>
            </w:pPr>
            <w:r>
              <w:rPr>
                <w:rFonts w:cs="Arial"/>
              </w:rPr>
              <w:t>No, many theatre</w:t>
            </w:r>
            <w:r w:rsidRPr="00E779A0">
              <w:rPr>
                <w:rFonts w:cs="Arial"/>
              </w:rPr>
              <w:t>s offer art in classroom opportunities</w:t>
            </w:r>
          </w:p>
        </w:tc>
      </w:tr>
      <w:tr w:rsidR="00742CD3" w:rsidRPr="00E779A0" w14:paraId="34FE3612" w14:textId="77777777" w:rsidTr="000332DF">
        <w:trPr>
          <w:cantSplit/>
          <w:trHeight w:val="54"/>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tcPr>
          <w:p w14:paraId="0CA3607C" w14:textId="77777777" w:rsidR="00742CD3" w:rsidRPr="00E779A0" w:rsidRDefault="00742CD3" w:rsidP="000332DF">
            <w:pPr>
              <w:widowControl/>
              <w:jc w:val="center"/>
              <w:rPr>
                <w:rFonts w:cs="Arial"/>
              </w:rPr>
            </w:pPr>
            <w:r w:rsidRPr="00E779A0">
              <w:rPr>
                <w:rFonts w:cs="Arial"/>
              </w:rPr>
              <w:lastRenderedPageBreak/>
              <w:t>Costly to Imitate</w:t>
            </w:r>
          </w:p>
        </w:tc>
        <w:tc>
          <w:tcPr>
            <w:tcW w:w="2025" w:type="dxa"/>
            <w:shd w:val="clear" w:color="auto" w:fill="auto"/>
            <w:tcMar>
              <w:left w:w="43" w:type="dxa"/>
              <w:right w:w="43" w:type="dxa"/>
            </w:tcMar>
          </w:tcPr>
          <w:p w14:paraId="72B9261F" w14:textId="77777777" w:rsidR="00742CD3" w:rsidRPr="00E779A0" w:rsidRDefault="00742CD3" w:rsidP="000332DF">
            <w:pPr>
              <w:widowControl/>
              <w:rPr>
                <w:rFonts w:cs="Arial"/>
              </w:rPr>
            </w:pPr>
            <w:r w:rsidRPr="00E779A0">
              <w:rPr>
                <w:rFonts w:cs="Arial"/>
              </w:rPr>
              <w:t>Somewhat, any theatre can produce plays about history</w:t>
            </w:r>
          </w:p>
        </w:tc>
        <w:tc>
          <w:tcPr>
            <w:tcW w:w="2025" w:type="dxa"/>
            <w:shd w:val="clear" w:color="auto" w:fill="auto"/>
            <w:tcMar>
              <w:left w:w="43" w:type="dxa"/>
              <w:right w:w="43" w:type="dxa"/>
            </w:tcMar>
          </w:tcPr>
          <w:p w14:paraId="43F8727D" w14:textId="77777777" w:rsidR="00742CD3" w:rsidRPr="00E779A0" w:rsidRDefault="00742CD3" w:rsidP="000332DF">
            <w:pPr>
              <w:widowControl/>
              <w:rPr>
                <w:rFonts w:cs="Arial"/>
              </w:rPr>
            </w:pPr>
            <w:r>
              <w:rPr>
                <w:rFonts w:cs="Arial"/>
              </w:rPr>
              <w:t>No, any theatre can</w:t>
            </w:r>
            <w:r w:rsidRPr="00E779A0">
              <w:rPr>
                <w:rFonts w:cs="Arial"/>
              </w:rPr>
              <w:t xml:space="preserve"> use local artists</w:t>
            </w:r>
          </w:p>
        </w:tc>
        <w:tc>
          <w:tcPr>
            <w:tcW w:w="2025" w:type="dxa"/>
            <w:shd w:val="clear" w:color="auto" w:fill="auto"/>
            <w:tcMar>
              <w:left w:w="43" w:type="dxa"/>
              <w:right w:w="43" w:type="dxa"/>
            </w:tcMar>
          </w:tcPr>
          <w:p w14:paraId="2D4D0FBC" w14:textId="77777777" w:rsidR="00742CD3" w:rsidRPr="00E779A0" w:rsidRDefault="00742CD3" w:rsidP="000332DF">
            <w:pPr>
              <w:widowControl/>
              <w:rPr>
                <w:rFonts w:cs="Arial"/>
              </w:rPr>
            </w:pPr>
            <w:r w:rsidRPr="00E779A0">
              <w:rPr>
                <w:rFonts w:cs="Arial"/>
              </w:rPr>
              <w:t>Yes, requires human and financial resources</w:t>
            </w:r>
          </w:p>
        </w:tc>
        <w:tc>
          <w:tcPr>
            <w:tcW w:w="2025" w:type="dxa"/>
            <w:shd w:val="clear" w:color="auto" w:fill="auto"/>
            <w:tcMar>
              <w:left w:w="43" w:type="dxa"/>
              <w:right w:w="43" w:type="dxa"/>
            </w:tcMar>
          </w:tcPr>
          <w:p w14:paraId="00616F79" w14:textId="77777777" w:rsidR="00742CD3" w:rsidRPr="00E779A0" w:rsidRDefault="00742CD3" w:rsidP="000332DF">
            <w:pPr>
              <w:widowControl/>
              <w:rPr>
                <w:rFonts w:cs="Arial"/>
              </w:rPr>
            </w:pPr>
            <w:r w:rsidRPr="00E779A0">
              <w:rPr>
                <w:rFonts w:cs="Arial"/>
              </w:rPr>
              <w:t>No, most likely funding is available</w:t>
            </w:r>
          </w:p>
        </w:tc>
      </w:tr>
      <w:tr w:rsidR="00742CD3" w:rsidRPr="00E779A0" w14:paraId="488C4E0B" w14:textId="77777777" w:rsidTr="000332DF">
        <w:trPr>
          <w:cantSplit/>
          <w:trHeight w:val="54"/>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tcPr>
          <w:p w14:paraId="176D2477" w14:textId="77777777" w:rsidR="00742CD3" w:rsidRPr="00E779A0" w:rsidRDefault="00742CD3" w:rsidP="000332DF">
            <w:pPr>
              <w:widowControl/>
              <w:jc w:val="center"/>
              <w:rPr>
                <w:rFonts w:cs="Arial"/>
              </w:rPr>
            </w:pPr>
            <w:r w:rsidRPr="00E779A0">
              <w:rPr>
                <w:rFonts w:cs="Arial"/>
              </w:rPr>
              <w:t>Non-substitutable</w:t>
            </w:r>
          </w:p>
        </w:tc>
        <w:tc>
          <w:tcPr>
            <w:tcW w:w="2025" w:type="dxa"/>
            <w:shd w:val="clear" w:color="auto" w:fill="auto"/>
            <w:tcMar>
              <w:left w:w="43" w:type="dxa"/>
              <w:right w:w="43" w:type="dxa"/>
            </w:tcMar>
          </w:tcPr>
          <w:p w14:paraId="511C9583" w14:textId="09A6AAA4" w:rsidR="00742CD3" w:rsidRPr="00E779A0" w:rsidRDefault="00742CD3" w:rsidP="000332DF">
            <w:pPr>
              <w:widowControl/>
              <w:rPr>
                <w:rFonts w:cs="Arial"/>
              </w:rPr>
            </w:pPr>
            <w:r w:rsidRPr="00E779A0">
              <w:rPr>
                <w:rFonts w:cs="Arial"/>
              </w:rPr>
              <w:t xml:space="preserve">Yes, the mission requires </w:t>
            </w:r>
            <w:r>
              <w:rPr>
                <w:rFonts w:cs="Arial"/>
              </w:rPr>
              <w:t xml:space="preserve">that </w:t>
            </w:r>
            <w:r w:rsidRPr="00E779A0">
              <w:rPr>
                <w:rFonts w:cs="Arial"/>
              </w:rPr>
              <w:t>the theatre only do plays inspired by history</w:t>
            </w:r>
            <w:r>
              <w:rPr>
                <w:rFonts w:cs="Arial"/>
              </w:rPr>
              <w:t xml:space="preserve"> and this is quite rare. </w:t>
            </w:r>
          </w:p>
        </w:tc>
        <w:tc>
          <w:tcPr>
            <w:tcW w:w="2025" w:type="dxa"/>
            <w:shd w:val="clear" w:color="auto" w:fill="auto"/>
            <w:tcMar>
              <w:left w:w="43" w:type="dxa"/>
              <w:right w:w="43" w:type="dxa"/>
            </w:tcMar>
          </w:tcPr>
          <w:p w14:paraId="50A0A9D7" w14:textId="3BB2E617" w:rsidR="00742CD3" w:rsidRPr="00E779A0" w:rsidRDefault="00742CD3" w:rsidP="000332DF">
            <w:pPr>
              <w:widowControl/>
              <w:rPr>
                <w:rFonts w:cs="Arial"/>
              </w:rPr>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r>
              <w:rPr>
                <w:rFonts w:cs="Arial"/>
              </w:rPr>
              <w:t>.</w:t>
            </w:r>
          </w:p>
        </w:tc>
        <w:tc>
          <w:tcPr>
            <w:tcW w:w="2025" w:type="dxa"/>
            <w:shd w:val="clear" w:color="auto" w:fill="auto"/>
            <w:tcMar>
              <w:left w:w="43" w:type="dxa"/>
              <w:right w:w="43" w:type="dxa"/>
            </w:tcMar>
          </w:tcPr>
          <w:p w14:paraId="3EA0827C" w14:textId="44435B51" w:rsidR="00742CD3" w:rsidRPr="00E779A0" w:rsidRDefault="00742CD3" w:rsidP="000332DF">
            <w:pPr>
              <w:widowControl/>
              <w:rPr>
                <w:rFonts w:cs="Arial"/>
              </w:rPr>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r>
              <w:rPr>
                <w:rFonts w:cs="Arial"/>
              </w:rPr>
              <w:t>.</w:t>
            </w:r>
          </w:p>
        </w:tc>
        <w:tc>
          <w:tcPr>
            <w:tcW w:w="2025" w:type="dxa"/>
            <w:shd w:val="clear" w:color="auto" w:fill="auto"/>
            <w:tcMar>
              <w:left w:w="43" w:type="dxa"/>
              <w:right w:w="43" w:type="dxa"/>
            </w:tcMar>
          </w:tcPr>
          <w:p w14:paraId="2EBA9FAC" w14:textId="26F845FB" w:rsidR="00742CD3" w:rsidRPr="00E779A0" w:rsidRDefault="00742CD3" w:rsidP="000332DF">
            <w:pPr>
              <w:widowControl/>
              <w:rPr>
                <w:rFonts w:cs="Arial"/>
              </w:rPr>
            </w:pPr>
            <w:r>
              <w:rPr>
                <w:rFonts w:cs="Arial"/>
              </w:rPr>
              <w:t>No</w:t>
            </w:r>
            <w:r w:rsidRPr="00E779A0">
              <w:rPr>
                <w:rFonts w:cs="Arial"/>
              </w:rPr>
              <w:t>, interacting with the next generation is a stated goal in the strategic plan</w:t>
            </w:r>
            <w:r>
              <w:rPr>
                <w:rFonts w:cs="Arial"/>
              </w:rPr>
              <w:t>.</w:t>
            </w:r>
          </w:p>
        </w:tc>
      </w:tr>
      <w:tr w:rsidR="00742CD3" w:rsidRPr="00E779A0" w14:paraId="0555FF7D" w14:textId="77777777" w:rsidTr="000332DF">
        <w:trPr>
          <w:cantSplit/>
          <w:trHeight w:val="54"/>
          <w:jc w:val="center"/>
        </w:trPr>
        <w:tc>
          <w:tcPr>
            <w:tcW w:w="1728" w:type="dxa"/>
            <w:tcBorders>
              <w:top w:val="single" w:sz="4" w:space="0" w:color="auto"/>
            </w:tcBorders>
            <w:shd w:val="clear" w:color="auto" w:fill="D9D9D9" w:themeFill="background1" w:themeFillShade="D9"/>
            <w:tcMar>
              <w:left w:w="43" w:type="dxa"/>
              <w:right w:w="43" w:type="dxa"/>
            </w:tcMar>
          </w:tcPr>
          <w:p w14:paraId="499ADD8D" w14:textId="77777777" w:rsidR="00742CD3" w:rsidRPr="00E779A0" w:rsidRDefault="00742CD3" w:rsidP="000332DF">
            <w:pPr>
              <w:widowControl/>
              <w:jc w:val="center"/>
              <w:rPr>
                <w:rFonts w:cs="Arial"/>
              </w:rPr>
            </w:pPr>
            <w:r>
              <w:rPr>
                <w:rFonts w:cs="Arial"/>
              </w:rPr>
              <w:t>Ranking 1-5 (5=Best)</w:t>
            </w:r>
          </w:p>
        </w:tc>
        <w:tc>
          <w:tcPr>
            <w:tcW w:w="2025" w:type="dxa"/>
            <w:shd w:val="clear" w:color="auto" w:fill="auto"/>
            <w:tcMar>
              <w:left w:w="43" w:type="dxa"/>
              <w:right w:w="43" w:type="dxa"/>
            </w:tcMar>
          </w:tcPr>
          <w:p w14:paraId="55325718" w14:textId="489BD2B0" w:rsidR="00742CD3" w:rsidRPr="00E779A0" w:rsidRDefault="00742CD3" w:rsidP="00742CD3">
            <w:pPr>
              <w:widowControl/>
              <w:jc w:val="center"/>
              <w:rPr>
                <w:rFonts w:cs="Arial"/>
              </w:rPr>
            </w:pPr>
            <w:r>
              <w:rPr>
                <w:rFonts w:cs="Arial"/>
              </w:rPr>
              <w:t>5</w:t>
            </w:r>
          </w:p>
        </w:tc>
        <w:tc>
          <w:tcPr>
            <w:tcW w:w="2025" w:type="dxa"/>
            <w:shd w:val="clear" w:color="auto" w:fill="auto"/>
            <w:tcMar>
              <w:left w:w="43" w:type="dxa"/>
              <w:right w:w="43" w:type="dxa"/>
            </w:tcMar>
          </w:tcPr>
          <w:p w14:paraId="07440AA4" w14:textId="1C90DF63" w:rsidR="00742CD3" w:rsidRPr="00E779A0" w:rsidRDefault="005B39FB" w:rsidP="00742CD3">
            <w:pPr>
              <w:widowControl/>
              <w:jc w:val="center"/>
              <w:rPr>
                <w:rFonts w:cs="Arial"/>
              </w:rPr>
            </w:pPr>
            <w:r>
              <w:rPr>
                <w:rFonts w:cs="Arial"/>
              </w:rPr>
              <w:t>4</w:t>
            </w:r>
            <w:bookmarkStart w:id="58" w:name="_GoBack"/>
            <w:bookmarkEnd w:id="58"/>
          </w:p>
        </w:tc>
        <w:tc>
          <w:tcPr>
            <w:tcW w:w="2025" w:type="dxa"/>
            <w:shd w:val="clear" w:color="auto" w:fill="auto"/>
            <w:tcMar>
              <w:left w:w="43" w:type="dxa"/>
              <w:right w:w="43" w:type="dxa"/>
            </w:tcMar>
          </w:tcPr>
          <w:p w14:paraId="5858DDAA" w14:textId="733DE72D" w:rsidR="00742CD3" w:rsidRDefault="00742CD3" w:rsidP="00742CD3">
            <w:pPr>
              <w:widowControl/>
              <w:jc w:val="center"/>
              <w:rPr>
                <w:rFonts w:cs="Arial"/>
              </w:rPr>
            </w:pPr>
            <w:r>
              <w:rPr>
                <w:rFonts w:cs="Arial"/>
              </w:rPr>
              <w:t>3</w:t>
            </w:r>
          </w:p>
        </w:tc>
        <w:tc>
          <w:tcPr>
            <w:tcW w:w="2025" w:type="dxa"/>
            <w:shd w:val="clear" w:color="auto" w:fill="auto"/>
            <w:tcMar>
              <w:left w:w="43" w:type="dxa"/>
              <w:right w:w="43" w:type="dxa"/>
            </w:tcMar>
          </w:tcPr>
          <w:p w14:paraId="643CA36A" w14:textId="66F5BA34" w:rsidR="00742CD3" w:rsidRPr="00E779A0" w:rsidRDefault="00742CD3" w:rsidP="00742CD3">
            <w:pPr>
              <w:widowControl/>
              <w:jc w:val="center"/>
              <w:rPr>
                <w:rFonts w:cs="Arial"/>
              </w:rPr>
            </w:pPr>
            <w:r>
              <w:rPr>
                <w:rFonts w:cs="Arial"/>
              </w:rPr>
              <w:t>2</w:t>
            </w:r>
          </w:p>
        </w:tc>
      </w:tr>
    </w:tbl>
    <w:p w14:paraId="46955BF3" w14:textId="79E814F7" w:rsidR="00742CD3" w:rsidRDefault="00742CD3" w:rsidP="00F117EB">
      <w:pPr>
        <w:widowControl/>
      </w:pPr>
    </w:p>
    <w:p w14:paraId="577935E0" w14:textId="17EBCCBD" w:rsidR="00A72C80" w:rsidRDefault="00A72C80" w:rsidP="00F117EB">
      <w:pPr>
        <w:widowControl/>
      </w:pPr>
      <w:r>
        <w:rPr>
          <w:rFonts w:cs="Arial"/>
        </w:rPr>
        <w:t xml:space="preserve">The theatre in this example chose </w:t>
      </w:r>
      <w:r w:rsidRPr="006B43C3">
        <w:rPr>
          <w:rFonts w:cs="Arial"/>
        </w:rPr>
        <w:t xml:space="preserve">Chicago’s </w:t>
      </w:r>
      <w:r w:rsidRPr="00F20792">
        <w:rPr>
          <w:rFonts w:cs="Arial"/>
          <w:b/>
        </w:rPr>
        <w:t>only theatre company</w:t>
      </w:r>
      <w:r w:rsidRPr="006B43C3">
        <w:rPr>
          <w:rFonts w:cs="Arial"/>
        </w:rPr>
        <w:t xml:space="preserve"> </w:t>
      </w:r>
      <w:r w:rsidRPr="00F20792">
        <w:rPr>
          <w:rFonts w:cs="Arial"/>
          <w:b/>
        </w:rPr>
        <w:t>producing exceptional productions inspired by our shared history</w:t>
      </w:r>
      <w:r w:rsidRPr="006B43C3">
        <w:rPr>
          <w:rFonts w:cs="Arial"/>
        </w:rPr>
        <w:t>.</w:t>
      </w:r>
    </w:p>
    <w:p w14:paraId="588DD8BB" w14:textId="77777777" w:rsidR="00A72C80" w:rsidRDefault="00A72C80" w:rsidP="00F117EB">
      <w:pPr>
        <w:widowControl/>
      </w:pPr>
    </w:p>
    <w:p w14:paraId="3CD3397A" w14:textId="77777777" w:rsidR="00015264" w:rsidRDefault="006E741E" w:rsidP="00015264">
      <w:pPr>
        <w:widowControl/>
      </w:pPr>
      <w:r>
        <w:t>S</w:t>
      </w:r>
      <w:r w:rsidR="00A05BA9">
        <w:t>o</w:t>
      </w:r>
      <w:r w:rsidR="00D607AB">
        <w:t xml:space="preserve">, what are your agency’s </w:t>
      </w:r>
      <w:r w:rsidR="00D607AB">
        <w:rPr>
          <w:b/>
        </w:rPr>
        <w:t>competitive advantage</w:t>
      </w:r>
      <w:r w:rsidR="00D607AB" w:rsidRPr="00204C99">
        <w:t xml:space="preserve">? </w:t>
      </w:r>
      <w:r w:rsidR="00015264">
        <w:t xml:space="preserve">Although some organizations have multiple </w:t>
      </w:r>
      <w:r w:rsidR="00015264" w:rsidRPr="00D97973">
        <w:t>competitive advantage</w:t>
      </w:r>
      <w:r w:rsidR="00015264">
        <w:t>s, try to have as few as possible. It’s hard enough for folks in your agency to remember the mission let alone how you’re going to win.</w:t>
      </w:r>
    </w:p>
    <w:p w14:paraId="0E50D238" w14:textId="77777777" w:rsidR="00015264" w:rsidRDefault="00015264" w:rsidP="002A0BE7">
      <w:pPr>
        <w:widowControl/>
      </w:pPr>
    </w:p>
    <w:p w14:paraId="4D9D5A1A" w14:textId="19A89111" w:rsidR="002A0BE7" w:rsidRPr="00112790" w:rsidRDefault="00015264" w:rsidP="002A0BE7">
      <w:pPr>
        <w:widowControl/>
      </w:pPr>
      <w:r>
        <w:t>Therefore, p</w:t>
      </w:r>
      <w:r w:rsidR="002A0BE7">
        <w:t xml:space="preserve">ick the one that represents </w:t>
      </w:r>
      <w:r w:rsidR="002A0BE7" w:rsidRPr="002A0BE7">
        <w:rPr>
          <w:b/>
        </w:rPr>
        <w:t>what you do best</w:t>
      </w:r>
      <w:r w:rsidR="002A0BE7">
        <w:t xml:space="preserve">. </w:t>
      </w:r>
      <w:r w:rsidR="00D607AB">
        <w:t>Then</w:t>
      </w:r>
      <w:r w:rsidR="00D607AB" w:rsidRPr="00FC0C47">
        <w:t xml:space="preserve"> briefly state it and discuss your conclusions. </w:t>
      </w:r>
      <w:r w:rsidR="00D607AB" w:rsidRPr="00FC0C47">
        <w:rPr>
          <w:b/>
        </w:rPr>
        <w:t xml:space="preserve">Your competitive advantage </w:t>
      </w:r>
      <w:r w:rsidR="00D607AB" w:rsidRPr="00C8215B">
        <w:rPr>
          <w:b/>
        </w:rPr>
        <w:t>should become a part of the</w:t>
      </w:r>
      <w:r w:rsidR="00D607AB">
        <w:rPr>
          <w:b/>
          <w:i/>
        </w:rPr>
        <w:t xml:space="preserve"> new m</w:t>
      </w:r>
      <w:r w:rsidR="00D607AB" w:rsidRPr="00FC0C47">
        <w:rPr>
          <w:b/>
          <w:i/>
        </w:rPr>
        <w:t xml:space="preserve">ission </w:t>
      </w:r>
      <w:r w:rsidR="00D607AB">
        <w:rPr>
          <w:b/>
          <w:i/>
        </w:rPr>
        <w:t>s</w:t>
      </w:r>
      <w:r w:rsidR="00D607AB" w:rsidRPr="00FC0C47">
        <w:rPr>
          <w:b/>
          <w:i/>
        </w:rPr>
        <w:t xml:space="preserve">tatement </w:t>
      </w:r>
      <w:r w:rsidR="00D607AB" w:rsidRPr="00C8215B">
        <w:rPr>
          <w:b/>
        </w:rPr>
        <w:t>and</w:t>
      </w:r>
      <w:r w:rsidR="00D607AB" w:rsidRPr="00FC0C47">
        <w:rPr>
          <w:b/>
          <w:i/>
        </w:rPr>
        <w:t xml:space="preserve"> new simplified mission statement.</w:t>
      </w:r>
      <w:r w:rsidR="00C1562F">
        <w:rPr>
          <w:b/>
          <w:i/>
        </w:rPr>
        <w:t xml:space="preserve"> </w:t>
      </w:r>
      <w:r w:rsidR="002A0BE7">
        <w:t xml:space="preserve">In the example above, the one </w:t>
      </w:r>
      <w:r w:rsidR="002A0BE7" w:rsidRPr="00E779A0">
        <w:t xml:space="preserve">that </w:t>
      </w:r>
      <w:r w:rsidR="002A0BE7">
        <w:t xml:space="preserve">became the </w:t>
      </w:r>
      <w:r w:rsidR="002A0BE7" w:rsidRPr="00E779A0">
        <w:t xml:space="preserve">company’s competitive advantage </w:t>
      </w:r>
      <w:r w:rsidR="002A0BE7">
        <w:t>is</w:t>
      </w:r>
      <w:r w:rsidR="002A0BE7" w:rsidRPr="00E779A0">
        <w:t xml:space="preserve"> </w:t>
      </w:r>
      <w:r w:rsidR="002A0BE7">
        <w:t>“E</w:t>
      </w:r>
      <w:r w:rsidR="002A0BE7" w:rsidRPr="00445D2B">
        <w:t xml:space="preserve">xceptional productions inspired by </w:t>
      </w:r>
      <w:r w:rsidR="00FA6CE9">
        <w:t xml:space="preserve">our </w:t>
      </w:r>
      <w:r w:rsidR="002A0BE7" w:rsidRPr="00445D2B">
        <w:t>shared history.</w:t>
      </w:r>
      <w:r w:rsidR="002A0BE7">
        <w:t>”</w:t>
      </w:r>
      <w:r w:rsidR="002A0BE7" w:rsidRPr="00445D2B">
        <w:rPr>
          <w:rStyle w:val="EndnoteReference"/>
        </w:rPr>
        <w:endnoteReference w:id="52"/>
      </w:r>
      <w:r w:rsidR="002A0BE7" w:rsidRPr="00445D2B">
        <w:t xml:space="preserve"> </w:t>
      </w:r>
    </w:p>
    <w:p w14:paraId="28967449" w14:textId="77777777" w:rsidR="00270D7E" w:rsidRDefault="00270D7E" w:rsidP="00F117EB">
      <w:pPr>
        <w:widowControl/>
        <w:rPr>
          <w:b/>
        </w:rPr>
      </w:pPr>
    </w:p>
    <w:bookmarkEnd w:id="53"/>
    <w:p w14:paraId="2EF7CA05" w14:textId="72D20B5F" w:rsidR="00D607AB" w:rsidRPr="00112790" w:rsidRDefault="00D607AB" w:rsidP="00F117EB">
      <w:pPr>
        <w:widowControl/>
      </w:pPr>
      <w:r>
        <w:t xml:space="preserve">A word of caution: the danger with this approach is that the competencies you have now may not be the ones that you need in the future. If that is the case, you </w:t>
      </w:r>
      <w:r w:rsidR="00231942">
        <w:t xml:space="preserve">may need to create a </w:t>
      </w:r>
      <w:r>
        <w:t>new strategy to develop those needed competencies. Be forewarned</w:t>
      </w:r>
      <w:r w:rsidR="006E741E">
        <w:t xml:space="preserve"> that </w:t>
      </w:r>
      <w:r>
        <w:t xml:space="preserve">a strategy to build a </w:t>
      </w:r>
      <w:r w:rsidR="006E741E">
        <w:t>competitive advantage</w:t>
      </w:r>
      <w:r>
        <w:t xml:space="preserve"> can be of a scale equal to other major endeavors</w:t>
      </w:r>
      <w:r w:rsidR="00231942">
        <w:t>, as</w:t>
      </w:r>
      <w:r>
        <w:t xml:space="preserve"> it often involves changing the culture of the agency. For example, the Victoria Theatre Association’s core competency of making the customer the star took years of discipline. </w:t>
      </w:r>
      <w:r w:rsidR="00D428C2">
        <w:t>However,</w:t>
      </w:r>
      <w:r w:rsidR="001D42E1">
        <w:t xml:space="preserve"> once established, it made a great </w:t>
      </w:r>
      <w:r>
        <w:t xml:space="preserve">difference. </w:t>
      </w:r>
    </w:p>
    <w:p w14:paraId="730DEFD0" w14:textId="77777777" w:rsidR="00D607AB" w:rsidRDefault="00D607AB" w:rsidP="00F117EB">
      <w:pPr>
        <w:widowControl/>
      </w:pPr>
    </w:p>
    <w:p w14:paraId="78B60222" w14:textId="77777777" w:rsidR="00D607AB" w:rsidRPr="00112790" w:rsidRDefault="00D607AB" w:rsidP="00F117EB">
      <w:pPr>
        <w:pStyle w:val="Heading4"/>
        <w:widowControl/>
      </w:pPr>
      <w:bookmarkStart w:id="59" w:name="_Toc444854698"/>
      <w:bookmarkStart w:id="60" w:name="_Toc480225555"/>
      <w:r>
        <w:t>Simplified Mission</w:t>
      </w:r>
      <w:bookmarkEnd w:id="59"/>
      <w:bookmarkEnd w:id="60"/>
    </w:p>
    <w:p w14:paraId="797CD10D" w14:textId="77777777" w:rsidR="00D607AB" w:rsidRPr="003930D0" w:rsidRDefault="00D607AB" w:rsidP="00F117EB">
      <w:pPr>
        <w:widowControl/>
      </w:pPr>
    </w:p>
    <w:p w14:paraId="446CE5EB" w14:textId="77777777" w:rsidR="00D607AB" w:rsidRPr="00112790" w:rsidRDefault="00D607AB" w:rsidP="00F117EB">
      <w:pPr>
        <w:widowControl/>
      </w:pPr>
      <w:r>
        <w:t>In his popular book on motivation, Dan Pink uses the question “What’s your sentence?” to clarify the need for succinct, yet powerful, mission statements:</w:t>
      </w:r>
    </w:p>
    <w:p w14:paraId="20BD4E80" w14:textId="77777777" w:rsidR="00D607AB" w:rsidRDefault="00D607AB" w:rsidP="00F117EB">
      <w:pPr>
        <w:widowControl/>
      </w:pPr>
    </w:p>
    <w:p w14:paraId="19794E15" w14:textId="77777777" w:rsidR="00D607AB" w:rsidRPr="00112790" w:rsidRDefault="00D607AB" w:rsidP="00F117EB">
      <w:pPr>
        <w:widowControl/>
        <w:ind w:left="720"/>
      </w:pPr>
      <w:r w:rsidRPr="00ED05CE">
        <w:t xml:space="preserve">In 1962, Clare Booth </w:t>
      </w:r>
      <w:r w:rsidRPr="00496AC0">
        <w:t>Luce</w:t>
      </w:r>
      <w:r w:rsidRPr="00ED05CE">
        <w:t xml:space="preserve">, one of the first women to serve in the U.S. Congress, offered some advice to President John F. Kennedy. ‘A great man,’ she told him, </w:t>
      </w:r>
      <w:r w:rsidRPr="00ED05CE">
        <w:lastRenderedPageBreak/>
        <w:t>‘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53"/>
      </w:r>
    </w:p>
    <w:p w14:paraId="5DB53D57" w14:textId="77777777" w:rsidR="00D607AB" w:rsidRDefault="00D607AB" w:rsidP="00F117EB">
      <w:pPr>
        <w:widowControl/>
      </w:pPr>
    </w:p>
    <w:p w14:paraId="0CFF17E9" w14:textId="77777777" w:rsidR="00D607AB" w:rsidRPr="00112790" w:rsidRDefault="00D607AB" w:rsidP="00F117EB">
      <w:pPr>
        <w:widowControl/>
      </w:pPr>
      <w:r>
        <w:t xml:space="preserve">When you’ve answered the three mission questions, you can finally find the sweet </w:t>
      </w:r>
      <w:r w:rsidR="00360791">
        <w:t>spot</w:t>
      </w:r>
      <w:r>
        <w:t xml:space="preserve"> that puts your mission statement together in a concise, inspiring</w:t>
      </w:r>
      <w:r w:rsidR="003B309F">
        <w:t>,</w:t>
      </w:r>
      <w:r>
        <w:t xml:space="preserve"> and memorable way </w:t>
      </w:r>
      <w:r w:rsidR="000C2EBA">
        <w:t>–</w:t>
      </w:r>
      <w:r>
        <w:t xml:space="preserve"> </w:t>
      </w:r>
      <w:r w:rsidR="009B05AD">
        <w:t xml:space="preserve">with just one sentence. </w:t>
      </w:r>
    </w:p>
    <w:p w14:paraId="31450F4D" w14:textId="77777777" w:rsidR="00D607AB" w:rsidRDefault="00D607AB" w:rsidP="00F117EB">
      <w:pPr>
        <w:widowControl/>
      </w:pPr>
    </w:p>
    <w:p w14:paraId="4168C5A7" w14:textId="77777777" w:rsidR="00D607AB" w:rsidRPr="00112790" w:rsidRDefault="00D607AB" w:rsidP="00F117EB">
      <w:pPr>
        <w:widowControl/>
      </w:pPr>
      <w:r>
        <w:t xml:space="preserve">As simple as it sounds, constructing that one sentence is a matter of putting your answers to the three questions together in a way that works for you. The mission for the outdoor camping organization is </w:t>
      </w:r>
      <w:r w:rsidR="00231942">
        <w:t>“</w:t>
      </w:r>
      <w:r w:rsidR="009B2A09" w:rsidRPr="00191D38">
        <w:t>a place for youth in our community where everyone succeeds with character-centered skills good for life</w:t>
      </w:r>
      <w:r w:rsidRPr="00231942">
        <w:t>.</w:t>
      </w:r>
      <w:r w:rsidR="00231942" w:rsidRPr="00470DA5">
        <w:t>”</w:t>
      </w:r>
      <w:r>
        <w:t xml:space="preserve"> </w:t>
      </w:r>
    </w:p>
    <w:p w14:paraId="6B7378D9" w14:textId="77777777" w:rsidR="00D607AB" w:rsidRDefault="00D607AB" w:rsidP="00F117EB">
      <w:pPr>
        <w:widowControl/>
      </w:pPr>
    </w:p>
    <w:p w14:paraId="47F00D39" w14:textId="7F0B1F50" w:rsidR="002335FD" w:rsidRDefault="00D607AB" w:rsidP="00F117EB">
      <w:pPr>
        <w:widowControl/>
      </w:pPr>
      <w:r>
        <w:t>Notice in this statement that</w:t>
      </w:r>
      <w:r w:rsidR="002335FD">
        <w:t xml:space="preserve"> there are no “provides this service or that service” statements. Services change over time, but your clients, transformation in their lives, and competitive advantage stay relatively stable. </w:t>
      </w:r>
    </w:p>
    <w:p w14:paraId="5F382F3A" w14:textId="77777777" w:rsidR="002335FD" w:rsidRDefault="002335FD" w:rsidP="00F117EB">
      <w:pPr>
        <w:widowControl/>
      </w:pPr>
    </w:p>
    <w:p w14:paraId="0978B704" w14:textId="68BD3E2A" w:rsidR="00D607AB" w:rsidRPr="00112790" w:rsidRDefault="001B57D0" w:rsidP="00F117EB">
      <w:pPr>
        <w:widowControl/>
      </w:pPr>
      <w:r>
        <w:t>Moreover</w:t>
      </w:r>
      <w:r w:rsidR="002335FD">
        <w:t>, t</w:t>
      </w:r>
      <w:r w:rsidR="00D607AB">
        <w:t xml:space="preserve">here is nothing tentative about </w:t>
      </w:r>
      <w:r w:rsidR="00470DA5" w:rsidRPr="00470DA5">
        <w:t>“</w:t>
      </w:r>
      <w:r w:rsidR="009B2A09" w:rsidRPr="00191D38">
        <w:t>everyone succeeds”</w:t>
      </w:r>
      <w:r w:rsidR="00D607AB" w:rsidRPr="00470DA5">
        <w:t>;</w:t>
      </w:r>
      <w:r w:rsidR="00D607AB">
        <w:t xml:space="preserve">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sidR="00D607AB">
        <w:rPr>
          <w:rStyle w:val="EndnoteReference"/>
        </w:rPr>
        <w:endnoteReference w:id="54"/>
      </w:r>
      <w:r w:rsidR="00D607AB">
        <w:t xml:space="preserve"> </w:t>
      </w:r>
    </w:p>
    <w:p w14:paraId="7711B9FD" w14:textId="77777777" w:rsidR="00D607AB" w:rsidRDefault="00D607AB" w:rsidP="00F117EB">
      <w:pPr>
        <w:widowControl/>
      </w:pPr>
    </w:p>
    <w:p w14:paraId="7E191F2F" w14:textId="760E4123" w:rsidR="0015687F" w:rsidRDefault="00D607AB" w:rsidP="00F117EB">
      <w:pPr>
        <w:widowControl/>
      </w:pPr>
      <w:r>
        <w:t xml:space="preserve">People working on the mission statement sometimes struggle with letting go of old </w:t>
      </w:r>
      <w:r w:rsidR="00470DA5">
        <w:t>sentiments</w:t>
      </w:r>
      <w:r>
        <w:t xml:space="preserve">. They like the feel of the words or the historical context. There is no issue with using previously created mission statements </w:t>
      </w:r>
      <w:r w:rsidR="00D428C2">
        <w:t>if</w:t>
      </w:r>
      <w:r>
        <w:t xml:space="preserve"> the mission explicitly addresses the three questions with authority. </w:t>
      </w:r>
      <w:r w:rsidR="00470DA5">
        <w:t>Howe</w:t>
      </w:r>
      <w:r w:rsidR="00593F31">
        <w:t xml:space="preserve">ver, the process of defining a new </w:t>
      </w:r>
      <w:r w:rsidR="00470DA5">
        <w:t xml:space="preserve">mission </w:t>
      </w:r>
      <w:r w:rsidR="00593F31">
        <w:t xml:space="preserve">using the aforementioned approach </w:t>
      </w:r>
      <w:r w:rsidR="00470DA5">
        <w:t xml:space="preserve">often makes a difference. </w:t>
      </w:r>
      <w:r>
        <w:t xml:space="preserve">Take the comparison of before and after mission </w:t>
      </w:r>
      <w:r w:rsidR="00D358BE">
        <w:t xml:space="preserve">elements </w:t>
      </w:r>
      <w:r>
        <w:t xml:space="preserve">from a </w:t>
      </w:r>
      <w:r w:rsidR="00BF4526">
        <w:t>theatre</w:t>
      </w:r>
      <w:r w:rsidR="00E556B6">
        <w:t>, as</w:t>
      </w:r>
      <w:r w:rsidR="00BF4526">
        <w:t xml:space="preserve"> </w:t>
      </w:r>
      <w:r>
        <w:t>shown below:</w:t>
      </w:r>
    </w:p>
    <w:p w14:paraId="712FAF3D" w14:textId="77777777" w:rsidR="0015687F" w:rsidRDefault="0015687F"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31"/>
        <w:gridCol w:w="3922"/>
        <w:gridCol w:w="3923"/>
      </w:tblGrid>
      <w:tr w:rsidR="0015687F" w:rsidRPr="008C7572" w14:paraId="27D60782" w14:textId="77777777" w:rsidTr="00651AE4">
        <w:trPr>
          <w:cantSplit/>
          <w:trHeight w:val="182"/>
          <w:jc w:val="center"/>
        </w:trPr>
        <w:tc>
          <w:tcPr>
            <w:tcW w:w="1731" w:type="dxa"/>
            <w:tcBorders>
              <w:top w:val="nil"/>
              <w:left w:val="nil"/>
            </w:tcBorders>
            <w:shd w:val="clear" w:color="auto" w:fill="auto"/>
            <w:tcMar>
              <w:left w:w="43" w:type="dxa"/>
              <w:right w:w="43" w:type="dxa"/>
            </w:tcMar>
          </w:tcPr>
          <w:p w14:paraId="4D62A1A2" w14:textId="77777777" w:rsidR="0015687F" w:rsidRPr="008C7572" w:rsidRDefault="0015687F" w:rsidP="006759FB">
            <w:pPr>
              <w:widowControl/>
              <w:jc w:val="center"/>
            </w:pPr>
          </w:p>
        </w:tc>
        <w:tc>
          <w:tcPr>
            <w:tcW w:w="3922" w:type="dxa"/>
            <w:shd w:val="clear" w:color="auto" w:fill="D9D9D9" w:themeFill="background1" w:themeFillShade="D9"/>
            <w:tcMar>
              <w:left w:w="43" w:type="dxa"/>
              <w:right w:w="43" w:type="dxa"/>
            </w:tcMar>
          </w:tcPr>
          <w:p w14:paraId="5BDFA209" w14:textId="77777777" w:rsidR="0015687F" w:rsidRPr="008C7572" w:rsidRDefault="0015687F" w:rsidP="006759FB">
            <w:pPr>
              <w:widowControl/>
              <w:jc w:val="center"/>
            </w:pPr>
            <w:r>
              <w:t>Old Mission</w:t>
            </w:r>
          </w:p>
        </w:tc>
        <w:tc>
          <w:tcPr>
            <w:tcW w:w="3923" w:type="dxa"/>
            <w:shd w:val="clear" w:color="auto" w:fill="D9D9D9"/>
            <w:tcMar>
              <w:left w:w="43" w:type="dxa"/>
              <w:right w:w="43" w:type="dxa"/>
            </w:tcMar>
          </w:tcPr>
          <w:p w14:paraId="2D581979" w14:textId="77777777" w:rsidR="0015687F" w:rsidRPr="008C7572" w:rsidRDefault="0015687F" w:rsidP="006759FB">
            <w:pPr>
              <w:widowControl/>
              <w:jc w:val="center"/>
            </w:pPr>
            <w:r w:rsidRPr="008C7572">
              <w:t>New Mission</w:t>
            </w:r>
          </w:p>
        </w:tc>
      </w:tr>
      <w:tr w:rsidR="0015687F" w:rsidRPr="008C7572" w14:paraId="3071C77E" w14:textId="77777777" w:rsidTr="00651AE4">
        <w:trPr>
          <w:cantSplit/>
          <w:trHeight w:val="50"/>
          <w:jc w:val="center"/>
        </w:trPr>
        <w:tc>
          <w:tcPr>
            <w:tcW w:w="1731" w:type="dxa"/>
            <w:shd w:val="clear" w:color="auto" w:fill="D9D9D9" w:themeFill="background1" w:themeFillShade="D9"/>
            <w:tcMar>
              <w:left w:w="43" w:type="dxa"/>
              <w:right w:w="43" w:type="dxa"/>
            </w:tcMar>
          </w:tcPr>
          <w:p w14:paraId="58EAC3D1" w14:textId="77777777" w:rsidR="0015687F" w:rsidRPr="008C7572" w:rsidRDefault="0015687F" w:rsidP="006759FB">
            <w:pPr>
              <w:widowControl/>
              <w:jc w:val="center"/>
            </w:pPr>
            <w:r w:rsidRPr="008C7572">
              <w:t>Who</w:t>
            </w:r>
          </w:p>
        </w:tc>
        <w:tc>
          <w:tcPr>
            <w:tcW w:w="3922" w:type="dxa"/>
            <w:tcMar>
              <w:left w:w="43" w:type="dxa"/>
              <w:right w:w="43" w:type="dxa"/>
            </w:tcMar>
          </w:tcPr>
          <w:p w14:paraId="41670E9B" w14:textId="77777777" w:rsidR="0015687F" w:rsidRPr="008C7572" w:rsidRDefault="0015687F" w:rsidP="006759FB">
            <w:pPr>
              <w:widowControl/>
              <w:jc w:val="center"/>
            </w:pPr>
            <w:r w:rsidRPr="00E779A0">
              <w:rPr>
                <w:rFonts w:cs="Arial"/>
              </w:rPr>
              <w:t>Unclear</w:t>
            </w:r>
          </w:p>
        </w:tc>
        <w:tc>
          <w:tcPr>
            <w:tcW w:w="3923" w:type="dxa"/>
            <w:tcMar>
              <w:left w:w="43" w:type="dxa"/>
              <w:right w:w="43" w:type="dxa"/>
            </w:tcMar>
          </w:tcPr>
          <w:p w14:paraId="29A81671" w14:textId="77777777" w:rsidR="0015687F" w:rsidRPr="008C7572" w:rsidRDefault="0015687F" w:rsidP="006759FB">
            <w:pPr>
              <w:widowControl/>
              <w:jc w:val="center"/>
            </w:pPr>
            <w:r>
              <w:rPr>
                <w:rFonts w:cs="Arial"/>
              </w:rPr>
              <w:t xml:space="preserve">Curious </w:t>
            </w:r>
            <w:r w:rsidRPr="00E779A0">
              <w:rPr>
                <w:rFonts w:cs="Arial"/>
              </w:rPr>
              <w:t>Chicago</w:t>
            </w:r>
            <w:r>
              <w:rPr>
                <w:rFonts w:cs="Arial"/>
              </w:rPr>
              <w:t xml:space="preserve"> theatre</w:t>
            </w:r>
            <w:r w:rsidRPr="00E779A0">
              <w:rPr>
                <w:rFonts w:cs="Arial"/>
              </w:rPr>
              <w:t>goers</w:t>
            </w:r>
          </w:p>
        </w:tc>
      </w:tr>
      <w:tr w:rsidR="0015687F" w:rsidRPr="008C7572" w14:paraId="1AEA9D56" w14:textId="77777777" w:rsidTr="00651AE4">
        <w:trPr>
          <w:cantSplit/>
          <w:trHeight w:val="50"/>
          <w:jc w:val="center"/>
        </w:trPr>
        <w:tc>
          <w:tcPr>
            <w:tcW w:w="1731" w:type="dxa"/>
            <w:shd w:val="clear" w:color="auto" w:fill="D9D9D9" w:themeFill="background1" w:themeFillShade="D9"/>
            <w:tcMar>
              <w:left w:w="43" w:type="dxa"/>
              <w:right w:w="43" w:type="dxa"/>
            </w:tcMar>
          </w:tcPr>
          <w:p w14:paraId="17FEE978" w14:textId="77777777" w:rsidR="0015687F" w:rsidRPr="008C7572" w:rsidRDefault="0015687F" w:rsidP="006759FB">
            <w:pPr>
              <w:widowControl/>
              <w:jc w:val="center"/>
            </w:pPr>
            <w:r w:rsidRPr="003649BA">
              <w:t>What transformation</w:t>
            </w:r>
          </w:p>
        </w:tc>
        <w:tc>
          <w:tcPr>
            <w:tcW w:w="3922" w:type="dxa"/>
            <w:tcMar>
              <w:left w:w="43" w:type="dxa"/>
              <w:right w:w="43" w:type="dxa"/>
            </w:tcMar>
          </w:tcPr>
          <w:p w14:paraId="294F5904" w14:textId="77777777" w:rsidR="0015687F" w:rsidRPr="008C7572" w:rsidRDefault="0015687F" w:rsidP="006759FB">
            <w:pPr>
              <w:widowControl/>
              <w:jc w:val="center"/>
            </w:pPr>
            <w:r>
              <w:rPr>
                <w:rFonts w:cs="Arial"/>
              </w:rPr>
              <w:t>E</w:t>
            </w:r>
            <w:r w:rsidRPr="00E779A0">
              <w:rPr>
                <w:rFonts w:cs="Arial"/>
              </w:rPr>
              <w:t>ngage, enlighten</w:t>
            </w:r>
            <w:r>
              <w:rPr>
                <w:rFonts w:cs="Arial"/>
              </w:rPr>
              <w:t>,</w:t>
            </w:r>
            <w:r w:rsidRPr="00E779A0">
              <w:rPr>
                <w:rFonts w:cs="Arial"/>
              </w:rPr>
              <w:t xml:space="preserve"> and entertain</w:t>
            </w:r>
          </w:p>
        </w:tc>
        <w:tc>
          <w:tcPr>
            <w:tcW w:w="3923" w:type="dxa"/>
            <w:tcMar>
              <w:left w:w="43" w:type="dxa"/>
              <w:right w:w="43" w:type="dxa"/>
            </w:tcMar>
          </w:tcPr>
          <w:p w14:paraId="6416BFAC" w14:textId="77777777" w:rsidR="0015687F" w:rsidRPr="00E779A0" w:rsidRDefault="0015687F" w:rsidP="006759FB">
            <w:pPr>
              <w:widowControl/>
              <w:jc w:val="center"/>
              <w:rPr>
                <w:rFonts w:cs="Arial"/>
              </w:rPr>
            </w:pPr>
            <w:r w:rsidRPr="00E779A0">
              <w:rPr>
                <w:rFonts w:cs="Arial"/>
              </w:rPr>
              <w:t>Who better understand themselves</w:t>
            </w:r>
            <w:r>
              <w:rPr>
                <w:rFonts w:cs="Arial"/>
              </w:rPr>
              <w:t xml:space="preserve"> and their collective past</w:t>
            </w:r>
          </w:p>
          <w:p w14:paraId="57C425CA" w14:textId="77777777" w:rsidR="0015687F" w:rsidRPr="008C7572" w:rsidRDefault="0015687F" w:rsidP="006759FB">
            <w:pPr>
              <w:widowControl/>
              <w:jc w:val="center"/>
            </w:pPr>
          </w:p>
        </w:tc>
      </w:tr>
      <w:tr w:rsidR="0015687F" w:rsidRPr="008C7572" w14:paraId="7D6E35CE" w14:textId="77777777" w:rsidTr="00651AE4">
        <w:trPr>
          <w:cantSplit/>
          <w:trHeight w:val="50"/>
          <w:jc w:val="center"/>
        </w:trPr>
        <w:tc>
          <w:tcPr>
            <w:tcW w:w="1731" w:type="dxa"/>
            <w:shd w:val="clear" w:color="auto" w:fill="D9D9D9" w:themeFill="background1" w:themeFillShade="D9"/>
            <w:tcMar>
              <w:left w:w="43" w:type="dxa"/>
              <w:right w:w="43" w:type="dxa"/>
            </w:tcMar>
          </w:tcPr>
          <w:p w14:paraId="35A2B5BF" w14:textId="77777777" w:rsidR="0015687F" w:rsidRPr="008C7572" w:rsidRDefault="0015687F" w:rsidP="006759FB">
            <w:pPr>
              <w:widowControl/>
              <w:jc w:val="center"/>
            </w:pPr>
            <w:r w:rsidRPr="003649BA">
              <w:t xml:space="preserve">How better </w:t>
            </w:r>
            <w:r>
              <w:br/>
            </w:r>
            <w:r w:rsidRPr="003649BA">
              <w:t>than rivals</w:t>
            </w:r>
          </w:p>
        </w:tc>
        <w:tc>
          <w:tcPr>
            <w:tcW w:w="3922" w:type="dxa"/>
            <w:tcMar>
              <w:left w:w="43" w:type="dxa"/>
              <w:right w:w="43" w:type="dxa"/>
            </w:tcMar>
          </w:tcPr>
          <w:p w14:paraId="3E23417F" w14:textId="77777777" w:rsidR="0015687F" w:rsidRPr="008C7572" w:rsidRDefault="0015687F" w:rsidP="006759FB">
            <w:pPr>
              <w:widowControl/>
              <w:jc w:val="center"/>
            </w:pPr>
            <w:r>
              <w:rPr>
                <w:rFonts w:cs="Arial"/>
              </w:rPr>
              <w:t>Unclear</w:t>
            </w:r>
          </w:p>
        </w:tc>
        <w:tc>
          <w:tcPr>
            <w:tcW w:w="3923" w:type="dxa"/>
            <w:tcMar>
              <w:left w:w="43" w:type="dxa"/>
              <w:right w:w="43" w:type="dxa"/>
            </w:tcMar>
          </w:tcPr>
          <w:p w14:paraId="69946832" w14:textId="77777777" w:rsidR="0015687F" w:rsidRPr="008C7572" w:rsidRDefault="0015687F" w:rsidP="006759FB">
            <w:pPr>
              <w:widowControl/>
              <w:jc w:val="center"/>
            </w:pPr>
            <w:r w:rsidRPr="00E779A0">
              <w:rPr>
                <w:rFonts w:cs="Arial"/>
              </w:rPr>
              <w:t xml:space="preserve">Chicago’s only theatre company that unites </w:t>
            </w:r>
            <w:r>
              <w:rPr>
                <w:rFonts w:cs="Arial"/>
              </w:rPr>
              <w:t>curious theatre</w:t>
            </w:r>
            <w:r w:rsidRPr="00E779A0">
              <w:rPr>
                <w:rFonts w:cs="Arial"/>
              </w:rPr>
              <w:t xml:space="preserve">goers with exceptional productions inspired by our </w:t>
            </w:r>
            <w:r>
              <w:rPr>
                <w:rFonts w:cs="Arial"/>
              </w:rPr>
              <w:t>shared history</w:t>
            </w:r>
          </w:p>
        </w:tc>
      </w:tr>
    </w:tbl>
    <w:p w14:paraId="2AA10495" w14:textId="77777777" w:rsidR="00D607AB" w:rsidRDefault="00D607AB" w:rsidP="00F117EB">
      <w:pPr>
        <w:widowControl/>
      </w:pPr>
    </w:p>
    <w:p w14:paraId="7A2790F4" w14:textId="77777777" w:rsidR="00D607AB" w:rsidRPr="00112790" w:rsidRDefault="002335FD" w:rsidP="00F117EB">
      <w:pPr>
        <w:widowControl/>
      </w:pPr>
      <w:r>
        <w:t>This new</w:t>
      </w:r>
      <w:r w:rsidR="00D607AB">
        <w:t xml:space="preserve"> mission has the edge because it offers specific information to inform decisions. </w:t>
      </w:r>
      <w:r w:rsidR="00B95FC1">
        <w:t>L</w:t>
      </w:r>
      <w:r w:rsidR="00D607AB">
        <w:t xml:space="preserve">ess is more; definite is better than ambiguous. </w:t>
      </w:r>
    </w:p>
    <w:p w14:paraId="5AF0D71A" w14:textId="77777777" w:rsidR="00D607AB" w:rsidRDefault="00D607AB" w:rsidP="00F117EB">
      <w:pPr>
        <w:widowControl/>
      </w:pPr>
    </w:p>
    <w:p w14:paraId="6478E107" w14:textId="5D6C0106" w:rsidR="00D607AB" w:rsidRPr="00112790" w:rsidRDefault="00D607AB" w:rsidP="00F117EB">
      <w:pPr>
        <w:widowControl/>
      </w:pPr>
      <w:r>
        <w:lastRenderedPageBreak/>
        <w:t xml:space="preserve">Of course, most missions like the one for </w:t>
      </w:r>
      <w:r w:rsidR="00265D80">
        <w:t xml:space="preserve">the theatre </w:t>
      </w:r>
      <w:r>
        <w:t>are not short enough to easily remember</w:t>
      </w:r>
      <w:r w:rsidR="00470DA5">
        <w:t>. This is</w:t>
      </w:r>
      <w:r>
        <w:t xml:space="preserve"> why you need to work on the simplified mission. 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0C5DA88E" w14:textId="77777777" w:rsidR="00D607AB" w:rsidRDefault="00D607AB" w:rsidP="00F117EB">
      <w:pPr>
        <w:widowControl/>
      </w:pPr>
    </w:p>
    <w:p w14:paraId="56EC564C" w14:textId="5060AB9D" w:rsidR="00593F31" w:rsidRDefault="00D607AB" w:rsidP="00593F31">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55"/>
      </w:r>
      <w:r>
        <w:t xml:space="preserve"> </w:t>
      </w:r>
      <w:r w:rsidR="00512DD0" w:rsidRPr="002F3687">
        <w:t xml:space="preserve">Keep it short and simple, hammer </w:t>
      </w:r>
      <w:r w:rsidR="00512DD0">
        <w:t xml:space="preserve">it home, </w:t>
      </w:r>
      <w:r w:rsidR="00512DD0" w:rsidRPr="002F3687">
        <w:t xml:space="preserve">and </w:t>
      </w:r>
      <w:r w:rsidR="00512DD0">
        <w:t xml:space="preserve">it likely will </w:t>
      </w:r>
      <w:r w:rsidR="00512DD0" w:rsidRPr="002F3687">
        <w:t>come to life.</w:t>
      </w:r>
      <w:r w:rsidR="00512DD0">
        <w:t xml:space="preserve"> </w:t>
      </w:r>
      <w:r w:rsidR="00512DD0"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r w:rsidR="00593F31">
        <w:t xml:space="preserve">The following shows two examples: one from a theatre and the other from a medical center serving the HIV Community: </w:t>
      </w:r>
    </w:p>
    <w:p w14:paraId="43B79453" w14:textId="77777777" w:rsidR="00593F31" w:rsidRDefault="00593F31" w:rsidP="00593F31">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593F31" w:rsidRPr="00B55C65" w14:paraId="1F1D5F1B" w14:textId="77777777" w:rsidTr="003C5220">
        <w:trPr>
          <w:cantSplit/>
          <w:trHeight w:val="222"/>
          <w:jc w:val="center"/>
        </w:trPr>
        <w:tc>
          <w:tcPr>
            <w:tcW w:w="7488" w:type="dxa"/>
            <w:gridSpan w:val="2"/>
            <w:shd w:val="clear" w:color="auto" w:fill="D9D9D9" w:themeFill="background1" w:themeFillShade="D9"/>
            <w:tcMar>
              <w:left w:w="43" w:type="dxa"/>
              <w:right w:w="43" w:type="dxa"/>
            </w:tcMar>
          </w:tcPr>
          <w:p w14:paraId="700230F7" w14:textId="77777777" w:rsidR="00593F31" w:rsidRPr="00112790" w:rsidRDefault="00593F31" w:rsidP="003C5220">
            <w:pPr>
              <w:widowControl/>
              <w:jc w:val="center"/>
            </w:pPr>
            <w:r w:rsidRPr="00B55C65">
              <w:t>Simplified Mission</w:t>
            </w:r>
            <w:r>
              <w:t>s</w:t>
            </w:r>
          </w:p>
        </w:tc>
      </w:tr>
      <w:tr w:rsidR="00593F31" w:rsidRPr="00B55C65" w14:paraId="61348C71" w14:textId="77777777" w:rsidTr="003C5220">
        <w:trPr>
          <w:cantSplit/>
          <w:trHeight w:val="277"/>
          <w:jc w:val="center"/>
        </w:trPr>
        <w:tc>
          <w:tcPr>
            <w:tcW w:w="3744" w:type="dxa"/>
            <w:tcMar>
              <w:left w:w="43" w:type="dxa"/>
              <w:right w:w="43" w:type="dxa"/>
            </w:tcMar>
          </w:tcPr>
          <w:p w14:paraId="44D64D86" w14:textId="77777777" w:rsidR="00593F31" w:rsidRDefault="00593F31" w:rsidP="003C5220">
            <w:pPr>
              <w:widowControl/>
              <w:jc w:val="center"/>
              <w:rPr>
                <w:rFonts w:cs="Arial"/>
              </w:rPr>
            </w:pPr>
            <w:r>
              <w:rPr>
                <w:rFonts w:cs="Arial"/>
              </w:rPr>
              <w:t>Better Understanding</w:t>
            </w:r>
          </w:p>
          <w:p w14:paraId="6C68E8CA" w14:textId="77777777" w:rsidR="00593F31" w:rsidRDefault="00593F31" w:rsidP="003C5220">
            <w:pPr>
              <w:widowControl/>
              <w:jc w:val="center"/>
              <w:rPr>
                <w:rFonts w:cs="Arial"/>
              </w:rPr>
            </w:pPr>
            <w:r>
              <w:rPr>
                <w:rFonts w:cs="Arial"/>
              </w:rPr>
              <w:t>For curious Chicago theatregoers</w:t>
            </w:r>
          </w:p>
          <w:p w14:paraId="0F078D85" w14:textId="3F75CA93" w:rsidR="00593F31" w:rsidRPr="00112790" w:rsidRDefault="00593F31" w:rsidP="003C5220">
            <w:pPr>
              <w:widowControl/>
              <w:jc w:val="center"/>
              <w:rPr>
                <w:rFonts w:cs="Arial"/>
                <w:sz w:val="22"/>
              </w:rPr>
            </w:pPr>
            <w:r>
              <w:rPr>
                <w:rFonts w:cs="Arial"/>
              </w:rPr>
              <w:t>United by history</w:t>
            </w:r>
            <w:r w:rsidRPr="0034088B" w:rsidDel="00A90B64">
              <w:t xml:space="preserve"> </w:t>
            </w:r>
          </w:p>
        </w:tc>
        <w:tc>
          <w:tcPr>
            <w:tcW w:w="3744" w:type="dxa"/>
          </w:tcPr>
          <w:p w14:paraId="2FCCDC84" w14:textId="77777777" w:rsidR="00593F31" w:rsidRPr="00112790" w:rsidRDefault="00593F31" w:rsidP="003C5220">
            <w:pPr>
              <w:widowControl/>
              <w:jc w:val="center"/>
              <w:rPr>
                <w:sz w:val="22"/>
              </w:rPr>
            </w:pPr>
            <w:r>
              <w:rPr>
                <w:shd w:val="clear" w:color="auto" w:fill="FFFFFF"/>
              </w:rPr>
              <w:t xml:space="preserve">Client-centered care </w:t>
            </w:r>
            <w:r>
              <w:rPr>
                <w:shd w:val="clear" w:color="auto" w:fill="FFFFFF"/>
              </w:rPr>
              <w:br/>
              <w:t>to the HIV community</w:t>
            </w:r>
            <w:r>
              <w:rPr>
                <w:shd w:val="clear" w:color="auto" w:fill="FFFFFF"/>
              </w:rPr>
              <w:br/>
              <w:t>for a life worth loving</w:t>
            </w:r>
          </w:p>
        </w:tc>
      </w:tr>
    </w:tbl>
    <w:p w14:paraId="00180F5B" w14:textId="77777777" w:rsidR="00D607AB" w:rsidRPr="00112790" w:rsidRDefault="00D607AB" w:rsidP="00F117EB">
      <w:pPr>
        <w:widowControl/>
      </w:pPr>
    </w:p>
    <w:p w14:paraId="60FD9A81" w14:textId="77777777" w:rsidR="00D607AB" w:rsidRPr="00112790" w:rsidRDefault="00D607AB" w:rsidP="00F117EB">
      <w:pPr>
        <w:widowControl/>
      </w:pPr>
      <w:r>
        <w:t xml:space="preserve">How do you know your mission is a good one? According to Peter Drucker, a well-articulated mission: </w:t>
      </w:r>
    </w:p>
    <w:p w14:paraId="7C1D39CD" w14:textId="77777777" w:rsidR="00D607AB" w:rsidRDefault="00D607AB" w:rsidP="00F117EB">
      <w:pPr>
        <w:widowControl/>
      </w:pPr>
    </w:p>
    <w:p w14:paraId="083F5FBE" w14:textId="77777777" w:rsidR="00D607AB" w:rsidRPr="00112790" w:rsidRDefault="00312E53" w:rsidP="00F117EB">
      <w:pPr>
        <w:widowControl/>
        <w:ind w:left="1080" w:hanging="360"/>
      </w:pPr>
      <w:r>
        <w:t>1.</w:t>
      </w:r>
      <w:r>
        <w:tab/>
      </w:r>
      <w:r w:rsidR="00D607AB">
        <w:t>Is short and sharply focused.</w:t>
      </w:r>
    </w:p>
    <w:p w14:paraId="0248AFA7" w14:textId="77777777" w:rsidR="00D607AB" w:rsidRPr="00112790" w:rsidRDefault="00312E53" w:rsidP="00F117EB">
      <w:pPr>
        <w:widowControl/>
        <w:ind w:left="1080" w:hanging="360"/>
      </w:pPr>
      <w:r>
        <w:t>2.</w:t>
      </w:r>
      <w:r>
        <w:tab/>
      </w:r>
      <w:r w:rsidR="00D607AB">
        <w:t>Is clear and easily understood.</w:t>
      </w:r>
    </w:p>
    <w:p w14:paraId="398752EA" w14:textId="77777777" w:rsidR="00D607AB" w:rsidRPr="00112790" w:rsidRDefault="00312E53" w:rsidP="00F117EB">
      <w:pPr>
        <w:widowControl/>
        <w:ind w:left="1080" w:hanging="360"/>
      </w:pPr>
      <w:r>
        <w:t>3.</w:t>
      </w:r>
      <w:r>
        <w:tab/>
      </w:r>
      <w:r w:rsidR="00D607AB">
        <w:t>Defines why we do what we do, why the organization exists.</w:t>
      </w:r>
    </w:p>
    <w:p w14:paraId="1784AC29" w14:textId="77777777" w:rsidR="00D607AB" w:rsidRPr="00112790" w:rsidRDefault="00312E53" w:rsidP="00F117EB">
      <w:pPr>
        <w:widowControl/>
        <w:ind w:left="1080" w:hanging="360"/>
      </w:pPr>
      <w:r>
        <w:t>4.</w:t>
      </w:r>
      <w:r>
        <w:tab/>
      </w:r>
      <w:r w:rsidR="00D607AB">
        <w:t>Does not prescribe means.</w:t>
      </w:r>
    </w:p>
    <w:p w14:paraId="57CD6082" w14:textId="77777777" w:rsidR="00D607AB" w:rsidRPr="00112790" w:rsidRDefault="00312E53" w:rsidP="00F117EB">
      <w:pPr>
        <w:widowControl/>
        <w:ind w:left="1080" w:hanging="360"/>
      </w:pPr>
      <w:r>
        <w:t>5.</w:t>
      </w:r>
      <w:r>
        <w:tab/>
      </w:r>
      <w:r w:rsidR="00D607AB">
        <w:t>Is sufficiently broad.</w:t>
      </w:r>
    </w:p>
    <w:p w14:paraId="7CFC3D3B" w14:textId="77777777" w:rsidR="00D607AB" w:rsidRPr="00112790" w:rsidRDefault="00312E53" w:rsidP="00F117EB">
      <w:pPr>
        <w:widowControl/>
        <w:ind w:left="1080" w:hanging="360"/>
      </w:pPr>
      <w:r>
        <w:t>6.</w:t>
      </w:r>
      <w:r>
        <w:tab/>
      </w:r>
      <w:r w:rsidR="00D607AB">
        <w:t>Provides direction for doing the right things.</w:t>
      </w:r>
    </w:p>
    <w:p w14:paraId="73C5F0C0" w14:textId="77777777" w:rsidR="00D607AB" w:rsidRPr="00112790" w:rsidRDefault="00312E53" w:rsidP="00F117EB">
      <w:pPr>
        <w:widowControl/>
        <w:ind w:left="1080" w:hanging="360"/>
      </w:pPr>
      <w:r>
        <w:t>7.</w:t>
      </w:r>
      <w:r>
        <w:tab/>
      </w:r>
      <w:r w:rsidR="00D607AB">
        <w:t>Addresses our opportunities.</w:t>
      </w:r>
    </w:p>
    <w:p w14:paraId="0BB1DA62" w14:textId="77777777" w:rsidR="00D607AB" w:rsidRPr="00112790" w:rsidRDefault="00312E53" w:rsidP="00F117EB">
      <w:pPr>
        <w:widowControl/>
        <w:ind w:left="1080" w:hanging="360"/>
      </w:pPr>
      <w:r>
        <w:t>8.</w:t>
      </w:r>
      <w:r>
        <w:tab/>
      </w:r>
      <w:r w:rsidR="00D607AB">
        <w:t>Matches our competence.</w:t>
      </w:r>
    </w:p>
    <w:p w14:paraId="411392FB" w14:textId="77777777" w:rsidR="00D607AB" w:rsidRPr="00112790" w:rsidRDefault="00312E53" w:rsidP="00F117EB">
      <w:pPr>
        <w:widowControl/>
        <w:ind w:left="1080" w:hanging="360"/>
      </w:pPr>
      <w:r>
        <w:t>9.</w:t>
      </w:r>
      <w:r>
        <w:tab/>
      </w:r>
      <w:r w:rsidR="00D607AB">
        <w:t>Inspires our commitment.</w:t>
      </w:r>
    </w:p>
    <w:p w14:paraId="26FA758F" w14:textId="77777777" w:rsidR="00D607AB" w:rsidRPr="00112790" w:rsidRDefault="00312E53" w:rsidP="00F117EB">
      <w:pPr>
        <w:widowControl/>
        <w:ind w:left="1080" w:hanging="360"/>
      </w:pPr>
      <w:r>
        <w:t>10.</w:t>
      </w:r>
      <w:r>
        <w:tab/>
      </w:r>
      <w:r w:rsidR="00D607AB">
        <w:t>Says what, in the end, we want to be remembered for.</w:t>
      </w:r>
      <w:r w:rsidR="00D607AB">
        <w:rPr>
          <w:rStyle w:val="EndnoteReference"/>
        </w:rPr>
        <w:endnoteReference w:id="56"/>
      </w:r>
    </w:p>
    <w:p w14:paraId="717CC8A3" w14:textId="77777777" w:rsidR="00D607AB" w:rsidRDefault="00D607AB" w:rsidP="00F117EB">
      <w:pPr>
        <w:widowControl/>
      </w:pPr>
    </w:p>
    <w:bookmarkEnd w:id="24"/>
    <w:p w14:paraId="090976EF" w14:textId="63E5CAE2" w:rsidR="00B95FC1" w:rsidRPr="00112790" w:rsidRDefault="00D607AB" w:rsidP="00593F31">
      <w:pPr>
        <w:widowControl/>
      </w:pPr>
      <w:r>
        <w:t>Remember, i</w:t>
      </w:r>
      <w:r w:rsidRPr="00A525D0">
        <w:t>f you</w:t>
      </w:r>
      <w:r w:rsidR="00512DD0">
        <w:t xml:space="preserve"> keep it simple and </w:t>
      </w:r>
      <w:r w:rsidR="00B95FC1">
        <w:t>work</w:t>
      </w:r>
      <w:r w:rsidR="00B95FC1" w:rsidRPr="00A525D0">
        <w:t xml:space="preserve"> </w:t>
      </w:r>
      <w:r w:rsidRPr="00A525D0">
        <w:t xml:space="preserve">away at it, </w:t>
      </w:r>
      <w:r>
        <w:t>people will remember it</w:t>
      </w:r>
      <w:r w:rsidRPr="00A525D0">
        <w:t xml:space="preserve">. </w:t>
      </w:r>
    </w:p>
    <w:p w14:paraId="4D85B986" w14:textId="77777777" w:rsidR="00B87A34" w:rsidRDefault="00B87A34" w:rsidP="00F117EB">
      <w:pPr>
        <w:widowControl/>
        <w:rPr>
          <w:b/>
        </w:rPr>
      </w:pPr>
      <w:bookmarkStart w:id="61" w:name="_Toc267124587"/>
      <w:bookmarkStart w:id="62" w:name="_Toc439003737"/>
      <w:bookmarkStart w:id="63" w:name="_Toc444854699"/>
    </w:p>
    <w:p w14:paraId="1E2B2B9D" w14:textId="77777777" w:rsidR="00D607AB" w:rsidRPr="00112790" w:rsidRDefault="00D607AB" w:rsidP="00F117EB">
      <w:pPr>
        <w:pStyle w:val="Heading2"/>
        <w:widowControl/>
      </w:pPr>
      <w:bookmarkStart w:id="64" w:name="_Toc480225556"/>
      <w:r w:rsidRPr="00B55C65">
        <w:t>Strategy</w:t>
      </w:r>
      <w:bookmarkEnd w:id="61"/>
      <w:bookmarkEnd w:id="62"/>
      <w:bookmarkEnd w:id="63"/>
      <w:bookmarkEnd w:id="64"/>
    </w:p>
    <w:p w14:paraId="7934E905" w14:textId="77777777" w:rsidR="00B41D89" w:rsidRDefault="00B41D89" w:rsidP="00F117EB">
      <w:pPr>
        <w:widowControl/>
      </w:pPr>
      <w:bookmarkStart w:id="65" w:name="_Toc267124588"/>
    </w:p>
    <w:p w14:paraId="7DDC4D7D" w14:textId="77777777" w:rsidR="00D607AB" w:rsidRPr="00112790" w:rsidRDefault="00D607AB" w:rsidP="00F117EB">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w:t>
      </w:r>
      <w:r w:rsidR="00045401">
        <w:t>s</w:t>
      </w:r>
      <w:r w:rsidRPr="00372C61">
        <w:t xml:space="preserve">hould the </w:t>
      </w:r>
      <w:r w:rsidR="00045401">
        <w:t>b</w:t>
      </w:r>
      <w:r w:rsidRPr="00372C61">
        <w:t xml:space="preserve">usiness be </w:t>
      </w:r>
      <w:r w:rsidR="00B24155" w:rsidRPr="00372C61">
        <w:t>doing</w:t>
      </w:r>
      <w:r w:rsidRPr="00372C61">
        <w:t>?”</w:t>
      </w:r>
      <w:r w:rsidRPr="00372C61">
        <w:rPr>
          <w:rStyle w:val="EndnoteReference"/>
        </w:rPr>
        <w:endnoteReference w:id="57"/>
      </w:r>
      <w:r w:rsidRPr="00372C61">
        <w:t xml:space="preserve"> In other words, let’s not worry about where we’re going tomorrow until we understand where we are today. After all, who would plan a trip without knowing the point of departure? That’s </w:t>
      </w:r>
      <w:r w:rsidRPr="00372C61">
        <w:lastRenderedPageBreak/>
        <w:t xml:space="preserve">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0795AB2D" w14:textId="77777777" w:rsidR="00D607AB" w:rsidRDefault="00D607AB" w:rsidP="00F117EB">
      <w:pPr>
        <w:widowControl/>
      </w:pPr>
    </w:p>
    <w:p w14:paraId="13D48D14" w14:textId="77777777" w:rsidR="00D607AB" w:rsidRPr="00112790" w:rsidRDefault="00D607AB" w:rsidP="00F117EB">
      <w:pPr>
        <w:pStyle w:val="Heading3"/>
        <w:widowControl/>
      </w:pPr>
      <w:bookmarkStart w:id="66" w:name="_Toc480225557"/>
      <w:r>
        <w:t>Lines of Business</w:t>
      </w:r>
      <w:bookmarkEnd w:id="66"/>
    </w:p>
    <w:p w14:paraId="5C3506CA" w14:textId="77777777" w:rsidR="00D607AB" w:rsidRDefault="00D607AB" w:rsidP="00F117EB">
      <w:pPr>
        <w:widowControl/>
      </w:pPr>
    </w:p>
    <w:p w14:paraId="79525B01" w14:textId="24E94232" w:rsidR="00D607AB" w:rsidRPr="00112790" w:rsidRDefault="00D607AB" w:rsidP="00F117EB">
      <w:pPr>
        <w:widowControl/>
      </w:pPr>
      <w:r>
        <w:t>Though it</w:t>
      </w:r>
      <w:r w:rsidR="00694944">
        <w:t>’s</w:t>
      </w:r>
      <w:r>
        <w:t xml:space="preserve"> true that purpose is the heart of the agency, it only begins to beat in the strategy. More specifically</w:t>
      </w:r>
      <w:r w:rsidR="00694944">
        <w:t xml:space="preserve"> - </w:t>
      </w:r>
      <w:r>
        <w:t>and to broaden the definition</w:t>
      </w:r>
      <w:r w:rsidR="00694944">
        <w:t xml:space="preserve"> - </w:t>
      </w:r>
      <w:r>
        <w:t xml:space="preserve">strategy brings purpose to life through the lines of business. </w:t>
      </w:r>
      <w:r w:rsidR="00DD7A24">
        <w:t>T</w:t>
      </w:r>
      <w:r>
        <w:t>hose lines of business</w:t>
      </w:r>
      <w:r w:rsidR="0002372D">
        <w:t xml:space="preserve"> </w:t>
      </w:r>
      <w:r>
        <w:t xml:space="preserve">make their home in the strategic plan. </w:t>
      </w:r>
    </w:p>
    <w:p w14:paraId="677A3D95" w14:textId="77777777" w:rsidR="00D607AB" w:rsidRDefault="00D607AB" w:rsidP="00F117EB">
      <w:pPr>
        <w:widowControl/>
      </w:pPr>
    </w:p>
    <w:p w14:paraId="57995FA9" w14:textId="239D3502" w:rsidR="00330343" w:rsidRDefault="00D607AB" w:rsidP="00F117EB">
      <w:pPr>
        <w:widowControl/>
      </w:pPr>
      <w:r>
        <w:t xml:space="preserve">You can do </w:t>
      </w:r>
      <w:r w:rsidR="00243646">
        <w:t>several</w:t>
      </w:r>
      <w:r>
        <w:t xml:space="preserve"> different things to maintain a competitive position with your lines of business. Michael Porter advocates</w:t>
      </w:r>
      <w:r w:rsidR="00330343">
        <w:t xml:space="preserve"> four </w:t>
      </w:r>
      <w:r>
        <w:t>strategic approaches</w:t>
      </w:r>
      <w:r w:rsidR="007B4F52">
        <w:t>:</w:t>
      </w:r>
      <w:r>
        <w:rPr>
          <w:rStyle w:val="EndnoteReference"/>
        </w:rPr>
        <w:endnoteReference w:id="58"/>
      </w:r>
      <w:r>
        <w:t xml:space="preserve"> </w:t>
      </w:r>
    </w:p>
    <w:p w14:paraId="31F7AAC4" w14:textId="77777777" w:rsidR="00330343" w:rsidRDefault="00330343" w:rsidP="00330343"/>
    <w:p w14:paraId="055EE8EA" w14:textId="77777777" w:rsidR="00330343" w:rsidRDefault="00330343" w:rsidP="00330343">
      <w:pPr>
        <w:numPr>
          <w:ilvl w:val="0"/>
          <w:numId w:val="145"/>
        </w:numPr>
        <w:ind w:left="1080"/>
      </w:pPr>
      <w:r w:rsidRPr="00330343">
        <w:t>Y</w:t>
      </w:r>
      <w:r w:rsidR="00D607AB" w:rsidRPr="00330343">
        <w:t>ou can be the low</w:t>
      </w:r>
      <w:r w:rsidR="00694944" w:rsidRPr="00330343">
        <w:t>-</w:t>
      </w:r>
      <w:r w:rsidR="00D607AB" w:rsidRPr="00330343">
        <w:t xml:space="preserve">cost leader that allows you to have above average profits or to charge less than your rivals. </w:t>
      </w:r>
    </w:p>
    <w:p w14:paraId="251A05F7" w14:textId="77777777" w:rsidR="00330343" w:rsidRDefault="00330343" w:rsidP="00330343">
      <w:pPr>
        <w:numPr>
          <w:ilvl w:val="0"/>
          <w:numId w:val="145"/>
        </w:numPr>
        <w:ind w:left="1080"/>
      </w:pPr>
      <w:r>
        <w:t>Y</w:t>
      </w:r>
      <w:r w:rsidR="00D607AB" w:rsidRPr="00330343">
        <w:t xml:space="preserve">ou can differentiate your product and make it unique compared to your rivals. Making the customer the star was a way to do this for the Victoria Theatre. </w:t>
      </w:r>
    </w:p>
    <w:p w14:paraId="7263ADF8" w14:textId="77777777" w:rsidR="00D607AB" w:rsidRDefault="00330343" w:rsidP="00330343">
      <w:pPr>
        <w:numPr>
          <w:ilvl w:val="0"/>
          <w:numId w:val="145"/>
        </w:numPr>
        <w:ind w:left="1080"/>
      </w:pPr>
      <w:r>
        <w:t>Y</w:t>
      </w:r>
      <w:r w:rsidR="00D607AB" w:rsidRPr="00330343">
        <w:t xml:space="preserve">ou can choose which customers to focus on. For example, you might be the only agency to serve clients with Downs Syndrome in a certain community or at a certain age. </w:t>
      </w:r>
      <w:r w:rsidR="00D12FE5">
        <w:t xml:space="preserve">Or as is the case in fundraising, you could choose to only focus on older, wealthy givers. </w:t>
      </w:r>
    </w:p>
    <w:p w14:paraId="7515E9BE" w14:textId="77777777" w:rsidR="00330343" w:rsidRPr="00330343" w:rsidRDefault="00330343" w:rsidP="00330343">
      <w:pPr>
        <w:numPr>
          <w:ilvl w:val="0"/>
          <w:numId w:val="145"/>
        </w:numPr>
        <w:ind w:left="1080"/>
      </w:pPr>
      <w:r>
        <w:t>You can try to establish a pos</w:t>
      </w:r>
      <w:r w:rsidR="00D12FE5">
        <w:t>ition where you are low-cost with a differentiated product.</w:t>
      </w:r>
    </w:p>
    <w:p w14:paraId="64B51887" w14:textId="77777777" w:rsidR="00D607AB" w:rsidRDefault="00D607AB" w:rsidP="00F117EB">
      <w:pPr>
        <w:widowControl/>
      </w:pPr>
    </w:p>
    <w:p w14:paraId="127AF2A6" w14:textId="61075415" w:rsidR="00D607AB" w:rsidRPr="00112790" w:rsidRDefault="00D607AB" w:rsidP="00F117EB">
      <w:pPr>
        <w:widowControl/>
      </w:pPr>
      <w:r>
        <w:t xml:space="preserve">Any of these approaches might be magical, but without lines of business that exchange something of value between you and your customers, you have nothing to make the magic visible. </w:t>
      </w:r>
      <w:r w:rsidR="009B2A09" w:rsidRPr="00191D38">
        <w:rPr>
          <w:b/>
        </w:rPr>
        <w:t>Your lines of business</w:t>
      </w:r>
      <w:r w:rsidR="0002372D">
        <w:rPr>
          <w:b/>
        </w:rPr>
        <w:t xml:space="preserve"> </w:t>
      </w:r>
      <w:r w:rsidR="009B2A09" w:rsidRPr="00191D38">
        <w:rPr>
          <w:b/>
        </w:rPr>
        <w:t>are the</w:t>
      </w:r>
      <w:r w:rsidR="00BD1418">
        <w:rPr>
          <w:b/>
        </w:rPr>
        <w:t>, programs,</w:t>
      </w:r>
      <w:r w:rsidR="009B2A09" w:rsidRPr="00191D38">
        <w:rPr>
          <w:b/>
        </w:rPr>
        <w:t xml:space="preserve"> products</w:t>
      </w:r>
      <w:r w:rsidR="00A00B7B">
        <w:rPr>
          <w:b/>
        </w:rPr>
        <w:t>,</w:t>
      </w:r>
      <w:r w:rsidR="009B2A09" w:rsidRPr="00191D38">
        <w:rPr>
          <w:b/>
        </w:rPr>
        <w:t xml:space="preserve"> or services of value for your customer. </w:t>
      </w:r>
    </w:p>
    <w:p w14:paraId="11BB8A99" w14:textId="77777777" w:rsidR="00D607AB" w:rsidRDefault="00D607AB" w:rsidP="00F117EB">
      <w:pPr>
        <w:widowControl/>
      </w:pPr>
    </w:p>
    <w:p w14:paraId="62C0BD36" w14:textId="77777777" w:rsidR="004039E5" w:rsidRPr="00112790" w:rsidRDefault="004039E5" w:rsidP="00F117EB">
      <w:pPr>
        <w:widowControl/>
        <w:rPr>
          <w:i/>
        </w:rPr>
      </w:pPr>
      <w:r w:rsidRPr="005F1BBF">
        <w:t xml:space="preserve">Lines of </w:t>
      </w:r>
      <w:r>
        <w:t>b</w:t>
      </w:r>
      <w:r w:rsidRPr="005F1BBF">
        <w:t>usiness</w:t>
      </w:r>
      <w:r w:rsidR="0002372D">
        <w:t xml:space="preserve"> (LOBs)</w:t>
      </w:r>
      <w:r w:rsidRPr="005F1BBF">
        <w:t xml:space="preserve"> are different from other activities w</w:t>
      </w:r>
      <w:r>
        <w:t xml:space="preserve">ithin the organization because </w:t>
      </w:r>
      <w:r w:rsidRPr="005F1BBF">
        <w:t xml:space="preserve">they are ends, not means. They must stand the </w:t>
      </w:r>
      <w:r>
        <w:t>customer-change</w:t>
      </w:r>
      <w:r w:rsidRPr="005F1BBF">
        <w:t xml:space="preserve"> test</w:t>
      </w:r>
      <w:r>
        <w:t>.</w:t>
      </w:r>
      <w:r w:rsidRPr="005F1BBF">
        <w:t xml:space="preserve"> First, there is a customer external to the organization</w:t>
      </w:r>
      <w:r>
        <w:t xml:space="preserve">. Second, there </w:t>
      </w:r>
      <w:r w:rsidRPr="005F1BBF">
        <w:t xml:space="preserve">is a life-changing difference </w:t>
      </w:r>
      <w:r>
        <w:t>for that customer.</w:t>
      </w:r>
    </w:p>
    <w:p w14:paraId="1727B236" w14:textId="77777777" w:rsidR="004039E5" w:rsidRDefault="004039E5" w:rsidP="00F117EB">
      <w:pPr>
        <w:widowControl/>
      </w:pPr>
    </w:p>
    <w:p w14:paraId="68EC832D" w14:textId="533D14C9" w:rsidR="00D607AB" w:rsidRPr="00112790" w:rsidRDefault="00D607AB" w:rsidP="00F117EB">
      <w:pPr>
        <w:widowControl/>
      </w:pPr>
      <w:r>
        <w:t>At first, m</w:t>
      </w:r>
      <w:r w:rsidRPr="005F1BBF">
        <w:t xml:space="preserve">any people have difficulty thinking </w:t>
      </w:r>
      <w:r>
        <w:t xml:space="preserve">about </w:t>
      </w:r>
      <w:r w:rsidR="009936FE">
        <w:t>LOB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w:t>
      </w:r>
      <w:r w:rsidR="009936FE">
        <w:t xml:space="preserve">LOBs </w:t>
      </w:r>
      <w:r w:rsidRPr="005F1BBF">
        <w:t>compared to small for-profits that</w:t>
      </w:r>
      <w:r>
        <w:t xml:space="preserve"> usually </w:t>
      </w:r>
      <w:r w:rsidRPr="005F1BBF">
        <w:t>have just one.</w:t>
      </w:r>
      <w:r w:rsidRPr="005F1BBF">
        <w:rPr>
          <w:rStyle w:val="EndnoteReference"/>
        </w:rPr>
        <w:endnoteReference w:id="59"/>
      </w:r>
    </w:p>
    <w:p w14:paraId="54715314" w14:textId="77777777" w:rsidR="00C9778E" w:rsidRDefault="00C9778E" w:rsidP="00F117EB">
      <w:pPr>
        <w:widowControl/>
      </w:pPr>
    </w:p>
    <w:p w14:paraId="1A8CF82A" w14:textId="06401D74" w:rsidR="00D607AB" w:rsidRPr="00112790" w:rsidRDefault="00D607AB" w:rsidP="00F117EB">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rsidR="009936FE">
        <w:t xml:space="preserve">LOBs </w:t>
      </w:r>
      <w:r w:rsidRPr="005F1BBF">
        <w:t xml:space="preserve">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 xml:space="preserve">new </w:t>
      </w:r>
      <w:r w:rsidRPr="006226C8">
        <w:lastRenderedPageBreak/>
        <w:t>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2D192B31" w14:textId="77777777" w:rsidR="00D607AB" w:rsidRDefault="00D607AB" w:rsidP="00F117EB">
      <w:pPr>
        <w:widowControl/>
      </w:pPr>
    </w:p>
    <w:p w14:paraId="399AB8AA" w14:textId="69E4B1F7" w:rsidR="00D607AB" w:rsidRPr="00112790" w:rsidRDefault="00D607AB" w:rsidP="00F117EB">
      <w:pPr>
        <w:widowControl/>
      </w:pPr>
      <w:r w:rsidRPr="005F1BBF">
        <w:t xml:space="preserve">Some people involved with the organization may profess little interest in seeing </w:t>
      </w:r>
      <w:r w:rsidR="009936FE">
        <w:t xml:space="preserve">LOBs </w:t>
      </w:r>
      <w:r w:rsidR="005D49B6">
        <w:t>listed out</w:t>
      </w:r>
      <w:r>
        <w:t>.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hat they thought was a relatively simple operation</w:t>
      </w:r>
      <w:r w:rsidR="00B737F8">
        <w:t xml:space="preserve"> may</w:t>
      </w:r>
      <w:r w:rsidRPr="005F1BBF">
        <w:t xml:space="preserve"> </w:t>
      </w:r>
      <w:r w:rsidR="00243646">
        <w:t>be</w:t>
      </w:r>
      <w:r w:rsidRPr="005F1BBF">
        <w:t xml:space="preserve"> much more dynamic. The benefit for the seasoned board member is to see the wide array of </w:t>
      </w:r>
      <w:r w:rsidR="009936FE">
        <w:t>LOBs</w:t>
      </w:r>
      <w:r w:rsidRPr="005F1BBF">
        <w:t xml:space="preserve">; the </w:t>
      </w:r>
      <w:r w:rsidR="00E8254F" w:rsidRPr="005F1BBF">
        <w:t>value</w:t>
      </w:r>
      <w:r w:rsidRPr="005F1BBF">
        <w:t xml:space="preserve"> for the new board member is to see them for the first time. In th</w:t>
      </w:r>
      <w:r w:rsidR="005D49B6">
        <w:t>is</w:t>
      </w:r>
      <w:r w:rsidRPr="005F1BBF">
        <w:t xml:space="preserve"> process, some organizations decide that the array of </w:t>
      </w:r>
      <w:r w:rsidR="009936FE">
        <w:t xml:space="preserve">LOBs </w:t>
      </w:r>
      <w:r w:rsidRPr="005F1BBF">
        <w:t>is simply too broad to sustain; other organizations choose to expand.</w:t>
      </w:r>
      <w:r>
        <w:t xml:space="preserve"> </w:t>
      </w:r>
    </w:p>
    <w:p w14:paraId="7FAB1EA1" w14:textId="77777777" w:rsidR="00D607AB" w:rsidRDefault="00D607AB" w:rsidP="00F117EB">
      <w:pPr>
        <w:widowControl/>
      </w:pPr>
    </w:p>
    <w:p w14:paraId="62C314A0" w14:textId="77777777" w:rsidR="00D607AB" w:rsidRPr="00112790" w:rsidRDefault="00D607AB" w:rsidP="00F117EB">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70FB2DFE" w14:textId="77777777" w:rsidR="00D607AB" w:rsidRDefault="00D607AB" w:rsidP="00F117EB">
      <w:pPr>
        <w:widowControl/>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69356CDB" w14:textId="77777777" w:rsidTr="00D607AB">
        <w:trPr>
          <w:trHeight w:val="47"/>
        </w:trPr>
        <w:tc>
          <w:tcPr>
            <w:tcW w:w="3192" w:type="dxa"/>
          </w:tcPr>
          <w:p w14:paraId="6F204A61" w14:textId="77777777" w:rsidR="00D607AB" w:rsidRPr="00112790" w:rsidRDefault="00D607AB" w:rsidP="00F117EB">
            <w:pPr>
              <w:widowControl/>
            </w:pPr>
            <w:r>
              <w:t>Research</w:t>
            </w:r>
          </w:p>
          <w:p w14:paraId="44D254AA" w14:textId="77777777" w:rsidR="00D607AB" w:rsidRPr="00112790" w:rsidRDefault="00D607AB" w:rsidP="00F117EB">
            <w:pPr>
              <w:widowControl/>
            </w:pPr>
            <w:r>
              <w:t>Resource development</w:t>
            </w:r>
          </w:p>
          <w:p w14:paraId="5406C71D" w14:textId="77777777" w:rsidR="00D607AB" w:rsidRPr="00112790" w:rsidRDefault="00D607AB" w:rsidP="00F117EB">
            <w:pPr>
              <w:widowControl/>
            </w:pPr>
            <w:r>
              <w:t>Nurturing children</w:t>
            </w:r>
          </w:p>
          <w:p w14:paraId="231176B5" w14:textId="77777777" w:rsidR="00D607AB" w:rsidRPr="00112790" w:rsidRDefault="00D607AB" w:rsidP="00F117EB">
            <w:pPr>
              <w:widowControl/>
            </w:pPr>
            <w:r>
              <w:t>Strengthening families</w:t>
            </w:r>
          </w:p>
          <w:p w14:paraId="7003C90E" w14:textId="77777777" w:rsidR="00D607AB" w:rsidRPr="00112790" w:rsidRDefault="00D607AB" w:rsidP="00F117EB">
            <w:pPr>
              <w:widowControl/>
            </w:pPr>
            <w:r>
              <w:t>Building communities</w:t>
            </w:r>
          </w:p>
        </w:tc>
        <w:tc>
          <w:tcPr>
            <w:tcW w:w="3192" w:type="dxa"/>
          </w:tcPr>
          <w:p w14:paraId="5C450CFA" w14:textId="77777777" w:rsidR="00D607AB" w:rsidRPr="00112790" w:rsidRDefault="00D607AB" w:rsidP="00F117EB">
            <w:pPr>
              <w:widowControl/>
            </w:pPr>
            <w:r>
              <w:t>Eliminating abuse</w:t>
            </w:r>
          </w:p>
          <w:p w14:paraId="600FCC6D" w14:textId="77777777" w:rsidR="00D607AB" w:rsidRPr="00112790" w:rsidRDefault="00D607AB" w:rsidP="00F117EB">
            <w:pPr>
              <w:widowControl/>
            </w:pPr>
            <w:r>
              <w:t>Heartland</w:t>
            </w:r>
          </w:p>
          <w:p w14:paraId="59226A3B" w14:textId="77777777" w:rsidR="00D607AB" w:rsidRPr="00112790" w:rsidRDefault="00D607AB" w:rsidP="00F117EB">
            <w:pPr>
              <w:widowControl/>
            </w:pPr>
            <w:r>
              <w:t xml:space="preserve">Encouraging self-sufficiency </w:t>
            </w:r>
          </w:p>
          <w:p w14:paraId="18524436" w14:textId="77777777" w:rsidR="00243646" w:rsidRDefault="00D607AB" w:rsidP="00F117EB">
            <w:pPr>
              <w:widowControl/>
            </w:pPr>
            <w:r>
              <w:t>Baby Steps</w:t>
            </w:r>
          </w:p>
          <w:p w14:paraId="270F78E0" w14:textId="77777777" w:rsidR="00D607AB" w:rsidRPr="00112790" w:rsidRDefault="00243646" w:rsidP="00F117EB">
            <w:pPr>
              <w:widowControl/>
            </w:pPr>
            <w:r>
              <w:t>Immunization Track</w:t>
            </w:r>
          </w:p>
        </w:tc>
        <w:tc>
          <w:tcPr>
            <w:tcW w:w="3192" w:type="dxa"/>
          </w:tcPr>
          <w:p w14:paraId="179CF821" w14:textId="77777777" w:rsidR="00D607AB" w:rsidRPr="00112790" w:rsidRDefault="00D607AB" w:rsidP="00F117EB">
            <w:pPr>
              <w:widowControl/>
            </w:pPr>
            <w:r>
              <w:t>Preschool-Jump-Start</w:t>
            </w:r>
          </w:p>
          <w:p w14:paraId="7BE7B9CA" w14:textId="77777777" w:rsidR="00D607AB" w:rsidRPr="00112790" w:rsidRDefault="00D607AB" w:rsidP="00F117EB">
            <w:pPr>
              <w:widowControl/>
            </w:pPr>
            <w:r>
              <w:t>Links</w:t>
            </w:r>
          </w:p>
          <w:p w14:paraId="03CF763E" w14:textId="77777777" w:rsidR="00D607AB" w:rsidRPr="00112790" w:rsidRDefault="00D607AB" w:rsidP="00F117EB">
            <w:pPr>
              <w:widowControl/>
            </w:pPr>
            <w:r>
              <w:t xml:space="preserve">Labor services </w:t>
            </w:r>
          </w:p>
          <w:p w14:paraId="48F7E5BD" w14:textId="77777777" w:rsidR="00D607AB" w:rsidRPr="00112790" w:rsidRDefault="00D607AB" w:rsidP="00F117EB">
            <w:pPr>
              <w:widowControl/>
            </w:pPr>
            <w:r>
              <w:t>Outcomers</w:t>
            </w:r>
          </w:p>
        </w:tc>
      </w:tr>
    </w:tbl>
    <w:p w14:paraId="419E0EA9" w14:textId="77777777" w:rsidR="004E4A57" w:rsidRPr="00112790" w:rsidRDefault="004E4A57" w:rsidP="00F117EB">
      <w:pPr>
        <w:widowControl/>
      </w:pPr>
    </w:p>
    <w:p w14:paraId="67A541F5" w14:textId="70C50C9E" w:rsidR="00D607AB" w:rsidRPr="00112790" w:rsidRDefault="00D607AB" w:rsidP="00F117EB">
      <w:pPr>
        <w:widowControl/>
      </w:pPr>
      <w:r>
        <w:t>Fourtee</w:t>
      </w:r>
      <w:r w:rsidR="008C69E5">
        <w:t xml:space="preserve">n LOBs </w:t>
      </w:r>
      <w:r w:rsidRPr="005F1BBF">
        <w:t>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60"/>
      </w:r>
    </w:p>
    <w:p w14:paraId="49E048AB" w14:textId="77777777" w:rsidR="00D607AB" w:rsidRDefault="00D607AB" w:rsidP="00F117EB">
      <w:pPr>
        <w:widowControl/>
      </w:pPr>
    </w:p>
    <w:p w14:paraId="3C509AD8" w14:textId="5281FD9D" w:rsidR="00D607AB" w:rsidRPr="00112790" w:rsidRDefault="006B6FF4" w:rsidP="00F117EB">
      <w:pPr>
        <w:widowControl/>
      </w:pPr>
      <w:r>
        <w:t>O</w:t>
      </w:r>
      <w:r w:rsidR="00D607AB">
        <w:t xml:space="preserve">rganizing </w:t>
      </w:r>
      <w:r w:rsidR="00D607AB" w:rsidRPr="005F1BBF">
        <w:t>by theme</w:t>
      </w:r>
      <w:r>
        <w:t xml:space="preserve"> allowed</w:t>
      </w:r>
      <w:r w:rsidR="00D607AB" w:rsidRPr="005F1BBF">
        <w:t xml:space="preserve"> United Way to </w:t>
      </w:r>
      <w:r w:rsidR="00D607AB">
        <w:t xml:space="preserve">group its </w:t>
      </w:r>
      <w:r w:rsidR="003A6909">
        <w:t xml:space="preserve">LOBs </w:t>
      </w:r>
      <w:r w:rsidR="00D607AB" w:rsidRPr="005F1BBF">
        <w:t xml:space="preserve">into four </w:t>
      </w:r>
      <w:r w:rsidR="00AC7331">
        <w:t xml:space="preserve">major </w:t>
      </w:r>
      <w:r w:rsidR="00D607AB" w:rsidRPr="005F1BBF">
        <w:t>categories that not only made its work more understandable to stakeholders, but also helped focus the organization</w:t>
      </w:r>
      <w:r w:rsidR="00D607AB">
        <w:t>:</w:t>
      </w:r>
    </w:p>
    <w:p w14:paraId="7B511852" w14:textId="77777777" w:rsidR="00AC7331" w:rsidRDefault="00AC7331" w:rsidP="00F117EB">
      <w:pPr>
        <w:widowControl/>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AC7331" w14:paraId="77BB45A3" w14:textId="77777777" w:rsidTr="007240C4">
        <w:trPr>
          <w:cantSplit/>
          <w:jc w:val="center"/>
        </w:trPr>
        <w:tc>
          <w:tcPr>
            <w:tcW w:w="3192" w:type="dxa"/>
          </w:tcPr>
          <w:p w14:paraId="711F0968" w14:textId="77777777" w:rsidR="00AC7331" w:rsidRPr="009C2077" w:rsidRDefault="00AC7331" w:rsidP="007240C4">
            <w:pPr>
              <w:widowControl/>
              <w:jc w:val="center"/>
              <w:rPr>
                <w:b/>
              </w:rPr>
            </w:pPr>
            <w:r w:rsidRPr="000777A4">
              <w:br w:type="page"/>
            </w:r>
            <w:r w:rsidRPr="000777A4">
              <w:br w:type="page"/>
            </w:r>
            <w:r w:rsidRPr="00AC7331">
              <w:rPr>
                <w:b/>
              </w:rPr>
              <w:t>1. Rese</w:t>
            </w:r>
            <w:r w:rsidRPr="009C2077">
              <w:rPr>
                <w:b/>
              </w:rPr>
              <w:t>arch</w:t>
            </w:r>
          </w:p>
          <w:p w14:paraId="4EB8D24B" w14:textId="77777777" w:rsidR="00AC7331" w:rsidRDefault="00AC7331" w:rsidP="007240C4">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2368564C" w14:textId="77777777" w:rsidR="00AC7331" w:rsidRPr="005D3B9C" w:rsidRDefault="00AC7331" w:rsidP="007240C4">
            <w:pPr>
              <w:widowControl/>
              <w:jc w:val="center"/>
            </w:pPr>
            <w:r>
              <w:rPr>
                <w:b/>
              </w:rPr>
              <w:t xml:space="preserve">2. </w:t>
            </w:r>
            <w:r w:rsidRPr="009C2077">
              <w:rPr>
                <w:b/>
              </w:rPr>
              <w:t>Resource Development</w:t>
            </w:r>
          </w:p>
          <w:p w14:paraId="74C36D49" w14:textId="77777777" w:rsidR="00AC7331" w:rsidRDefault="00AC7331" w:rsidP="007240C4">
            <w:pPr>
              <w:widowControl/>
              <w:rPr>
                <w:i/>
              </w:rPr>
            </w:pPr>
            <w:r>
              <w:rPr>
                <w:i/>
              </w:rPr>
              <w:t xml:space="preserve">Amplifying the impact </w:t>
            </w:r>
          </w:p>
          <w:p w14:paraId="084474E5" w14:textId="77777777" w:rsidR="00AC7331" w:rsidRDefault="00AC7331" w:rsidP="007240C4">
            <w:pPr>
              <w:widowControl/>
              <w:rPr>
                <w:i/>
              </w:rPr>
            </w:pPr>
            <w:r>
              <w:rPr>
                <w:i/>
              </w:rPr>
              <w:t xml:space="preserve">of giving for donors </w:t>
            </w:r>
          </w:p>
          <w:p w14:paraId="454533E8" w14:textId="77777777" w:rsidR="00AC7331" w:rsidRDefault="00AC7331" w:rsidP="007240C4">
            <w:pPr>
              <w:widowControl/>
            </w:pPr>
            <w:r>
              <w:rPr>
                <w:i/>
              </w:rPr>
              <w:t xml:space="preserve">who want to help </w:t>
            </w:r>
            <w:r>
              <w:rPr>
                <w:i/>
              </w:rPr>
              <w:br/>
              <w:t>others in need</w:t>
            </w:r>
          </w:p>
        </w:tc>
        <w:tc>
          <w:tcPr>
            <w:tcW w:w="3192" w:type="dxa"/>
          </w:tcPr>
          <w:p w14:paraId="0AE52666" w14:textId="77777777" w:rsidR="00AC7331" w:rsidRPr="009C2077" w:rsidRDefault="00AC7331" w:rsidP="007240C4">
            <w:pPr>
              <w:widowControl/>
              <w:jc w:val="center"/>
              <w:rPr>
                <w:b/>
              </w:rPr>
            </w:pPr>
            <w:r>
              <w:rPr>
                <w:b/>
              </w:rPr>
              <w:t xml:space="preserve">3. </w:t>
            </w:r>
            <w:r w:rsidRPr="009C2077">
              <w:rPr>
                <w:b/>
              </w:rPr>
              <w:t>Resource Distribution</w:t>
            </w:r>
          </w:p>
          <w:p w14:paraId="13FEC5BD" w14:textId="77777777" w:rsidR="00AC7331" w:rsidRDefault="00AC7331" w:rsidP="007240C4">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2FF49D5B" w14:textId="77777777" w:rsidR="00AC7331" w:rsidRPr="005D3B9C" w:rsidRDefault="00AC7331" w:rsidP="007240C4">
            <w:pPr>
              <w:widowControl/>
              <w:jc w:val="right"/>
              <w:rPr>
                <w:sz w:val="20"/>
              </w:rPr>
            </w:pPr>
            <w:r w:rsidRPr="005D3B9C">
              <w:rPr>
                <w:sz w:val="20"/>
              </w:rPr>
              <w:t>Nurturing children</w:t>
            </w:r>
          </w:p>
          <w:p w14:paraId="564580A7" w14:textId="77777777" w:rsidR="00AC7331" w:rsidRPr="005D3B9C" w:rsidRDefault="00AC7331" w:rsidP="007240C4">
            <w:pPr>
              <w:widowControl/>
              <w:jc w:val="right"/>
              <w:rPr>
                <w:sz w:val="20"/>
              </w:rPr>
            </w:pPr>
            <w:r w:rsidRPr="005D3B9C">
              <w:rPr>
                <w:sz w:val="20"/>
              </w:rPr>
              <w:t>Strengthening families</w:t>
            </w:r>
          </w:p>
          <w:p w14:paraId="43656348" w14:textId="77777777" w:rsidR="00AC7331" w:rsidRPr="005D3B9C" w:rsidRDefault="00AC7331" w:rsidP="007240C4">
            <w:pPr>
              <w:widowControl/>
              <w:jc w:val="right"/>
              <w:rPr>
                <w:sz w:val="20"/>
              </w:rPr>
            </w:pPr>
            <w:r w:rsidRPr="005D3B9C">
              <w:rPr>
                <w:sz w:val="20"/>
              </w:rPr>
              <w:t>Building communities</w:t>
            </w:r>
          </w:p>
          <w:p w14:paraId="239E881E" w14:textId="77777777" w:rsidR="00AC7331" w:rsidRPr="005D3B9C" w:rsidRDefault="00AC7331" w:rsidP="007240C4">
            <w:pPr>
              <w:widowControl/>
              <w:jc w:val="right"/>
              <w:rPr>
                <w:sz w:val="20"/>
              </w:rPr>
            </w:pPr>
            <w:r w:rsidRPr="005D3B9C">
              <w:rPr>
                <w:sz w:val="20"/>
              </w:rPr>
              <w:t>Eliminating abuse and neglect</w:t>
            </w:r>
          </w:p>
          <w:p w14:paraId="13D89AE7" w14:textId="77777777" w:rsidR="00AC7331" w:rsidRDefault="00AC7331" w:rsidP="007240C4">
            <w:pPr>
              <w:widowControl/>
              <w:jc w:val="right"/>
            </w:pPr>
            <w:r w:rsidRPr="005D3B9C">
              <w:rPr>
                <w:sz w:val="20"/>
              </w:rPr>
              <w:t>Encouraging self-sufficiency</w:t>
            </w:r>
          </w:p>
        </w:tc>
      </w:tr>
      <w:tr w:rsidR="005D3B9C" w14:paraId="24ACDAA8" w14:textId="77777777" w:rsidTr="007240C4">
        <w:trPr>
          <w:cantSplit/>
          <w:trHeight w:val="152"/>
          <w:jc w:val="center"/>
        </w:trPr>
        <w:tc>
          <w:tcPr>
            <w:tcW w:w="9576" w:type="dxa"/>
            <w:gridSpan w:val="3"/>
          </w:tcPr>
          <w:p w14:paraId="666B877B" w14:textId="77777777" w:rsidR="005D3B9C" w:rsidRPr="009C2077" w:rsidRDefault="005D3B9C" w:rsidP="007240C4">
            <w:pPr>
              <w:widowControl/>
              <w:jc w:val="center"/>
              <w:rPr>
                <w:b/>
              </w:rPr>
            </w:pPr>
            <w:r>
              <w:rPr>
                <w:b/>
              </w:rPr>
              <w:t xml:space="preserve">4. </w:t>
            </w:r>
            <w:r w:rsidRPr="009C2077">
              <w:rPr>
                <w:b/>
              </w:rPr>
              <w:t>Initiatives</w:t>
            </w:r>
          </w:p>
          <w:p w14:paraId="463970E5" w14:textId="77777777" w:rsidR="005D3B9C" w:rsidRDefault="005D3B9C" w:rsidP="007240C4">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5D3B9C" w14:paraId="4AF0A3C0" w14:textId="77777777" w:rsidTr="007240C4">
        <w:trPr>
          <w:cantSplit/>
          <w:trHeight w:val="1410"/>
          <w:jc w:val="center"/>
        </w:trPr>
        <w:tc>
          <w:tcPr>
            <w:tcW w:w="3192" w:type="dxa"/>
          </w:tcPr>
          <w:p w14:paraId="164D343A" w14:textId="77777777" w:rsidR="005D3B9C" w:rsidRPr="009C2077" w:rsidRDefault="005D3B9C" w:rsidP="007240C4">
            <w:pPr>
              <w:widowControl/>
              <w:jc w:val="center"/>
              <w:rPr>
                <w:b/>
              </w:rPr>
            </w:pPr>
            <w:r w:rsidRPr="009C2077">
              <w:rPr>
                <w:b/>
              </w:rPr>
              <w:lastRenderedPageBreak/>
              <w:t>Management Services</w:t>
            </w:r>
          </w:p>
          <w:p w14:paraId="2AD95CB4" w14:textId="77777777" w:rsidR="005D3B9C" w:rsidRPr="000777A4" w:rsidRDefault="005D3B9C" w:rsidP="007240C4">
            <w:pPr>
              <w:widowControl/>
              <w:rPr>
                <w:sz w:val="18"/>
              </w:rPr>
            </w:pPr>
            <w:r w:rsidRPr="000777A4">
              <w:rPr>
                <w:i/>
              </w:rPr>
              <w:t>Incubating high-impact problem solvers</w:t>
            </w:r>
          </w:p>
          <w:p w14:paraId="6FC631BD" w14:textId="77777777" w:rsidR="005D3B9C" w:rsidRPr="005D3B9C" w:rsidRDefault="005D3B9C" w:rsidP="007240C4">
            <w:pPr>
              <w:widowControl/>
              <w:jc w:val="right"/>
              <w:rPr>
                <w:i/>
                <w:sz w:val="20"/>
              </w:rPr>
            </w:pPr>
            <w:r w:rsidRPr="005D3B9C">
              <w:rPr>
                <w:sz w:val="20"/>
              </w:rPr>
              <w:t>Baby Steps</w:t>
            </w:r>
          </w:p>
          <w:p w14:paraId="216F2363" w14:textId="77777777" w:rsidR="005D3B9C" w:rsidRPr="005D3B9C" w:rsidRDefault="005D3B9C" w:rsidP="007240C4">
            <w:pPr>
              <w:widowControl/>
              <w:jc w:val="right"/>
              <w:rPr>
                <w:sz w:val="20"/>
              </w:rPr>
            </w:pPr>
            <w:r w:rsidRPr="005D3B9C">
              <w:rPr>
                <w:sz w:val="20"/>
              </w:rPr>
              <w:t>Immunization Track</w:t>
            </w:r>
          </w:p>
          <w:p w14:paraId="3FAD4D07" w14:textId="77777777" w:rsidR="005D3B9C" w:rsidRDefault="005D3B9C" w:rsidP="007240C4">
            <w:pPr>
              <w:widowControl/>
              <w:jc w:val="right"/>
              <w:rPr>
                <w:b/>
              </w:rPr>
            </w:pPr>
            <w:r w:rsidRPr="005D3B9C">
              <w:rPr>
                <w:sz w:val="20"/>
              </w:rPr>
              <w:t>Pre-School-Jump-Start</w:t>
            </w:r>
          </w:p>
        </w:tc>
        <w:tc>
          <w:tcPr>
            <w:tcW w:w="3192" w:type="dxa"/>
          </w:tcPr>
          <w:p w14:paraId="7670EAFE" w14:textId="77777777" w:rsidR="005D3B9C" w:rsidRDefault="005D3B9C" w:rsidP="007240C4">
            <w:pPr>
              <w:widowControl/>
              <w:jc w:val="center"/>
              <w:rPr>
                <w:b/>
                <w:i/>
              </w:rPr>
            </w:pPr>
            <w:r w:rsidRPr="009C2077">
              <w:rPr>
                <w:b/>
              </w:rPr>
              <w:t>Heartland</w:t>
            </w:r>
          </w:p>
          <w:p w14:paraId="64F4103A" w14:textId="77777777" w:rsidR="005D3B9C" w:rsidRPr="000777A4" w:rsidRDefault="005D3B9C" w:rsidP="007240C4">
            <w:pPr>
              <w:widowControl/>
              <w:rPr>
                <w:i/>
              </w:rPr>
            </w:pPr>
            <w:r w:rsidRPr="000777A4">
              <w:rPr>
                <w:i/>
              </w:rPr>
              <w:t xml:space="preserve">Fostering high-impact problem solvers </w:t>
            </w:r>
            <w:r>
              <w:rPr>
                <w:i/>
              </w:rPr>
              <w:br/>
              <w:t>in non-urban areas</w:t>
            </w:r>
          </w:p>
          <w:p w14:paraId="021F67F3" w14:textId="77777777" w:rsidR="007240C4" w:rsidRDefault="007240C4" w:rsidP="007240C4">
            <w:pPr>
              <w:widowControl/>
              <w:jc w:val="center"/>
              <w:rPr>
                <w:b/>
              </w:rPr>
            </w:pPr>
          </w:p>
          <w:p w14:paraId="09E397D1" w14:textId="5FEB3F62" w:rsidR="007240C4" w:rsidRDefault="007240C4" w:rsidP="007240C4">
            <w:pPr>
              <w:widowControl/>
              <w:jc w:val="center"/>
              <w:rPr>
                <w:b/>
              </w:rPr>
            </w:pPr>
            <w:r>
              <w:rPr>
                <w:b/>
              </w:rPr>
              <w:t>Outcomes</w:t>
            </w:r>
          </w:p>
          <w:p w14:paraId="7B43EBCA" w14:textId="77777777" w:rsidR="005D3B9C" w:rsidRDefault="007240C4" w:rsidP="007240C4">
            <w:pPr>
              <w:widowControl/>
              <w:rPr>
                <w:b/>
              </w:rPr>
            </w:pPr>
            <w:r>
              <w:rPr>
                <w:i/>
              </w:rPr>
              <w:t>Teaching high-impact problem solvers how to use outcomes measurement</w:t>
            </w:r>
          </w:p>
        </w:tc>
        <w:tc>
          <w:tcPr>
            <w:tcW w:w="3192" w:type="dxa"/>
          </w:tcPr>
          <w:p w14:paraId="77B9A46C" w14:textId="77777777" w:rsidR="005D3B9C" w:rsidRDefault="005D3B9C" w:rsidP="007240C4">
            <w:pPr>
              <w:widowControl/>
              <w:jc w:val="center"/>
              <w:rPr>
                <w:b/>
              </w:rPr>
            </w:pPr>
            <w:r w:rsidRPr="009C2077">
              <w:rPr>
                <w:b/>
              </w:rPr>
              <w:t>Links</w:t>
            </w:r>
          </w:p>
          <w:p w14:paraId="27E5C47D" w14:textId="77777777" w:rsidR="007240C4" w:rsidRDefault="005D3B9C" w:rsidP="007240C4">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007240C4" w:rsidRPr="009C2077">
              <w:rPr>
                <w:b/>
              </w:rPr>
              <w:t xml:space="preserve"> </w:t>
            </w:r>
          </w:p>
          <w:p w14:paraId="34AFAFA0" w14:textId="77777777" w:rsidR="007240C4" w:rsidRDefault="007240C4" w:rsidP="007240C4">
            <w:pPr>
              <w:widowControl/>
              <w:jc w:val="center"/>
              <w:rPr>
                <w:b/>
              </w:rPr>
            </w:pPr>
          </w:p>
          <w:p w14:paraId="52F15A27" w14:textId="77777777" w:rsidR="007240C4" w:rsidRDefault="007240C4" w:rsidP="007240C4">
            <w:pPr>
              <w:widowControl/>
              <w:jc w:val="center"/>
              <w:rPr>
                <w:b/>
              </w:rPr>
            </w:pPr>
            <w:r w:rsidRPr="009C2077">
              <w:rPr>
                <w:b/>
              </w:rPr>
              <w:t>Labor and Community</w:t>
            </w:r>
          </w:p>
          <w:p w14:paraId="101C5985" w14:textId="77777777" w:rsidR="007240C4" w:rsidRPr="009C2077" w:rsidRDefault="007240C4" w:rsidP="007240C4">
            <w:pPr>
              <w:widowControl/>
              <w:jc w:val="center"/>
              <w:rPr>
                <w:b/>
              </w:rPr>
            </w:pPr>
            <w:r w:rsidRPr="009C2077">
              <w:rPr>
                <w:b/>
              </w:rPr>
              <w:t>Services</w:t>
            </w:r>
          </w:p>
          <w:p w14:paraId="2AA30481" w14:textId="77777777" w:rsidR="005D3B9C" w:rsidRPr="005D3B9C" w:rsidRDefault="007240C4" w:rsidP="007240C4">
            <w:pPr>
              <w:widowControl/>
              <w:rPr>
                <w:i/>
              </w:rPr>
            </w:pPr>
            <w:r w:rsidRPr="000777A4">
              <w:rPr>
                <w:i/>
              </w:rPr>
              <w:t xml:space="preserve">High-impact solutions </w:t>
            </w:r>
            <w:r>
              <w:rPr>
                <w:i/>
              </w:rPr>
              <w:br/>
            </w:r>
            <w:r w:rsidRPr="000777A4">
              <w:rPr>
                <w:i/>
              </w:rPr>
              <w:t>in the workplace</w:t>
            </w:r>
          </w:p>
        </w:tc>
      </w:tr>
    </w:tbl>
    <w:p w14:paraId="0CC6E341" w14:textId="77777777" w:rsidR="00D12FE5" w:rsidRDefault="00D12FE5" w:rsidP="00F117EB">
      <w:pPr>
        <w:widowControl/>
      </w:pPr>
    </w:p>
    <w:p w14:paraId="4508FAAC" w14:textId="0ABA050F" w:rsidR="00D607AB" w:rsidRPr="00112790" w:rsidRDefault="00D607AB" w:rsidP="00F117EB">
      <w:pPr>
        <w:widowControl/>
      </w:pPr>
      <w:r w:rsidRPr="005F1BBF">
        <w:t xml:space="preserve">Some staff and board members may wonder why </w:t>
      </w:r>
      <w:r>
        <w:t xml:space="preserve">we don’t show </w:t>
      </w:r>
      <w:r w:rsidRPr="005F1BBF">
        <w:t xml:space="preserve">administrative activities </w:t>
      </w:r>
      <w:r>
        <w:t xml:space="preserve">as </w:t>
      </w:r>
      <w:r w:rsidR="00111787">
        <w:t>LOBs</w:t>
      </w:r>
      <w:r>
        <w:t xml:space="preserve"> </w:t>
      </w:r>
      <w:r w:rsidRPr="005F1BBF">
        <w:t>given their significance to the organization. No one would deny that marketing</w:t>
      </w:r>
      <w:r>
        <w:t xml:space="preserve"> and book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rsidR="00111787">
        <w:t>LOBs</w:t>
      </w:r>
      <w:r>
        <w:t>;</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04856BF5" w14:textId="77777777" w:rsidR="00D607AB" w:rsidRDefault="00D607AB" w:rsidP="00F117EB">
      <w:pPr>
        <w:widowControl/>
      </w:pPr>
    </w:p>
    <w:p w14:paraId="0D8B56D2" w14:textId="72C3427A" w:rsidR="00D607AB" w:rsidRPr="00112790" w:rsidRDefault="00D607AB" w:rsidP="00F117EB">
      <w:pPr>
        <w:widowControl/>
      </w:pPr>
      <w:r>
        <w:t>On the other hand, many people treat f</w:t>
      </w:r>
      <w:r w:rsidRPr="005F1BBF">
        <w:t xml:space="preserve">undraising </w:t>
      </w:r>
      <w:r>
        <w:t xml:space="preserve">as a </w:t>
      </w:r>
      <w:r w:rsidR="00111787">
        <w:t xml:space="preserve">LOB </w:t>
      </w:r>
      <w:r w:rsidRPr="005F1BBF">
        <w:t xml:space="preserve">because </w:t>
      </w:r>
      <w:r>
        <w:t xml:space="preserve">of its importance to the organization. After all, most </w:t>
      </w:r>
      <w:r w:rsidR="00111787">
        <w:t xml:space="preserve">LOBs </w:t>
      </w:r>
      <w:r>
        <w:t>only break</w:t>
      </w:r>
      <w:r w:rsidR="00FC766F">
        <w:t>-</w:t>
      </w:r>
      <w:r>
        <w:t>even with the help of contributed income.</w:t>
      </w:r>
      <w:r>
        <w:rPr>
          <w:rStyle w:val="EndnoteReference"/>
        </w:rPr>
        <w:endnoteReference w:id="61"/>
      </w:r>
      <w:r>
        <w:t xml:space="preserve"> Especially with regard to general operating support, funds </w:t>
      </w:r>
      <w:r w:rsidR="00DD7A24">
        <w:t>relate</w:t>
      </w:r>
      <w:r w:rsidRPr="005F1BBF">
        <w:t xml:space="preserve"> to all the activities of an organization</w:t>
      </w:r>
      <w:r w:rsidR="006B6FF4">
        <w:t>,</w:t>
      </w:r>
      <w:r w:rsidRPr="005F1BBF">
        <w:t xml:space="preserve"> as opposed to one specific </w:t>
      </w:r>
      <w:r w:rsidR="00111787">
        <w:t>LOB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358E6E56" w14:textId="77777777" w:rsidR="00D607AB" w:rsidRDefault="00D607AB" w:rsidP="00F117EB">
      <w:pPr>
        <w:widowControl/>
      </w:pPr>
    </w:p>
    <w:tbl>
      <w:tblPr>
        <w:tblW w:w="0" w:type="auto"/>
        <w:jc w:val="center"/>
        <w:tblLayout w:type="fixed"/>
        <w:tblLook w:val="0000" w:firstRow="0" w:lastRow="0" w:firstColumn="0" w:lastColumn="0" w:noHBand="0" w:noVBand="0"/>
      </w:tblPr>
      <w:tblGrid>
        <w:gridCol w:w="5015"/>
      </w:tblGrid>
      <w:tr w:rsidR="00D607AB" w:rsidRPr="00F23FAC" w14:paraId="15252A1A" w14:textId="77777777" w:rsidTr="00D607AB">
        <w:trPr>
          <w:cantSplit/>
          <w:trHeight w:val="360"/>
          <w:jc w:val="center"/>
        </w:trPr>
        <w:tc>
          <w:tcPr>
            <w:tcW w:w="5015" w:type="dxa"/>
          </w:tcPr>
          <w:p w14:paraId="342BADFD" w14:textId="77777777" w:rsidR="00D607AB" w:rsidRPr="0034438F" w:rsidRDefault="00D607AB" w:rsidP="00F117EB">
            <w:pPr>
              <w:widowControl/>
              <w:jc w:val="center"/>
              <w:rPr>
                <w:b/>
                <w:i/>
              </w:rPr>
            </w:pPr>
            <w:r w:rsidRPr="0034438F">
              <w:rPr>
                <w:b/>
              </w:rPr>
              <w:t>Fundraising</w:t>
            </w:r>
          </w:p>
          <w:p w14:paraId="0ABE8719" w14:textId="77777777" w:rsidR="00D607AB" w:rsidRPr="0034438F" w:rsidRDefault="00D607AB" w:rsidP="00F117EB">
            <w:pPr>
              <w:widowControl/>
              <w:jc w:val="center"/>
              <w:rPr>
                <w:i/>
              </w:rPr>
            </w:pPr>
            <w:r w:rsidRPr="0034438F">
              <w:rPr>
                <w:i/>
              </w:rPr>
              <w:t>The joy of giving to help others in need</w:t>
            </w:r>
            <w:r w:rsidRPr="0034438F">
              <w:rPr>
                <w:i/>
              </w:rPr>
              <w:br/>
              <w:t>for those with a generous heart</w:t>
            </w:r>
          </w:p>
          <w:p w14:paraId="4A5188CC" w14:textId="77777777" w:rsidR="00D607AB" w:rsidRPr="00112790" w:rsidRDefault="00D607AB" w:rsidP="00F117EB">
            <w:pPr>
              <w:widowControl/>
              <w:jc w:val="center"/>
            </w:pPr>
            <w:r w:rsidRPr="00E026AD">
              <w:t>Individuals</w:t>
            </w:r>
          </w:p>
          <w:p w14:paraId="34F9D539" w14:textId="77777777" w:rsidR="00D607AB" w:rsidRPr="00112790" w:rsidRDefault="00D607AB" w:rsidP="00F117EB">
            <w:pPr>
              <w:widowControl/>
              <w:jc w:val="center"/>
            </w:pPr>
            <w:r w:rsidRPr="00E026AD">
              <w:t>Corporations</w:t>
            </w:r>
          </w:p>
          <w:p w14:paraId="6F75C0C0" w14:textId="77777777" w:rsidR="00D607AB" w:rsidRPr="00112790" w:rsidRDefault="00D607AB" w:rsidP="00F117EB">
            <w:pPr>
              <w:widowControl/>
              <w:jc w:val="center"/>
            </w:pPr>
            <w:r w:rsidRPr="00E026AD">
              <w:t>Foundations</w:t>
            </w:r>
          </w:p>
          <w:p w14:paraId="137065D0" w14:textId="77777777" w:rsidR="00D607AB" w:rsidRPr="00112790" w:rsidRDefault="00D607AB" w:rsidP="00F117EB">
            <w:pPr>
              <w:widowControl/>
              <w:jc w:val="center"/>
            </w:pPr>
            <w:r w:rsidRPr="00E026AD">
              <w:t>Special Events</w:t>
            </w:r>
          </w:p>
          <w:p w14:paraId="59FE8AF1" w14:textId="77777777" w:rsidR="00D607AB" w:rsidRPr="00112790" w:rsidRDefault="00D607AB" w:rsidP="00F117EB">
            <w:pPr>
              <w:widowControl/>
              <w:jc w:val="center"/>
            </w:pPr>
            <w:r w:rsidRPr="00E026AD">
              <w:t>Planned Giving</w:t>
            </w:r>
          </w:p>
        </w:tc>
      </w:tr>
    </w:tbl>
    <w:p w14:paraId="4DCCE629" w14:textId="77777777" w:rsidR="00D607AB" w:rsidRPr="00112790" w:rsidRDefault="00D607AB" w:rsidP="00F117EB">
      <w:pPr>
        <w:widowControl/>
      </w:pPr>
    </w:p>
    <w:p w14:paraId="48A68E02" w14:textId="7E90FE61" w:rsidR="00D607AB" w:rsidRPr="00112790" w:rsidRDefault="00D607AB" w:rsidP="00F117EB">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rsidR="00A00363">
        <w:t>LOB</w:t>
      </w:r>
      <w:r>
        <w:t>,</w:t>
      </w:r>
      <w:r w:rsidRPr="005F1BBF">
        <w:t xml:space="preserve"> is </w:t>
      </w:r>
      <w:r>
        <w:t xml:space="preserve">selling </w:t>
      </w:r>
      <w:r w:rsidRPr="005F1BBF">
        <w:t>Girl Scouts cookies. Representing as much as 60 percent of the revenue of some chapters, this is a major source of funds. Some chapters will see it as a</w:t>
      </w:r>
      <w:r w:rsidR="00A00363">
        <w:t xml:space="preserve"> LOB</w:t>
      </w:r>
      <w:r w:rsidRPr="005F1BBF">
        <w:t xml:space="preserve">; others won’t. One council that saw cookie sales as a </w:t>
      </w:r>
      <w:r w:rsidR="00A00363">
        <w:t>LOB</w:t>
      </w:r>
      <w:r w:rsidRPr="005F1BBF">
        <w:t xml:space="preserve">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38A2B7C5" w14:textId="77777777" w:rsidR="00D607AB" w:rsidRDefault="00D607AB" w:rsidP="00F117EB">
      <w:pPr>
        <w:widowControl/>
      </w:pPr>
    </w:p>
    <w:p w14:paraId="5570E0A0" w14:textId="1B7BDB0F" w:rsidR="008C5D6C" w:rsidRPr="00112790" w:rsidRDefault="00D607AB" w:rsidP="00F117EB">
      <w:pPr>
        <w:widowControl/>
        <w:rPr>
          <w:b/>
        </w:rPr>
      </w:pPr>
      <w:bookmarkStart w:id="67" w:name="_Toc267045646"/>
      <w:bookmarkStart w:id="68" w:name="_Toc268190417"/>
      <w:r w:rsidRPr="005F1BBF">
        <w:t xml:space="preserve">The level of detailing within </w:t>
      </w:r>
      <w:r w:rsidR="00A00363">
        <w:t>LOB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r w:rsidR="008C5D6C" w:rsidRPr="008C5D6C">
        <w:rPr>
          <w:b/>
        </w:rPr>
        <w:t xml:space="preserve"> </w:t>
      </w:r>
    </w:p>
    <w:p w14:paraId="66662EB8" w14:textId="77777777" w:rsidR="008C5D6C" w:rsidRDefault="008C5D6C" w:rsidP="00F117EB">
      <w:pPr>
        <w:widowControl/>
      </w:pPr>
    </w:p>
    <w:p w14:paraId="791B2574" w14:textId="77777777" w:rsidR="0034438F" w:rsidRPr="005A6B02" w:rsidRDefault="0034438F" w:rsidP="00F117EB">
      <w:pPr>
        <w:widowControl/>
        <w:ind w:left="209" w:hanging="209"/>
        <w:rPr>
          <w:b/>
        </w:rPr>
      </w:pPr>
      <w:r w:rsidRPr="008C4DC9">
        <w:rPr>
          <w:b/>
        </w:rPr>
        <w:t>Big Brothers – Big Sisters Chapter</w:t>
      </w:r>
    </w:p>
    <w:p w14:paraId="2178C077" w14:textId="77777777" w:rsidR="0034438F" w:rsidRDefault="0034438F" w:rsidP="00F117E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34438F" w:rsidRPr="008C4DC9" w14:paraId="64F990C1" w14:textId="77777777" w:rsidTr="00F70BA3">
        <w:tc>
          <w:tcPr>
            <w:tcW w:w="3120" w:type="dxa"/>
            <w:tcBorders>
              <w:right w:val="single" w:sz="4" w:space="0" w:color="auto"/>
            </w:tcBorders>
          </w:tcPr>
          <w:p w14:paraId="307C494F" w14:textId="77777777" w:rsidR="0034438F" w:rsidRPr="005A6B02" w:rsidRDefault="0034438F" w:rsidP="00F117EB">
            <w:pPr>
              <w:widowControl/>
              <w:ind w:left="209" w:hanging="209"/>
              <w:jc w:val="center"/>
              <w:rPr>
                <w:b/>
                <w:iCs/>
              </w:rPr>
            </w:pPr>
            <w:r w:rsidRPr="008C4DC9">
              <w:rPr>
                <w:b/>
              </w:rPr>
              <w:t>Core Match</w:t>
            </w:r>
          </w:p>
        </w:tc>
        <w:tc>
          <w:tcPr>
            <w:tcW w:w="3120" w:type="dxa"/>
            <w:tcBorders>
              <w:left w:val="single" w:sz="4" w:space="0" w:color="auto"/>
              <w:right w:val="single" w:sz="4" w:space="0" w:color="auto"/>
            </w:tcBorders>
          </w:tcPr>
          <w:p w14:paraId="2B151865" w14:textId="77777777" w:rsidR="0034438F" w:rsidRPr="005A6B02" w:rsidRDefault="0034438F" w:rsidP="00F117EB">
            <w:pPr>
              <w:widowControl/>
              <w:ind w:left="209" w:hanging="209"/>
              <w:jc w:val="center"/>
              <w:rPr>
                <w:b/>
                <w:iCs/>
              </w:rPr>
            </w:pPr>
            <w:r w:rsidRPr="008C4DC9">
              <w:rPr>
                <w:b/>
                <w:iCs/>
              </w:rPr>
              <w:t>High School Mentoring</w:t>
            </w:r>
          </w:p>
        </w:tc>
        <w:tc>
          <w:tcPr>
            <w:tcW w:w="3120" w:type="dxa"/>
            <w:tcBorders>
              <w:left w:val="single" w:sz="4" w:space="0" w:color="auto"/>
            </w:tcBorders>
          </w:tcPr>
          <w:p w14:paraId="6355931C" w14:textId="77777777" w:rsidR="0034438F" w:rsidRPr="005A6B02" w:rsidRDefault="0034438F" w:rsidP="00F117EB">
            <w:pPr>
              <w:widowControl/>
              <w:ind w:left="209" w:hanging="209"/>
              <w:jc w:val="center"/>
              <w:rPr>
                <w:b/>
                <w:iCs/>
              </w:rPr>
            </w:pPr>
            <w:r w:rsidRPr="008C4DC9">
              <w:rPr>
                <w:b/>
                <w:iCs/>
              </w:rPr>
              <w:t>Teen Mothers</w:t>
            </w:r>
          </w:p>
        </w:tc>
      </w:tr>
      <w:tr w:rsidR="0034438F" w14:paraId="622077D0" w14:textId="77777777" w:rsidTr="00F70BA3">
        <w:trPr>
          <w:trHeight w:val="1116"/>
        </w:trPr>
        <w:tc>
          <w:tcPr>
            <w:tcW w:w="3120" w:type="dxa"/>
            <w:tcBorders>
              <w:right w:val="single" w:sz="4" w:space="0" w:color="auto"/>
            </w:tcBorders>
          </w:tcPr>
          <w:p w14:paraId="5533386B" w14:textId="77777777" w:rsidR="0034438F" w:rsidRPr="00792C2B" w:rsidRDefault="0034438F" w:rsidP="00F117EB">
            <w:pPr>
              <w:widowControl/>
              <w:jc w:val="center"/>
              <w:rPr>
                <w:i/>
              </w:rPr>
            </w:pPr>
            <w:r w:rsidRPr="00792C2B">
              <w:rPr>
                <w:i/>
              </w:rPr>
              <w:t>Building</w:t>
            </w:r>
          </w:p>
          <w:p w14:paraId="290847D3" w14:textId="77777777" w:rsidR="0034438F" w:rsidRPr="00792C2B" w:rsidRDefault="0034438F" w:rsidP="00F117EB">
            <w:pPr>
              <w:widowControl/>
              <w:jc w:val="center"/>
              <w:rPr>
                <w:i/>
              </w:rPr>
            </w:pPr>
            <w:r w:rsidRPr="00792C2B">
              <w:rPr>
                <w:i/>
              </w:rPr>
              <w:t xml:space="preserve">7-13-year-old Littles </w:t>
            </w:r>
            <w:r w:rsidRPr="00792C2B">
              <w:rPr>
                <w:i/>
              </w:rPr>
              <w:br/>
              <w:t>into confident –</w:t>
            </w:r>
          </w:p>
          <w:p w14:paraId="3DB83328" w14:textId="77777777" w:rsidR="0034438F" w:rsidRPr="00792C2B" w:rsidRDefault="0034438F" w:rsidP="00F117EB">
            <w:pPr>
              <w:widowControl/>
              <w:jc w:val="center"/>
              <w:rPr>
                <w:i/>
              </w:rPr>
            </w:pPr>
            <w:r w:rsidRPr="00792C2B">
              <w:rPr>
                <w:i/>
              </w:rPr>
              <w:t>competent –</w:t>
            </w:r>
          </w:p>
          <w:p w14:paraId="5E8F66A3" w14:textId="77777777" w:rsidR="0034438F" w:rsidRPr="005A6B02" w:rsidRDefault="0034438F" w:rsidP="00F117EB">
            <w:pPr>
              <w:widowControl/>
              <w:jc w:val="center"/>
              <w:rPr>
                <w:iCs/>
              </w:rPr>
            </w:pPr>
            <w:r w:rsidRPr="00792C2B">
              <w:rPr>
                <w:i/>
              </w:rPr>
              <w:t>caring young adul</w:t>
            </w:r>
            <w:r w:rsidRPr="009C2077">
              <w:t>ts</w:t>
            </w:r>
          </w:p>
        </w:tc>
        <w:tc>
          <w:tcPr>
            <w:tcW w:w="3120" w:type="dxa"/>
            <w:tcBorders>
              <w:left w:val="single" w:sz="4" w:space="0" w:color="auto"/>
              <w:right w:val="single" w:sz="4" w:space="0" w:color="auto"/>
            </w:tcBorders>
          </w:tcPr>
          <w:p w14:paraId="3E6164A4" w14:textId="77777777" w:rsidR="0034438F" w:rsidRPr="00792C2B" w:rsidRDefault="0034438F" w:rsidP="00F117EB">
            <w:pPr>
              <w:widowControl/>
              <w:jc w:val="center"/>
              <w:rPr>
                <w:i/>
              </w:rPr>
            </w:pPr>
            <w:r w:rsidRPr="00792C2B">
              <w:rPr>
                <w:i/>
              </w:rPr>
              <w:t>Building</w:t>
            </w:r>
          </w:p>
          <w:p w14:paraId="395EB0DC" w14:textId="77777777" w:rsidR="0034438F" w:rsidRPr="00792C2B" w:rsidRDefault="0034438F" w:rsidP="00F117EB">
            <w:pPr>
              <w:widowControl/>
              <w:jc w:val="center"/>
              <w:rPr>
                <w:i/>
              </w:rPr>
            </w:pPr>
            <w:r w:rsidRPr="00792C2B">
              <w:rPr>
                <w:i/>
              </w:rPr>
              <w:t>15-17-year-old Bigs</w:t>
            </w:r>
            <w:r w:rsidRPr="00792C2B">
              <w:rPr>
                <w:i/>
              </w:rPr>
              <w:br/>
              <w:t xml:space="preserve"> into confident –</w:t>
            </w:r>
          </w:p>
          <w:p w14:paraId="00B3B421" w14:textId="77777777" w:rsidR="0034438F" w:rsidRPr="00792C2B" w:rsidRDefault="0034438F" w:rsidP="00F117EB">
            <w:pPr>
              <w:widowControl/>
              <w:jc w:val="center"/>
              <w:rPr>
                <w:i/>
              </w:rPr>
            </w:pPr>
            <w:r w:rsidRPr="00792C2B">
              <w:rPr>
                <w:i/>
              </w:rPr>
              <w:t>competent –</w:t>
            </w:r>
          </w:p>
          <w:p w14:paraId="0911FF0D" w14:textId="77777777" w:rsidR="0034438F" w:rsidRPr="005A6B02" w:rsidRDefault="0034438F" w:rsidP="00F117EB">
            <w:pPr>
              <w:widowControl/>
              <w:jc w:val="center"/>
              <w:rPr>
                <w:iCs/>
              </w:rPr>
            </w:pPr>
            <w:r w:rsidRPr="00792C2B">
              <w:rPr>
                <w:i/>
              </w:rPr>
              <w:t>caring young adults</w:t>
            </w:r>
          </w:p>
        </w:tc>
        <w:tc>
          <w:tcPr>
            <w:tcW w:w="3120" w:type="dxa"/>
            <w:tcBorders>
              <w:left w:val="single" w:sz="4" w:space="0" w:color="auto"/>
            </w:tcBorders>
          </w:tcPr>
          <w:p w14:paraId="12725DE2" w14:textId="77777777" w:rsidR="0034438F" w:rsidRPr="00792C2B" w:rsidRDefault="0034438F" w:rsidP="00F117EB">
            <w:pPr>
              <w:widowControl/>
              <w:jc w:val="center"/>
              <w:rPr>
                <w:i/>
              </w:rPr>
            </w:pPr>
            <w:r w:rsidRPr="00792C2B">
              <w:rPr>
                <w:i/>
              </w:rPr>
              <w:t xml:space="preserve">Building pregnant </w:t>
            </w:r>
            <w:r w:rsidRPr="00792C2B">
              <w:rPr>
                <w:i/>
              </w:rPr>
              <w:br/>
              <w:t>and parenting teens</w:t>
            </w:r>
          </w:p>
          <w:p w14:paraId="48886302" w14:textId="77777777" w:rsidR="0034438F" w:rsidRPr="00792C2B" w:rsidRDefault="0034438F" w:rsidP="00F117EB">
            <w:pPr>
              <w:widowControl/>
              <w:jc w:val="center"/>
              <w:rPr>
                <w:i/>
              </w:rPr>
            </w:pPr>
            <w:r w:rsidRPr="00792C2B">
              <w:rPr>
                <w:i/>
              </w:rPr>
              <w:t>into confident –</w:t>
            </w:r>
          </w:p>
          <w:p w14:paraId="334B12E4" w14:textId="77777777" w:rsidR="0034438F" w:rsidRPr="005A6B02" w:rsidRDefault="0034438F" w:rsidP="00F117EB">
            <w:pPr>
              <w:widowControl/>
              <w:jc w:val="center"/>
              <w:rPr>
                <w:iCs/>
              </w:rPr>
            </w:pPr>
            <w:r w:rsidRPr="00792C2B">
              <w:rPr>
                <w:i/>
              </w:rPr>
              <w:t xml:space="preserve">competent – </w:t>
            </w:r>
            <w:r w:rsidRPr="00792C2B">
              <w:rPr>
                <w:i/>
              </w:rPr>
              <w:br/>
              <w:t>caring parent</w:t>
            </w:r>
            <w:r w:rsidRPr="009C2077">
              <w:t>s</w:t>
            </w:r>
          </w:p>
        </w:tc>
      </w:tr>
    </w:tbl>
    <w:p w14:paraId="12A14F3E" w14:textId="77777777" w:rsidR="0034438F" w:rsidRPr="005A6B02" w:rsidRDefault="0034438F" w:rsidP="00F117EB">
      <w:pPr>
        <w:widowControl/>
        <w:ind w:left="209" w:hanging="209"/>
      </w:pPr>
    </w:p>
    <w:p w14:paraId="5169A77C" w14:textId="77777777" w:rsidR="0034438F" w:rsidRPr="005A6B02" w:rsidRDefault="0034438F" w:rsidP="00F117EB">
      <w:pPr>
        <w:widowControl/>
        <w:ind w:left="209" w:hanging="209"/>
        <w:rPr>
          <w:b/>
        </w:rPr>
      </w:pPr>
      <w:r>
        <w:rPr>
          <w:b/>
        </w:rPr>
        <w:t>MS Chapter</w:t>
      </w:r>
    </w:p>
    <w:p w14:paraId="5D4B0F18" w14:textId="77777777" w:rsidR="0034438F" w:rsidRDefault="0034438F" w:rsidP="00F117E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34438F" w:rsidRPr="008C4DC9" w14:paraId="4027936D" w14:textId="77777777" w:rsidTr="00F70BA3">
        <w:trPr>
          <w:cantSplit/>
          <w:trHeight w:val="1518"/>
        </w:trPr>
        <w:tc>
          <w:tcPr>
            <w:tcW w:w="3149" w:type="dxa"/>
            <w:tcBorders>
              <w:right w:val="single" w:sz="4" w:space="0" w:color="auto"/>
            </w:tcBorders>
          </w:tcPr>
          <w:p w14:paraId="238EFDC3" w14:textId="77777777" w:rsidR="0034438F" w:rsidRPr="005A6B02" w:rsidRDefault="0034438F" w:rsidP="00F117EB">
            <w:pPr>
              <w:widowControl/>
              <w:ind w:left="209" w:hanging="209"/>
              <w:jc w:val="center"/>
              <w:rPr>
                <w:b/>
                <w:iCs/>
              </w:rPr>
            </w:pPr>
            <w:r w:rsidRPr="00002D0F">
              <w:rPr>
                <w:b/>
              </w:rPr>
              <w:t>Newly Diagnose</w:t>
            </w:r>
            <w:r w:rsidRPr="000777A4">
              <w:t>d</w:t>
            </w:r>
          </w:p>
          <w:p w14:paraId="3FA9E6D9" w14:textId="77777777" w:rsidR="0034438F" w:rsidRPr="005D3B9C" w:rsidRDefault="0034438F" w:rsidP="00F117EB">
            <w:pPr>
              <w:widowControl/>
              <w:jc w:val="center"/>
              <w:rPr>
                <w:i/>
                <w:sz w:val="18"/>
              </w:rPr>
            </w:pPr>
            <w:r w:rsidRPr="005D3B9C">
              <w:rPr>
                <w:i/>
              </w:rPr>
              <w:t>You’re not alone</w:t>
            </w:r>
            <w:r w:rsidRPr="005D3B9C">
              <w:rPr>
                <w:i/>
              </w:rPr>
              <w:br/>
              <w:t>for those newly diagnosed</w:t>
            </w:r>
          </w:p>
          <w:p w14:paraId="7409F7D5" w14:textId="77777777" w:rsidR="0034438F" w:rsidRPr="005A6B02" w:rsidRDefault="0034438F" w:rsidP="00F117EB">
            <w:pPr>
              <w:widowControl/>
              <w:ind w:left="209" w:hanging="209"/>
              <w:jc w:val="right"/>
              <w:rPr>
                <w:b/>
                <w:iCs/>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3D75A0E3" w14:textId="77777777" w:rsidR="0034438F" w:rsidRPr="005A6B02" w:rsidRDefault="0034438F" w:rsidP="00F117EB">
            <w:pPr>
              <w:widowControl/>
              <w:ind w:left="209" w:hanging="209"/>
              <w:jc w:val="center"/>
              <w:rPr>
                <w:b/>
                <w:iCs/>
              </w:rPr>
            </w:pPr>
            <w:r w:rsidRPr="00002D0F">
              <w:rPr>
                <w:b/>
              </w:rPr>
              <w:t>Research</w:t>
            </w:r>
          </w:p>
          <w:p w14:paraId="64A9FDB4" w14:textId="77777777" w:rsidR="005D3B9C" w:rsidRPr="005D3B9C" w:rsidRDefault="0034438F" w:rsidP="00F117EB">
            <w:pPr>
              <w:widowControl/>
              <w:ind w:left="209" w:hanging="209"/>
              <w:jc w:val="center"/>
              <w:rPr>
                <w:i/>
              </w:rPr>
            </w:pPr>
            <w:r w:rsidRPr="005D3B9C">
              <w:rPr>
                <w:i/>
              </w:rPr>
              <w:t>Ending devastating effects</w:t>
            </w:r>
          </w:p>
          <w:p w14:paraId="6876C90A" w14:textId="77777777" w:rsidR="0034438F" w:rsidRPr="005A6B02" w:rsidRDefault="0034438F" w:rsidP="00F117EB">
            <w:pPr>
              <w:widowControl/>
              <w:ind w:left="209" w:hanging="209"/>
              <w:jc w:val="center"/>
              <w:rPr>
                <w:b/>
                <w:iCs/>
              </w:rPr>
            </w:pPr>
            <w:r w:rsidRPr="005D3B9C">
              <w:rPr>
                <w:i/>
              </w:rPr>
              <w:t>for those living with MS</w:t>
            </w:r>
          </w:p>
        </w:tc>
        <w:tc>
          <w:tcPr>
            <w:tcW w:w="3149" w:type="dxa"/>
            <w:tcBorders>
              <w:left w:val="single" w:sz="4" w:space="0" w:color="auto"/>
            </w:tcBorders>
          </w:tcPr>
          <w:p w14:paraId="300B7EFE" w14:textId="77777777" w:rsidR="0034438F" w:rsidRPr="005A6B02" w:rsidRDefault="0034438F" w:rsidP="00F117EB">
            <w:pPr>
              <w:widowControl/>
              <w:ind w:left="209" w:hanging="209"/>
              <w:jc w:val="center"/>
              <w:rPr>
                <w:b/>
                <w:iCs/>
              </w:rPr>
            </w:pPr>
            <w:r w:rsidRPr="00002D0F">
              <w:rPr>
                <w:b/>
              </w:rPr>
              <w:t>Support Groups</w:t>
            </w:r>
          </w:p>
          <w:p w14:paraId="4413A180" w14:textId="77777777" w:rsidR="0034438F" w:rsidRPr="005A6B02" w:rsidRDefault="0034438F" w:rsidP="00F117EB">
            <w:pPr>
              <w:widowControl/>
              <w:jc w:val="center"/>
              <w:rPr>
                <w:b/>
                <w:iCs/>
              </w:rPr>
            </w:pPr>
            <w:r w:rsidRPr="005D3B9C">
              <w:rPr>
                <w:i/>
              </w:rPr>
              <w:t>The fullest life possible</w:t>
            </w:r>
            <w:r w:rsidRPr="005D3B9C">
              <w:rPr>
                <w:i/>
              </w:rPr>
              <w:br/>
              <w:t xml:space="preserve"> for</w:t>
            </w:r>
            <w:r w:rsidRPr="009C2077">
              <w:rPr>
                <w:i/>
              </w:rPr>
              <w:t xml:space="preserve"> those living with MS</w:t>
            </w:r>
          </w:p>
        </w:tc>
      </w:tr>
      <w:tr w:rsidR="0034438F" w:rsidRPr="005A6B02" w14:paraId="480F2611" w14:textId="77777777" w:rsidTr="00F70BA3">
        <w:trPr>
          <w:cantSplit/>
          <w:trHeight w:val="450"/>
        </w:trPr>
        <w:tc>
          <w:tcPr>
            <w:tcW w:w="3149" w:type="dxa"/>
            <w:tcBorders>
              <w:right w:val="single" w:sz="4" w:space="0" w:color="auto"/>
            </w:tcBorders>
          </w:tcPr>
          <w:p w14:paraId="494F93F7" w14:textId="77777777" w:rsidR="0034438F" w:rsidRPr="005A6B02" w:rsidRDefault="0034438F" w:rsidP="00F117EB">
            <w:pPr>
              <w:widowControl/>
              <w:ind w:left="209" w:hanging="209"/>
              <w:jc w:val="center"/>
              <w:rPr>
                <w:b/>
              </w:rPr>
            </w:pPr>
          </w:p>
          <w:p w14:paraId="0CEC3CA1" w14:textId="77777777" w:rsidR="005D3B9C" w:rsidRPr="00792C2B" w:rsidRDefault="0034438F" w:rsidP="00F117EB">
            <w:pPr>
              <w:widowControl/>
              <w:jc w:val="center"/>
            </w:pPr>
            <w:r w:rsidRPr="00B90D97">
              <w:rPr>
                <w:b/>
              </w:rPr>
              <w:t>Direct Disbursements</w:t>
            </w:r>
            <w:r w:rsidRPr="003669FA">
              <w:rPr>
                <w:i/>
              </w:rPr>
              <w:t xml:space="preserve"> </w:t>
            </w:r>
            <w:r w:rsidRPr="00792C2B">
              <w:rPr>
                <w:i/>
              </w:rPr>
              <w:t>Solutions</w:t>
            </w:r>
            <w:r w:rsidR="005D3B9C" w:rsidRPr="00792C2B">
              <w:rPr>
                <w:i/>
              </w:rPr>
              <w:t xml:space="preserve"> </w:t>
            </w:r>
            <w:r w:rsidRPr="00792C2B">
              <w:rPr>
                <w:i/>
              </w:rPr>
              <w:t>for those</w:t>
            </w:r>
            <w:r w:rsidR="00792C2B">
              <w:rPr>
                <w:i/>
              </w:rPr>
              <w:br/>
            </w:r>
            <w:r w:rsidRPr="00792C2B">
              <w:rPr>
                <w:i/>
              </w:rPr>
              <w:t>without means</w:t>
            </w:r>
          </w:p>
          <w:p w14:paraId="5DDEB46B" w14:textId="77777777" w:rsidR="005D3B9C" w:rsidRDefault="0034438F" w:rsidP="00F117EB">
            <w:pPr>
              <w:widowControl/>
              <w:ind w:left="209" w:hanging="209"/>
              <w:jc w:val="right"/>
              <w:rPr>
                <w:sz w:val="20"/>
              </w:rPr>
            </w:pPr>
            <w:r w:rsidRPr="00B90D97">
              <w:rPr>
                <w:sz w:val="20"/>
              </w:rPr>
              <w:t xml:space="preserve">Equipment </w:t>
            </w:r>
          </w:p>
          <w:p w14:paraId="43BC5519" w14:textId="77777777" w:rsidR="0034438F" w:rsidRPr="005A6B02" w:rsidRDefault="0034438F" w:rsidP="00F117EB">
            <w:pPr>
              <w:widowControl/>
              <w:ind w:left="209" w:hanging="209"/>
              <w:jc w:val="right"/>
              <w:rPr>
                <w:b/>
              </w:rPr>
            </w:pPr>
            <w:r w:rsidRPr="00B90D97">
              <w:rPr>
                <w:sz w:val="20"/>
              </w:rPr>
              <w:t>Direct Counseling Referral Counseling</w:t>
            </w:r>
          </w:p>
        </w:tc>
        <w:tc>
          <w:tcPr>
            <w:tcW w:w="3149" w:type="dxa"/>
            <w:tcBorders>
              <w:left w:val="single" w:sz="4" w:space="0" w:color="auto"/>
              <w:right w:val="single" w:sz="4" w:space="0" w:color="auto"/>
            </w:tcBorders>
          </w:tcPr>
          <w:p w14:paraId="2B196CF6" w14:textId="77777777" w:rsidR="0034438F" w:rsidRDefault="0034438F" w:rsidP="00F117EB">
            <w:pPr>
              <w:widowControl/>
              <w:jc w:val="center"/>
              <w:rPr>
                <w:b/>
              </w:rPr>
            </w:pPr>
          </w:p>
          <w:p w14:paraId="0975DAC9" w14:textId="77777777" w:rsidR="0034438F" w:rsidRPr="005A6B02" w:rsidRDefault="0034438F" w:rsidP="00F117EB">
            <w:pPr>
              <w:widowControl/>
              <w:ind w:left="209" w:hanging="209"/>
              <w:jc w:val="center"/>
              <w:rPr>
                <w:b/>
              </w:rPr>
            </w:pPr>
            <w:r w:rsidRPr="00002D0F">
              <w:rPr>
                <w:b/>
              </w:rPr>
              <w:t>Update Education</w:t>
            </w:r>
          </w:p>
          <w:p w14:paraId="0956F417" w14:textId="77777777" w:rsidR="005D3B9C" w:rsidRDefault="005D3B9C" w:rsidP="00F117EB">
            <w:pPr>
              <w:widowControl/>
              <w:ind w:left="209" w:hanging="209"/>
              <w:jc w:val="center"/>
              <w:rPr>
                <w:i/>
              </w:rPr>
            </w:pPr>
            <w:r>
              <w:rPr>
                <w:i/>
              </w:rPr>
              <w:t>Staying current</w:t>
            </w:r>
          </w:p>
          <w:p w14:paraId="67DECA21" w14:textId="77777777" w:rsidR="0034438F" w:rsidRPr="005A6B02" w:rsidRDefault="0034438F" w:rsidP="00F117EB">
            <w:pPr>
              <w:widowControl/>
              <w:ind w:left="209" w:hanging="209"/>
              <w:jc w:val="center"/>
              <w:rPr>
                <w:i/>
              </w:rPr>
            </w:pPr>
            <w:r>
              <w:rPr>
                <w:i/>
              </w:rPr>
              <w:t>for those living with MS</w:t>
            </w:r>
          </w:p>
          <w:p w14:paraId="68FD4188" w14:textId="77777777" w:rsidR="0034438F" w:rsidRPr="005A6B02" w:rsidRDefault="0034438F" w:rsidP="00F117EB">
            <w:pPr>
              <w:widowControl/>
              <w:ind w:left="209" w:hanging="209"/>
              <w:jc w:val="right"/>
              <w:rPr>
                <w:sz w:val="20"/>
              </w:rPr>
            </w:pPr>
            <w:r w:rsidRPr="00B90D97">
              <w:rPr>
                <w:sz w:val="20"/>
              </w:rPr>
              <w:t>Fall Education Conference</w:t>
            </w:r>
          </w:p>
          <w:p w14:paraId="56C7EDAC" w14:textId="77777777" w:rsidR="0034438F" w:rsidRPr="005A6B02" w:rsidRDefault="0034438F" w:rsidP="00F117EB">
            <w:pPr>
              <w:widowControl/>
              <w:ind w:left="209" w:hanging="209"/>
              <w:jc w:val="right"/>
              <w:rPr>
                <w:b/>
                <w:sz w:val="20"/>
              </w:rPr>
            </w:pPr>
            <w:r w:rsidRPr="00B90D97">
              <w:rPr>
                <w:sz w:val="20"/>
              </w:rPr>
              <w:t>National Television Conference</w:t>
            </w:r>
          </w:p>
        </w:tc>
        <w:tc>
          <w:tcPr>
            <w:tcW w:w="3149" w:type="dxa"/>
            <w:tcBorders>
              <w:left w:val="single" w:sz="4" w:space="0" w:color="auto"/>
            </w:tcBorders>
          </w:tcPr>
          <w:p w14:paraId="4EF5D592" w14:textId="77777777" w:rsidR="0034438F" w:rsidRPr="009C2077" w:rsidRDefault="0034438F" w:rsidP="00F117EB">
            <w:pPr>
              <w:widowControl/>
              <w:jc w:val="center"/>
              <w:rPr>
                <w:i/>
              </w:rPr>
            </w:pPr>
          </w:p>
        </w:tc>
      </w:tr>
    </w:tbl>
    <w:p w14:paraId="083446D3" w14:textId="77777777" w:rsidR="00D607AB" w:rsidRDefault="00D607AB" w:rsidP="00F117EB">
      <w:pPr>
        <w:widowControl/>
      </w:pPr>
    </w:p>
    <w:p w14:paraId="588DCEAA" w14:textId="1127B665" w:rsidR="00D607AB" w:rsidRPr="00112790" w:rsidRDefault="00D607AB" w:rsidP="00F117EB">
      <w:pPr>
        <w:widowControl/>
      </w:pPr>
      <w:r w:rsidRPr="005F1BBF">
        <w:t xml:space="preserve">As shown in the examples above, the preferred way to describe the </w:t>
      </w:r>
      <w:r w:rsidR="00A00363">
        <w:t xml:space="preserve">LOBs </w:t>
      </w:r>
      <w:r w:rsidRPr="005F1BBF">
        <w:t xml:space="preserve">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533E2A92" w14:textId="77777777" w:rsidR="00D607AB" w:rsidRDefault="00D607AB"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4788"/>
        <w:gridCol w:w="4788"/>
      </w:tblGrid>
      <w:tr w:rsidR="00D607AB" w:rsidRPr="00AB5AB6" w14:paraId="26DEA63A" w14:textId="77777777" w:rsidTr="0034438F">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12F40293" w14:textId="77777777" w:rsidR="00D607AB" w:rsidRPr="00112790" w:rsidRDefault="00BD1418" w:rsidP="00F117EB">
            <w:pPr>
              <w:widowControl/>
              <w:jc w:val="center"/>
            </w:pPr>
            <w:r w:rsidRPr="002F3179">
              <w:t>Housing Discrimination</w:t>
            </w:r>
          </w:p>
        </w:tc>
        <w:tc>
          <w:tcPr>
            <w:tcW w:w="4788" w:type="dxa"/>
            <w:tcBorders>
              <w:bottom w:val="single" w:sz="4" w:space="0" w:color="auto"/>
            </w:tcBorders>
            <w:shd w:val="clear" w:color="auto" w:fill="D9D9D9" w:themeFill="background1" w:themeFillShade="D9"/>
          </w:tcPr>
          <w:p w14:paraId="36138B95" w14:textId="77777777" w:rsidR="00D607AB" w:rsidRPr="00112790" w:rsidRDefault="00BD1418" w:rsidP="00F117EB">
            <w:pPr>
              <w:widowControl/>
              <w:jc w:val="center"/>
            </w:pPr>
            <w:r w:rsidRPr="002F3179">
              <w:t>Predatory Mortgage Lending</w:t>
            </w:r>
          </w:p>
        </w:tc>
      </w:tr>
      <w:tr w:rsidR="00D607AB" w:rsidRPr="00E026AD" w14:paraId="7A2B95F4" w14:textId="77777777" w:rsidTr="0034438F">
        <w:trPr>
          <w:cantSplit/>
          <w:jc w:val="center"/>
        </w:trPr>
        <w:tc>
          <w:tcPr>
            <w:tcW w:w="4788" w:type="dxa"/>
            <w:tcBorders>
              <w:bottom w:val="single" w:sz="4" w:space="0" w:color="auto"/>
            </w:tcBorders>
            <w:tcMar>
              <w:left w:w="29" w:type="dxa"/>
              <w:right w:w="29" w:type="dxa"/>
            </w:tcMar>
          </w:tcPr>
          <w:p w14:paraId="469BC368" w14:textId="77777777" w:rsidR="00D607AB" w:rsidRPr="00112790" w:rsidRDefault="00D607AB" w:rsidP="00F117EB">
            <w:pPr>
              <w:widowControl/>
              <w:jc w:val="center"/>
              <w:rPr>
                <w:b/>
              </w:rPr>
            </w:pPr>
            <w:r w:rsidRPr="00180056">
              <w:rPr>
                <w:b/>
              </w:rPr>
              <w:t>General Public</w:t>
            </w:r>
            <w:r>
              <w:rPr>
                <w:b/>
              </w:rPr>
              <w:br/>
            </w:r>
            <w:r w:rsidRPr="00E026AD">
              <w:t>Individuals are more aware</w:t>
            </w:r>
            <w:r w:rsidR="0034438F">
              <w:br/>
            </w:r>
            <w:r w:rsidRPr="00E026AD">
              <w:t>and</w:t>
            </w:r>
            <w:r w:rsidR="0034438F">
              <w:t xml:space="preserve"> </w:t>
            </w:r>
            <w:r w:rsidRPr="00E026AD">
              <w:t>assert their fair housing rights</w:t>
            </w:r>
          </w:p>
        </w:tc>
        <w:tc>
          <w:tcPr>
            <w:tcW w:w="4788" w:type="dxa"/>
            <w:tcBorders>
              <w:bottom w:val="single" w:sz="4" w:space="0" w:color="auto"/>
            </w:tcBorders>
          </w:tcPr>
          <w:p w14:paraId="60A4396E" w14:textId="77777777" w:rsidR="0034438F" w:rsidRDefault="00D607AB" w:rsidP="00F117EB">
            <w:pPr>
              <w:widowControl/>
              <w:jc w:val="center"/>
            </w:pPr>
            <w:r w:rsidRPr="00180056">
              <w:rPr>
                <w:b/>
              </w:rPr>
              <w:t>General Public</w:t>
            </w:r>
            <w:r>
              <w:br/>
            </w:r>
            <w:r w:rsidRPr="00E026AD">
              <w:t xml:space="preserve">Individuals are aware </w:t>
            </w:r>
          </w:p>
          <w:p w14:paraId="173C2A33" w14:textId="77777777" w:rsidR="00D607AB" w:rsidRPr="00112790" w:rsidRDefault="0034438F" w:rsidP="00F117EB">
            <w:pPr>
              <w:widowControl/>
              <w:jc w:val="center"/>
              <w:rPr>
                <w:b/>
              </w:rPr>
            </w:pPr>
            <w:r>
              <w:t xml:space="preserve">and </w:t>
            </w:r>
            <w:r w:rsidR="00D607AB" w:rsidRPr="00E026AD">
              <w:t>avoid becoming victims</w:t>
            </w:r>
          </w:p>
        </w:tc>
      </w:tr>
      <w:tr w:rsidR="00492C45" w:rsidRPr="00E026AD" w14:paraId="133490E0"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7524B104" w14:textId="77777777" w:rsidR="00492C45" w:rsidRPr="0034438F" w:rsidRDefault="00492C45" w:rsidP="00F117EB">
            <w:pPr>
              <w:widowControl/>
              <w:jc w:val="center"/>
              <w:rPr>
                <w:b/>
              </w:rPr>
            </w:pPr>
            <w:r w:rsidRPr="0034438F">
              <w:rPr>
                <w:b/>
              </w:rPr>
              <w:t>Housing Providers/Professionals</w:t>
            </w:r>
          </w:p>
          <w:p w14:paraId="1BA7DE91" w14:textId="77777777" w:rsidR="00492C45" w:rsidRPr="0034438F" w:rsidRDefault="00492C45" w:rsidP="00F117EB">
            <w:pPr>
              <w:widowControl/>
              <w:jc w:val="center"/>
            </w:pPr>
            <w:r w:rsidRPr="00E026AD">
              <w:t xml:space="preserve">Individuals and companies </w:t>
            </w:r>
            <w:r w:rsidR="0034438F">
              <w:br/>
            </w:r>
            <w:r w:rsidRPr="00E026AD">
              <w:t xml:space="preserve">are better educated, </w:t>
            </w:r>
            <w:r w:rsidR="0034438F">
              <w:br/>
            </w:r>
            <w:r w:rsidRPr="00E026AD">
              <w:t>and greater compliance is achieved</w:t>
            </w:r>
          </w:p>
        </w:tc>
        <w:tc>
          <w:tcPr>
            <w:tcW w:w="4788" w:type="dxa"/>
            <w:tcBorders>
              <w:top w:val="single" w:sz="4" w:space="0" w:color="auto"/>
              <w:bottom w:val="single" w:sz="4" w:space="0" w:color="auto"/>
            </w:tcBorders>
          </w:tcPr>
          <w:p w14:paraId="12121AC0" w14:textId="77777777" w:rsidR="00492C45" w:rsidRPr="0034438F" w:rsidRDefault="00492C45" w:rsidP="00F117EB">
            <w:pPr>
              <w:widowControl/>
              <w:jc w:val="center"/>
              <w:rPr>
                <w:b/>
              </w:rPr>
            </w:pPr>
            <w:r w:rsidRPr="0034438F">
              <w:rPr>
                <w:b/>
              </w:rPr>
              <w:t>Housing Providers/Professionals</w:t>
            </w:r>
          </w:p>
          <w:p w14:paraId="5B98E275" w14:textId="77777777" w:rsidR="00492C45" w:rsidRPr="00112790" w:rsidRDefault="00492C45" w:rsidP="00F117EB">
            <w:pPr>
              <w:widowControl/>
              <w:jc w:val="center"/>
              <w:rPr>
                <w:b/>
              </w:rPr>
            </w:pPr>
            <w:r w:rsidRPr="00E026AD">
              <w:t xml:space="preserve">Individuals and companies </w:t>
            </w:r>
            <w:r w:rsidR="0034438F">
              <w:br/>
            </w:r>
            <w:r w:rsidRPr="00E026AD">
              <w:t xml:space="preserve">are better educated, </w:t>
            </w:r>
            <w:r w:rsidR="0034438F">
              <w:br/>
            </w:r>
            <w:r w:rsidRPr="00E026AD">
              <w:t>and assist in protecting customers</w:t>
            </w:r>
          </w:p>
        </w:tc>
      </w:tr>
      <w:tr w:rsidR="00D607AB" w:rsidRPr="00E026AD" w14:paraId="3A649D8E"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62A6AA34" w14:textId="77777777" w:rsidR="00D607AB" w:rsidRPr="0034438F" w:rsidRDefault="00D607AB" w:rsidP="00F117EB">
            <w:pPr>
              <w:widowControl/>
              <w:jc w:val="center"/>
              <w:rPr>
                <w:b/>
              </w:rPr>
            </w:pPr>
            <w:r w:rsidRPr="0034438F">
              <w:rPr>
                <w:b/>
              </w:rPr>
              <w:t>Enforcement</w:t>
            </w:r>
          </w:p>
          <w:p w14:paraId="2EDC7C03" w14:textId="77777777" w:rsidR="0034438F" w:rsidRDefault="00D607AB" w:rsidP="00F117EB">
            <w:pPr>
              <w:widowControl/>
              <w:jc w:val="center"/>
            </w:pPr>
            <w:r w:rsidRPr="00E026AD">
              <w:t>Meritorious complaints are identified</w:t>
            </w:r>
          </w:p>
          <w:p w14:paraId="5B8E40E0" w14:textId="77777777" w:rsidR="00D607AB" w:rsidRPr="00112790" w:rsidRDefault="00D607AB" w:rsidP="00F117EB">
            <w:pPr>
              <w:widowControl/>
              <w:jc w:val="center"/>
            </w:pPr>
            <w:r w:rsidRPr="00E026AD">
              <w:t>and</w:t>
            </w:r>
            <w:r w:rsidR="0034438F">
              <w:t xml:space="preserve"> </w:t>
            </w:r>
            <w:r w:rsidRPr="00E026AD">
              <w:t xml:space="preserve">violations are challenged </w:t>
            </w:r>
            <w:r>
              <w:t>and</w:t>
            </w:r>
            <w:r w:rsidRPr="00E026AD">
              <w:t xml:space="preserve"> proven</w:t>
            </w:r>
          </w:p>
        </w:tc>
        <w:tc>
          <w:tcPr>
            <w:tcW w:w="4788" w:type="dxa"/>
            <w:tcBorders>
              <w:top w:val="single" w:sz="4" w:space="0" w:color="auto"/>
              <w:bottom w:val="single" w:sz="4" w:space="0" w:color="auto"/>
            </w:tcBorders>
          </w:tcPr>
          <w:p w14:paraId="7B5BBDA5" w14:textId="77777777" w:rsidR="00D607AB" w:rsidRPr="0034438F" w:rsidRDefault="00D607AB" w:rsidP="00F117EB">
            <w:pPr>
              <w:widowControl/>
              <w:jc w:val="center"/>
              <w:rPr>
                <w:b/>
              </w:rPr>
            </w:pPr>
            <w:r w:rsidRPr="0034438F">
              <w:rPr>
                <w:b/>
              </w:rPr>
              <w:t>Intervention for Victims</w:t>
            </w:r>
          </w:p>
          <w:p w14:paraId="09874ED7" w14:textId="77777777" w:rsidR="0034438F" w:rsidRDefault="00D607AB" w:rsidP="00F117EB">
            <w:pPr>
              <w:widowControl/>
              <w:jc w:val="center"/>
            </w:pPr>
            <w:r w:rsidRPr="00E026AD">
              <w:t>Residents’ rights are asserted</w:t>
            </w:r>
          </w:p>
          <w:p w14:paraId="26E8572A" w14:textId="77777777" w:rsidR="00D607AB" w:rsidRPr="00112790" w:rsidRDefault="0034438F" w:rsidP="00F117EB">
            <w:pPr>
              <w:widowControl/>
              <w:jc w:val="center"/>
            </w:pPr>
            <w:r>
              <w:t xml:space="preserve">and </w:t>
            </w:r>
            <w:r w:rsidR="00D607AB" w:rsidRPr="00E026AD">
              <w:t>remedies are achieved</w:t>
            </w:r>
          </w:p>
        </w:tc>
      </w:tr>
      <w:tr w:rsidR="00492C45" w:rsidRPr="00E026AD" w14:paraId="738BAC47" w14:textId="77777777" w:rsidTr="0034438F">
        <w:trPr>
          <w:cantSplit/>
          <w:jc w:val="center"/>
        </w:trPr>
        <w:tc>
          <w:tcPr>
            <w:tcW w:w="4788" w:type="dxa"/>
            <w:tcBorders>
              <w:top w:val="single" w:sz="4" w:space="0" w:color="auto"/>
            </w:tcBorders>
            <w:tcMar>
              <w:left w:w="29" w:type="dxa"/>
              <w:right w:w="29" w:type="dxa"/>
            </w:tcMar>
          </w:tcPr>
          <w:p w14:paraId="40FD2C60" w14:textId="77777777" w:rsidR="00492C45" w:rsidRPr="0034438F" w:rsidRDefault="00492C45" w:rsidP="00F117EB">
            <w:pPr>
              <w:widowControl/>
              <w:jc w:val="center"/>
              <w:rPr>
                <w:b/>
              </w:rPr>
            </w:pPr>
            <w:r w:rsidRPr="0034438F">
              <w:rPr>
                <w:b/>
              </w:rPr>
              <w:t>Research/Advocacy</w:t>
            </w:r>
          </w:p>
          <w:p w14:paraId="4B9C25E8" w14:textId="77777777" w:rsidR="00492C45" w:rsidRPr="00112790" w:rsidRDefault="00492C45" w:rsidP="00F117EB">
            <w:pPr>
              <w:widowControl/>
              <w:jc w:val="center"/>
              <w:rPr>
                <w:b/>
              </w:rPr>
            </w:pPr>
            <w:r w:rsidRPr="00E026AD">
              <w:t xml:space="preserve">Problems </w:t>
            </w:r>
            <w:r>
              <w:t>and</w:t>
            </w:r>
            <w:r w:rsidRPr="00E026AD">
              <w:t xml:space="preserve"> barriers are </w:t>
            </w:r>
            <w:r w:rsidRPr="00E026AD">
              <w:br/>
              <w:t xml:space="preserve">identified, prioritized, </w:t>
            </w:r>
            <w:r>
              <w:t xml:space="preserve">and </w:t>
            </w:r>
            <w:r w:rsidRPr="00E026AD">
              <w:t>publicized</w:t>
            </w:r>
          </w:p>
        </w:tc>
        <w:tc>
          <w:tcPr>
            <w:tcW w:w="4788" w:type="dxa"/>
            <w:tcBorders>
              <w:top w:val="single" w:sz="4" w:space="0" w:color="auto"/>
            </w:tcBorders>
          </w:tcPr>
          <w:p w14:paraId="4067169D" w14:textId="77777777" w:rsidR="00492C45" w:rsidRPr="0034438F" w:rsidRDefault="00492C45" w:rsidP="00F117EB">
            <w:pPr>
              <w:widowControl/>
              <w:jc w:val="center"/>
              <w:rPr>
                <w:b/>
              </w:rPr>
            </w:pPr>
            <w:r w:rsidRPr="0034438F">
              <w:rPr>
                <w:b/>
              </w:rPr>
              <w:t>Research/Advocacy</w:t>
            </w:r>
          </w:p>
          <w:p w14:paraId="4DDB5D00" w14:textId="77777777" w:rsidR="00492C45" w:rsidRPr="00112790" w:rsidRDefault="00492C45" w:rsidP="00F117EB">
            <w:pPr>
              <w:widowControl/>
              <w:jc w:val="center"/>
              <w:rPr>
                <w:b/>
              </w:rPr>
            </w:pPr>
            <w:r w:rsidRPr="00E026AD">
              <w:t>Problems are</w:t>
            </w:r>
            <w:r w:rsidRPr="00E026AD">
              <w:br/>
              <w:t xml:space="preserve"> identified, prioritized, </w:t>
            </w:r>
            <w:r>
              <w:t xml:space="preserve">and </w:t>
            </w:r>
            <w:r w:rsidRPr="00E026AD">
              <w:t>publicized</w:t>
            </w:r>
          </w:p>
        </w:tc>
      </w:tr>
    </w:tbl>
    <w:p w14:paraId="505D137B" w14:textId="77777777" w:rsidR="00D607AB" w:rsidRPr="00112790" w:rsidRDefault="00D607AB" w:rsidP="00F117EB">
      <w:pPr>
        <w:pStyle w:val="Heading4"/>
        <w:widowControl/>
      </w:pPr>
    </w:p>
    <w:bookmarkEnd w:id="67"/>
    <w:bookmarkEnd w:id="68"/>
    <w:p w14:paraId="1DC140E9" w14:textId="297FE74B" w:rsidR="00D607AB" w:rsidRPr="00112790" w:rsidRDefault="00D607AB" w:rsidP="00F117EB">
      <w:pPr>
        <w:widowControl/>
      </w:pPr>
      <w:r w:rsidRPr="005F1BBF">
        <w:t xml:space="preserve">Drafting </w:t>
      </w:r>
      <w:r>
        <w:t>a</w:t>
      </w:r>
      <w:r w:rsidRPr="005F1BBF">
        <w:t xml:space="preserve"> list of current </w:t>
      </w:r>
      <w:r w:rsidR="008C2904">
        <w:t xml:space="preserve">LOBs </w:t>
      </w:r>
      <w:r w:rsidRPr="005F1BBF">
        <w:t xml:space="preserve">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w:t>
      </w:r>
      <w:r w:rsidRPr="005F1BBF">
        <w:lastRenderedPageBreak/>
        <w:t xml:space="preserve">of the organization. </w:t>
      </w:r>
      <w:r>
        <w:t xml:space="preserve">You then develop a </w:t>
      </w:r>
      <w:r w:rsidR="00DD7A24">
        <w:t>customer-change</w:t>
      </w:r>
      <w:r>
        <w:t xml:space="preserve"> statement for each. It’s that simple. </w:t>
      </w:r>
    </w:p>
    <w:p w14:paraId="19E3DB5A" w14:textId="77777777" w:rsidR="00D607AB" w:rsidRDefault="00D607AB" w:rsidP="00F117EB">
      <w:pPr>
        <w:widowControl/>
      </w:pPr>
    </w:p>
    <w:p w14:paraId="5562C1B8" w14:textId="626394D0" w:rsidR="00D607AB" w:rsidRPr="00112790" w:rsidRDefault="00D607AB" w:rsidP="00F117EB">
      <w:pPr>
        <w:widowControl/>
      </w:pPr>
      <w:r w:rsidRPr="005F1BBF">
        <w:t xml:space="preserve">It is usually the executive director’s task to outline the </w:t>
      </w:r>
      <w:r w:rsidR="008C2904">
        <w:t>LOBs</w:t>
      </w:r>
      <w:r w:rsidRPr="005F1BBF">
        <w:t>. There is no</w:t>
      </w:r>
      <w:r>
        <w:t xml:space="preserve"> best practice</w:t>
      </w:r>
      <w:r w:rsidRPr="005F1BBF">
        <w:t xml:space="preserve">; some </w:t>
      </w:r>
      <w:r>
        <w:t xml:space="preserve">leaders </w:t>
      </w:r>
      <w:r w:rsidRPr="005F1BBF">
        <w:t>will quickly list all the products, services, and programs that the organization is delivering and group them in a logical fashion. Others will involve key professional staff in a group setting and use brainstorming to develop the list of current</w:t>
      </w:r>
      <w:r w:rsidR="008C2904">
        <w:t xml:space="preserve"> LOBs</w:t>
      </w:r>
      <w:r w:rsidRPr="005F1BBF">
        <w:t>.</w:t>
      </w:r>
      <w:r>
        <w:t xml:space="preserve"> Once done, you are ready to work on the success measures.</w:t>
      </w:r>
    </w:p>
    <w:p w14:paraId="48AE8842" w14:textId="77777777" w:rsidR="00D607AB" w:rsidRDefault="00D607AB" w:rsidP="00F117EB">
      <w:pPr>
        <w:widowControl/>
      </w:pPr>
      <w:bookmarkStart w:id="69" w:name="_Toc267124589"/>
      <w:bookmarkEnd w:id="65"/>
    </w:p>
    <w:p w14:paraId="6AAE32B3" w14:textId="77777777" w:rsidR="00D607AB" w:rsidRPr="00112790" w:rsidRDefault="00D607AB" w:rsidP="00F117EB">
      <w:pPr>
        <w:pStyle w:val="Heading3"/>
        <w:widowControl/>
      </w:pPr>
      <w:bookmarkStart w:id="70" w:name="_Toc439003739"/>
      <w:bookmarkStart w:id="71" w:name="_Toc444854701"/>
      <w:bookmarkStart w:id="72" w:name="_Toc480225558"/>
      <w:r w:rsidRPr="00B55C65">
        <w:t>Success Measures</w:t>
      </w:r>
      <w:bookmarkEnd w:id="69"/>
      <w:bookmarkEnd w:id="70"/>
      <w:bookmarkEnd w:id="71"/>
      <w:bookmarkEnd w:id="72"/>
    </w:p>
    <w:p w14:paraId="37DBFE5B" w14:textId="77777777" w:rsidR="00D607AB" w:rsidRDefault="00D607AB" w:rsidP="00F117EB">
      <w:pPr>
        <w:widowControl/>
      </w:pPr>
    </w:p>
    <w:p w14:paraId="0DB9B02B" w14:textId="345979EF" w:rsidR="00D607AB" w:rsidRPr="00112790" w:rsidRDefault="00D607AB" w:rsidP="00F117EB">
      <w:pPr>
        <w:widowControl/>
      </w:pPr>
      <w:r w:rsidRPr="00A108AA">
        <w:t xml:space="preserve">As </w:t>
      </w:r>
      <w:r>
        <w:t xml:space="preserve">is </w:t>
      </w:r>
      <w:r w:rsidRPr="00A108AA">
        <w:t xml:space="preserve">the case with </w:t>
      </w:r>
      <w:r w:rsidR="008C2904">
        <w:t>LOBs</w:t>
      </w:r>
      <w:r w:rsidRPr="00A108AA">
        <w:t xml:space="preserve">, </w:t>
      </w:r>
      <w:r w:rsidR="00DD7A24">
        <w:t xml:space="preserve">you use </w:t>
      </w:r>
      <w:r w:rsidRPr="00A108AA">
        <w:t>success measures to answer Michael Porter’s question</w:t>
      </w:r>
      <w:r w:rsidR="008D7899">
        <w:t>:</w:t>
      </w:r>
      <w:r w:rsidRPr="00A108AA">
        <w:t xml:space="preserve"> “What is the </w:t>
      </w:r>
      <w:r w:rsidR="00DD7A24">
        <w:t>b</w:t>
      </w:r>
      <w:r w:rsidRPr="00A108AA">
        <w:t xml:space="preserve">usiness </w:t>
      </w:r>
      <w:r w:rsidR="00DD7A24">
        <w:t>d</w:t>
      </w:r>
      <w:r w:rsidRPr="00A108AA">
        <w:t>oing now?”</w:t>
      </w:r>
      <w:r w:rsidRPr="00A108AA">
        <w:rPr>
          <w:rStyle w:val="EndnoteReference"/>
        </w:rPr>
        <w:endnoteReference w:id="62"/>
      </w:r>
      <w:r w:rsidRPr="00A108AA">
        <w:t xml:space="preserve"> Unlike the </w:t>
      </w:r>
      <w:r w:rsidR="00D90E20">
        <w:t xml:space="preserve">LOBs </w:t>
      </w:r>
      <w:r w:rsidR="00DD7A24">
        <w:t>customer-change</w:t>
      </w:r>
      <w:r w:rsidRPr="00A108AA">
        <w:t xml:space="preserve"> statements that </w:t>
      </w:r>
      <w:r>
        <w:t xml:space="preserve">represent </w:t>
      </w:r>
      <w:r w:rsidRPr="00A108AA">
        <w:t>a qualitative perspective, success measures look at this question from a quantitative view</w:t>
      </w:r>
      <w:r w:rsidR="008D7899">
        <w:t>point</w:t>
      </w:r>
      <w:r w:rsidRPr="00A108AA">
        <w:t>.</w:t>
      </w:r>
      <w:r>
        <w:t xml:space="preserve"> </w:t>
      </w:r>
    </w:p>
    <w:p w14:paraId="27A8238F" w14:textId="77777777" w:rsidR="00D607AB" w:rsidRDefault="00D607AB" w:rsidP="00F117EB">
      <w:pPr>
        <w:widowControl/>
      </w:pPr>
    </w:p>
    <w:p w14:paraId="7868F8CA" w14:textId="67A79B77" w:rsidR="009E093D" w:rsidRPr="00651AE4" w:rsidRDefault="00AB5D34" w:rsidP="00F117EB">
      <w:pPr>
        <w:widowControl/>
      </w:pPr>
      <w:r>
        <w:t xml:space="preserve">Like </w:t>
      </w:r>
      <w:r w:rsidR="007A604F">
        <w:t xml:space="preserve">LOBs </w:t>
      </w:r>
      <w:r w:rsidR="00D607AB" w:rsidRPr="00A108AA">
        <w:t xml:space="preserve">and their </w:t>
      </w:r>
      <w:r w:rsidR="00DD7A24">
        <w:t>customer-change</w:t>
      </w:r>
      <w:r w:rsidR="00D607AB" w:rsidRPr="00A108AA">
        <w:t xml:space="preserve"> statements, success measures provide a powerful way to ensure that the </w:t>
      </w:r>
      <w:r w:rsidR="00D607AB">
        <w:t>purpose</w:t>
      </w:r>
      <w:r w:rsidR="00D607AB" w:rsidRPr="00A108AA">
        <w:t xml:space="preserve"> comes to life.</w:t>
      </w:r>
      <w:r w:rsidR="00D607AB">
        <w:t xml:space="preserve"> After all, “</w:t>
      </w:r>
      <w:r>
        <w:t>w</w:t>
      </w:r>
      <w:r w:rsidR="00D607AB" w:rsidRPr="002F2889">
        <w:t>hat you measure is what you get.</w:t>
      </w:r>
      <w:r w:rsidR="00D607AB">
        <w:t>”</w:t>
      </w:r>
      <w:r w:rsidR="00D607AB" w:rsidRPr="002F2889">
        <w:rPr>
          <w:rStyle w:val="EndnoteReference"/>
          <w:szCs w:val="20"/>
        </w:rPr>
        <w:endnoteReference w:id="63"/>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w:t>
      </w:r>
      <w:r w:rsidR="001D42E1">
        <w:rPr>
          <w:b/>
        </w:rPr>
        <w:t xml:space="preserve">to </w:t>
      </w:r>
      <w:r>
        <w:rPr>
          <w:b/>
        </w:rPr>
        <w:t xml:space="preserve">evaluate </w:t>
      </w:r>
      <w:r w:rsidR="001D42E1">
        <w:rPr>
          <w:b/>
        </w:rPr>
        <w:t>performance</w:t>
      </w:r>
      <w:r w:rsidR="00AC05CE">
        <w:rPr>
          <w:b/>
        </w:rPr>
        <w:t>.</w:t>
      </w:r>
      <w:r w:rsidR="009E093D" w:rsidRPr="00B141C2">
        <w:rPr>
          <w:rStyle w:val="EndnoteReference"/>
        </w:rPr>
        <w:endnoteReference w:id="64"/>
      </w:r>
    </w:p>
    <w:p w14:paraId="6E1D6766" w14:textId="77777777" w:rsidR="00D607AB" w:rsidRDefault="00D607AB" w:rsidP="00F117EB">
      <w:pPr>
        <w:widowControl/>
      </w:pPr>
    </w:p>
    <w:p w14:paraId="7914A45E" w14:textId="77777777" w:rsidR="00D607AB" w:rsidRPr="00112790" w:rsidRDefault="00D607AB" w:rsidP="00F117EB">
      <w:pPr>
        <w:widowControl/>
      </w:pPr>
      <w:r w:rsidRPr="00A108AA">
        <w:t>If a shareholder wants to know how a for-profit company is doing, she typically takes the measure at the bottom line. Whatever this bottom line is called</w:t>
      </w:r>
      <w:r w:rsidR="00052154">
        <w:t xml:space="preserve"> - </w:t>
      </w:r>
      <w:r w:rsidRPr="00A108AA">
        <w:t>be it shareholder wealth, net profit, share price, or return on investment</w:t>
      </w:r>
      <w:r w:rsidR="00052154">
        <w:t xml:space="preserve"> - </w:t>
      </w:r>
      <w:r w:rsidRPr="00A108AA">
        <w:t xml:space="preserve">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65"/>
      </w:r>
      <w:r w:rsidRPr="00A108AA">
        <w:t xml:space="preserve"> </w:t>
      </w:r>
    </w:p>
    <w:p w14:paraId="27F2B524" w14:textId="77777777" w:rsidR="00D607AB" w:rsidRDefault="00D607AB" w:rsidP="00F117EB">
      <w:pPr>
        <w:widowControl/>
      </w:pPr>
    </w:p>
    <w:p w14:paraId="251BFDD2" w14:textId="77777777" w:rsidR="00D607AB" w:rsidRPr="00112790" w:rsidRDefault="00D607AB" w:rsidP="00F117EB">
      <w:pPr>
        <w:widowControl/>
      </w:pPr>
      <w:r w:rsidRPr="00A108AA">
        <w:t xml:space="preserve">Jim Collins of </w:t>
      </w:r>
      <w:r w:rsidRPr="00A108AA">
        <w:rPr>
          <w:i/>
        </w:rPr>
        <w:t xml:space="preserve">Good to Great </w:t>
      </w:r>
      <w:r w:rsidRPr="00A108AA">
        <w:t>fame takes a similar view</w:t>
      </w:r>
      <w:r w:rsidR="00DD7A24">
        <w:t>:</w:t>
      </w:r>
      <w:r w:rsidRPr="00A108AA">
        <w:t xml:space="preserve"> “For a business, financial returns are a perfectly legitimate measure of performance. For a social sector organization, </w:t>
      </w:r>
      <w:r w:rsidR="00D12FE5">
        <w:t xml:space="preserve">you must measure </w:t>
      </w:r>
      <w:r w:rsidRPr="00A108AA">
        <w:t xml:space="preserve">performance </w:t>
      </w:r>
      <w:r w:rsidR="00D12FE5">
        <w:t>re</w:t>
      </w:r>
      <w:r w:rsidRPr="00A108AA">
        <w:t>lative to mission, not financial returns.”</w:t>
      </w:r>
      <w:r w:rsidRPr="00A108AA">
        <w:rPr>
          <w:vertAlign w:val="superscript"/>
        </w:rPr>
        <w:endnoteReference w:id="66"/>
      </w:r>
      <w:r w:rsidRPr="00A108AA">
        <w:t xml:space="preserve"> Indeed, the idea that nonprofits are unable or incapable of paying attention to the bottom line is widely held. </w:t>
      </w:r>
      <w:r>
        <w:br/>
      </w:r>
    </w:p>
    <w:p w14:paraId="3DE52FAA" w14:textId="77777777" w:rsidR="00D607AB" w:rsidRPr="00112790" w:rsidRDefault="00D607AB" w:rsidP="00F117EB">
      <w:pPr>
        <w:widowControl/>
      </w:pPr>
      <w:r w:rsidRPr="00A108AA">
        <w:t>Michael Porter and Mark Kramer assert that nonprofits “operate without the discipline of the bottom line in the delivery of services.”</w:t>
      </w:r>
      <w:r w:rsidRPr="00A108AA">
        <w:rPr>
          <w:rStyle w:val="EndnoteReference"/>
        </w:rPr>
        <w:endnoteReference w:id="67"/>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68"/>
      </w:r>
    </w:p>
    <w:p w14:paraId="1C626673" w14:textId="77777777" w:rsidR="00D607AB" w:rsidRDefault="00D607AB" w:rsidP="00F117EB">
      <w:pPr>
        <w:widowControl/>
      </w:pPr>
    </w:p>
    <w:p w14:paraId="06010D84" w14:textId="77777777" w:rsidR="00D607AB" w:rsidRPr="00112790" w:rsidRDefault="00052154" w:rsidP="00F117EB">
      <w:pPr>
        <w:widowControl/>
      </w:pPr>
      <w:r>
        <w:t>Yet, t</w:t>
      </w:r>
      <w:r w:rsidR="00D607AB" w:rsidRPr="00A108AA">
        <w:t>hese viewpoints fall far short of the reality. Exemplary nonprofits depend upon measurable results to determine effectiveness</w:t>
      </w:r>
      <w:r>
        <w:t>,</w:t>
      </w:r>
      <w:r w:rsidR="00D607AB" w:rsidRPr="00A108AA">
        <w:t xml:space="preserve"> including financial results. Twenty years ago, Rosabeth Kanter and David Summers recognized that “nonprofits are increasingly setting more stringent financial goals, reporting ‘operating income’ as though it were ‘profit.’”</w:t>
      </w:r>
      <w:r w:rsidR="00D607AB" w:rsidRPr="00A108AA">
        <w:rPr>
          <w:rStyle w:val="EndnoteReference"/>
          <w:rFonts w:cs="Arial"/>
        </w:rPr>
        <w:endnoteReference w:id="69"/>
      </w:r>
      <w:r w:rsidR="00D607AB" w:rsidRPr="00A108AA">
        <w:t xml:space="preserve"> </w:t>
      </w:r>
    </w:p>
    <w:p w14:paraId="71703C38" w14:textId="77777777" w:rsidR="00D607AB" w:rsidRDefault="00D607AB" w:rsidP="00F117EB">
      <w:pPr>
        <w:widowControl/>
      </w:pPr>
    </w:p>
    <w:p w14:paraId="79C3242E" w14:textId="77777777" w:rsidR="00D607AB" w:rsidRPr="00112790" w:rsidRDefault="00D607AB" w:rsidP="00F117EB">
      <w:pPr>
        <w:widowControl/>
      </w:pPr>
      <w:r w:rsidRPr="00A108AA">
        <w:t xml:space="preserve">Peter Drucker </w:t>
      </w:r>
      <w:r w:rsidR="00DD7A24" w:rsidRPr="00A108AA">
        <w:t>assert</w:t>
      </w:r>
      <w:r w:rsidR="00E43266">
        <w:t>s</w:t>
      </w:r>
      <w:r w:rsidR="00DD7A24" w:rsidRPr="00A108AA">
        <w:t>,</w:t>
      </w:r>
      <w:r w:rsidRPr="00A108AA">
        <w:t xml:space="preserve"> “nonprofit enterprises are more money-conscious than business enterprises are. They talk and worry about money much of the time because it </w:t>
      </w:r>
      <w:r w:rsidR="00052154">
        <w:t xml:space="preserve">is </w:t>
      </w:r>
      <w:r w:rsidRPr="00A108AA">
        <w:t>so hard to raise and because they always have so much less of it than they need.”</w:t>
      </w:r>
      <w:r w:rsidRPr="00A108AA">
        <w:rPr>
          <w:rStyle w:val="EndnoteReference"/>
          <w:rFonts w:cs="Arial"/>
        </w:rPr>
        <w:endnoteReference w:id="70"/>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71"/>
      </w:r>
    </w:p>
    <w:p w14:paraId="4E4FF205" w14:textId="77777777" w:rsidR="00D607AB" w:rsidRDefault="00D607AB" w:rsidP="00F117EB">
      <w:pPr>
        <w:widowControl/>
      </w:pPr>
    </w:p>
    <w:p w14:paraId="6C0486A6" w14:textId="4BC04179" w:rsidR="00D607AB" w:rsidRPr="00112790" w:rsidRDefault="00D607AB" w:rsidP="00F117EB">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n the quality of things, which is very challenging because it’s softer in texture</w:t>
      </w:r>
      <w:r w:rsidR="00C43A0A">
        <w:t>.</w:t>
      </w:r>
      <w:r w:rsidRPr="00A108AA">
        <w:t xml:space="preserve"> “How much” is </w:t>
      </w:r>
      <w:r w:rsidR="00C27787">
        <w:t xml:space="preserve">significantly </w:t>
      </w:r>
      <w:r w:rsidRPr="00A108AA">
        <w:t>easier to measure than “how good.” Peter Goldmark, former President of the Rockefeller Foundation, describes it this way</w:t>
      </w:r>
      <w:r w:rsidR="003A5064">
        <w:t>:</w:t>
      </w:r>
      <w:r w:rsidRPr="00A108AA">
        <w:t xml:space="preserve"> “You don’t have a central financial metric that is really central . . . You are dealing with squishier intangible issues of social change or public attitudes and behavior.”</w:t>
      </w:r>
      <w:r w:rsidRPr="00A108AA">
        <w:rPr>
          <w:rStyle w:val="EndnoteReference"/>
        </w:rPr>
        <w:endnoteReference w:id="72"/>
      </w:r>
      <w:r w:rsidRPr="00A108AA">
        <w:t xml:space="preserve">  </w:t>
      </w:r>
    </w:p>
    <w:p w14:paraId="04AE9089" w14:textId="77777777" w:rsidR="00492C45" w:rsidRDefault="00492C45" w:rsidP="00F117EB">
      <w:pPr>
        <w:widowControl/>
      </w:pPr>
    </w:p>
    <w:p w14:paraId="37EB7F8F" w14:textId="77777777" w:rsidR="00D607AB" w:rsidRPr="00112790" w:rsidRDefault="00D607AB" w:rsidP="00F117EB">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73"/>
      </w:r>
      <w:r w:rsidRPr="00A108AA">
        <w:t xml:space="preserve"> That said, </w:t>
      </w:r>
      <w:r>
        <w:t xml:space="preserve">many now see this </w:t>
      </w:r>
      <w:r w:rsidRPr="00A108AA">
        <w:t>viewpoint as a cop</w:t>
      </w:r>
      <w:r w:rsidR="004900BE">
        <w:t>-</w:t>
      </w:r>
      <w:r w:rsidRPr="00A108AA">
        <w:t>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608955BB" w14:textId="77777777" w:rsidR="00D607AB" w:rsidRDefault="00D607AB" w:rsidP="00F117EB">
      <w:pPr>
        <w:widowControl/>
      </w:pPr>
    </w:p>
    <w:p w14:paraId="0FAADD66" w14:textId="77777777" w:rsidR="00D607AB" w:rsidRPr="00112790" w:rsidRDefault="00D607AB" w:rsidP="00F117EB">
      <w:pPr>
        <w:widowControl/>
      </w:pPr>
      <w:r w:rsidRPr="00A108AA">
        <w:t>Effective success measures can contain a wide variety of components including outcome indicators, financial measures, and activity</w:t>
      </w:r>
      <w:r w:rsidR="00C27787">
        <w:t xml:space="preserve"> reports</w:t>
      </w:r>
      <w:r w:rsidRPr="00A108AA">
        <w:t xml:space="preserve">. Measures do not tell the reader whether the organization is doing a good job or is in need of corrective action. Measures are measures, nothing more, nothing less. </w:t>
      </w:r>
    </w:p>
    <w:p w14:paraId="28FC4C33" w14:textId="77777777" w:rsidR="00D607AB" w:rsidRDefault="00D607AB" w:rsidP="00F117EB">
      <w:pPr>
        <w:widowControl/>
      </w:pPr>
    </w:p>
    <w:p w14:paraId="72041891" w14:textId="388DA866" w:rsidR="00C27787" w:rsidRPr="00112790" w:rsidRDefault="00D607AB" w:rsidP="00F117EB">
      <w:pPr>
        <w:widowControl/>
      </w:pPr>
      <w:r w:rsidRPr="00A108AA">
        <w:t xml:space="preserve">Most success measures have a clear activity </w:t>
      </w:r>
      <w:r w:rsidR="00C27787">
        <w:t>linked to them, such as t</w:t>
      </w:r>
      <w:r>
        <w:t xml:space="preserve">ickets sold, classes attended, grades achieved, number of customers, number of customers who return, </w:t>
      </w:r>
      <w:r w:rsidR="0038549F">
        <w:t xml:space="preserve">or </w:t>
      </w:r>
      <w:r>
        <w:t xml:space="preserve">number of customers that </w:t>
      </w:r>
      <w:r w:rsidR="0038549F">
        <w:t>leave the organization</w:t>
      </w:r>
      <w:r>
        <w:t xml:space="preserve">. </w:t>
      </w:r>
      <w:r w:rsidR="00630FA4">
        <w:t>To measure outcomes is to be thoughtful about analyzing what matters to your organization. And gathering this information</w:t>
      </w:r>
      <w:r>
        <w:t xml:space="preserve"> is no walk in the park. </w:t>
      </w:r>
    </w:p>
    <w:p w14:paraId="222F5CED" w14:textId="77777777" w:rsidR="00C27787" w:rsidRDefault="00C27787" w:rsidP="00F117EB">
      <w:pPr>
        <w:widowControl/>
      </w:pPr>
    </w:p>
    <w:p w14:paraId="0E0CB975" w14:textId="77777777" w:rsidR="00D607AB" w:rsidRPr="00112790" w:rsidRDefault="00EC4871" w:rsidP="00F117EB">
      <w:pPr>
        <w:widowControl/>
        <w:rPr>
          <w:b/>
        </w:rPr>
      </w:pPr>
      <w:r>
        <w:t xml:space="preserve">Is measuring outcomes “worth it” for your organization? </w:t>
      </w:r>
      <w:r w:rsidR="00D607AB">
        <w:t>T</w:t>
      </w:r>
      <w:r w:rsidR="00D607AB" w:rsidRPr="00A01A15">
        <w:t>he United Way of America early on recognized the “tension between the need for technically sound methodologies, which can be expensive and time consuming, and the staffing, funding, and workload realities that constrain nearly all service agencies</w:t>
      </w:r>
      <w:r w:rsidR="00D607AB">
        <w:t>.</w:t>
      </w:r>
      <w:r w:rsidR="00D607AB" w:rsidRPr="00A01A15">
        <w:t>”</w:t>
      </w:r>
      <w:r w:rsidR="00D607AB">
        <w:rPr>
          <w:rStyle w:val="EndnoteReference"/>
        </w:rPr>
        <w:endnoteReference w:id="74"/>
      </w:r>
      <w:r w:rsidR="00D607AB">
        <w:t xml:space="preserve"> Moreover, </w:t>
      </w:r>
      <w:r w:rsidR="00D607AB" w:rsidRPr="00C8215B">
        <w:rPr>
          <w:b/>
        </w:rPr>
        <w:t xml:space="preserve">measuring activity is the first step in any program to measure outcomes. </w:t>
      </w:r>
    </w:p>
    <w:p w14:paraId="19336A50" w14:textId="77777777" w:rsidR="00D607AB" w:rsidRDefault="00D607AB" w:rsidP="00F117EB">
      <w:pPr>
        <w:widowControl/>
      </w:pPr>
    </w:p>
    <w:p w14:paraId="64824A5D" w14:textId="77777777" w:rsidR="00D607AB" w:rsidRPr="00112790" w:rsidRDefault="00D607AB" w:rsidP="00F117EB">
      <w:pPr>
        <w:widowControl/>
      </w:pPr>
      <w:r w:rsidRPr="00A108AA">
        <w:t>When choosing criteria for success measures, an important condition is that the measures be easy to use. A</w:t>
      </w:r>
      <w:r w:rsidR="00236378">
        <w:t xml:space="preserve">n indicator </w:t>
      </w:r>
      <w:r w:rsidRPr="00A108AA">
        <w:t xml:space="preserve">built around readily available information is often </w:t>
      </w:r>
      <w:r w:rsidR="00D12FE5" w:rsidRPr="00A108AA">
        <w:t>preferable</w:t>
      </w:r>
      <w:r w:rsidRPr="00A108AA">
        <w:t xml:space="preserv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w:t>
      </w:r>
      <w:r w:rsidRPr="00A108AA">
        <w:lastRenderedPageBreak/>
        <w:t xml:space="preserve">success measure </w:t>
      </w:r>
      <w:r>
        <w:t>that</w:t>
      </w:r>
      <w:r w:rsidR="000B7311">
        <w:t xml:space="preserve"> you can use easily with</w:t>
      </w:r>
      <w:r w:rsidRPr="00A108AA">
        <w:t xml:space="preserve">out cost is usually superior to a great </w:t>
      </w:r>
      <w:r w:rsidR="00236378">
        <w:t xml:space="preserve">performance </w:t>
      </w:r>
      <w:r w:rsidR="00DF324D">
        <w:t>gauge</w:t>
      </w:r>
      <w:r w:rsidR="00236378">
        <w:t xml:space="preserve"> </w:t>
      </w:r>
      <w:r w:rsidRPr="00A108AA">
        <w:t>that is expensive.</w:t>
      </w:r>
    </w:p>
    <w:p w14:paraId="756BC0AD" w14:textId="77777777" w:rsidR="00D607AB" w:rsidRDefault="00D607AB" w:rsidP="00F117EB">
      <w:pPr>
        <w:widowControl/>
      </w:pPr>
    </w:p>
    <w:p w14:paraId="41CBA675" w14:textId="2D822D98" w:rsidR="00D607AB" w:rsidRPr="00112790" w:rsidRDefault="00D607AB" w:rsidP="00F117EB">
      <w:pPr>
        <w:widowControl/>
      </w:pPr>
      <w:r w:rsidRPr="00A108AA">
        <w:t>In the process of building success measures</w:t>
      </w:r>
      <w:r w:rsidR="008A72FE">
        <w:t xml:space="preserve"> that evaluate </w:t>
      </w:r>
      <w:r w:rsidR="003707CE">
        <w:t>LOBs</w:t>
      </w:r>
      <w:r w:rsidRPr="00A108AA">
        <w:t xml:space="preserve">, there is a natural tendency to generate more ways than can possibly be managed. The number and permutation of success measures is surprisingly broad and you can forget that measuring </w:t>
      </w:r>
      <w:r w:rsidR="008A72FE">
        <w:t xml:space="preserve">performance </w:t>
      </w:r>
      <w:r w:rsidRPr="00A108AA">
        <w:t>takes time and effort</w:t>
      </w:r>
      <w:r>
        <w:t xml:space="preserve"> - </w:t>
      </w:r>
      <w:r w:rsidRPr="00A108AA">
        <w:t xml:space="preserve">resources that are limited in most nonprofits. </w:t>
      </w:r>
      <w:r>
        <w:t>Y</w:t>
      </w:r>
      <w:r w:rsidRPr="00A108AA">
        <w:t xml:space="preserve">ou are best to stick with the “less is more” approach and see how </w:t>
      </w:r>
      <w:r w:rsidR="008A72FE">
        <w:t xml:space="preserve">fruitful your results are. </w:t>
      </w:r>
    </w:p>
    <w:p w14:paraId="481B9CE7" w14:textId="77777777" w:rsidR="00D607AB" w:rsidRPr="0034174C" w:rsidRDefault="00D607AB" w:rsidP="00F117EB">
      <w:pPr>
        <w:widowControl/>
      </w:pPr>
    </w:p>
    <w:p w14:paraId="665F190A" w14:textId="515F7380" w:rsidR="00D607AB" w:rsidRPr="00112790" w:rsidRDefault="00046EA4" w:rsidP="00F117EB">
      <w:pPr>
        <w:widowControl/>
      </w:pPr>
      <w:r>
        <w:t xml:space="preserve">As you consider what outcomes to measure, you </w:t>
      </w:r>
      <w:r w:rsidR="00D607AB" w:rsidRPr="00A108AA">
        <w:t xml:space="preserve">should always include </w:t>
      </w:r>
      <w:r w:rsidR="00C33816">
        <w:t xml:space="preserve">the elements of your </w:t>
      </w:r>
      <w:r w:rsidR="00D607AB">
        <w:t>mission</w:t>
      </w:r>
      <w:r w:rsidR="00D607AB" w:rsidRPr="00A108AA">
        <w:t xml:space="preserve">. Like the well-known blood pressure, pulse, and temperature at every visit to the doctor, these </w:t>
      </w:r>
      <w:r w:rsidR="00D607AB">
        <w:t xml:space="preserve">mission benchmarks </w:t>
      </w:r>
      <w:r w:rsidR="00D607AB" w:rsidRPr="00A108AA">
        <w:t>are usually composed of no more than three or four success measures with a global texture. It is quite common to see success measures related to financial condition and total number of clients served. These</w:t>
      </w:r>
      <w:r>
        <w:t xml:space="preserve"> indicators</w:t>
      </w:r>
      <w:r w:rsidR="00D607AB" w:rsidRPr="00A108AA">
        <w:t xml:space="preserve"> </w:t>
      </w:r>
      <w:r>
        <w:t xml:space="preserve">shown in the table below for an economic development organization, </w:t>
      </w:r>
      <w:r w:rsidR="00D607AB" w:rsidRPr="00A108AA">
        <w:t>offer an effective way to ascertain</w:t>
      </w:r>
      <w:r w:rsidR="004E4A57">
        <w:t xml:space="preserve"> quickly</w:t>
      </w:r>
      <w:r w:rsidR="00D607AB" w:rsidRPr="00A108AA">
        <w:t xml:space="preserve"> </w:t>
      </w:r>
      <w:r w:rsidR="00D607AB">
        <w:t xml:space="preserve">the overall </w:t>
      </w:r>
      <w:r w:rsidR="00D607AB" w:rsidRPr="00A108AA">
        <w:t>performance and health of</w:t>
      </w:r>
      <w:r>
        <w:t xml:space="preserve"> the agency</w:t>
      </w:r>
      <w:r w:rsidR="00D607AB">
        <w:t>:</w:t>
      </w:r>
    </w:p>
    <w:p w14:paraId="69508DA4" w14:textId="77777777" w:rsidR="00D607AB" w:rsidRPr="00A108AA" w:rsidRDefault="00D607AB" w:rsidP="00F117EB">
      <w:pPr>
        <w:widowControl/>
      </w:pPr>
    </w:p>
    <w:tbl>
      <w:tblPr>
        <w:tblW w:w="8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97"/>
        <w:gridCol w:w="964"/>
        <w:gridCol w:w="963"/>
        <w:gridCol w:w="963"/>
        <w:gridCol w:w="963"/>
      </w:tblGrid>
      <w:tr w:rsidR="0028576E" w:rsidRPr="00B7544C" w14:paraId="21056251" w14:textId="77777777" w:rsidTr="0028576E">
        <w:trPr>
          <w:cantSplit/>
          <w:jc w:val="center"/>
        </w:trPr>
        <w:tc>
          <w:tcPr>
            <w:tcW w:w="5040" w:type="dxa"/>
            <w:tcBorders>
              <w:top w:val="single" w:sz="4" w:space="0" w:color="auto"/>
              <w:left w:val="single" w:sz="4" w:space="0" w:color="auto"/>
              <w:bottom w:val="single" w:sz="4" w:space="0" w:color="auto"/>
            </w:tcBorders>
            <w:shd w:val="clear" w:color="auto" w:fill="D9D9D9" w:themeFill="background1" w:themeFillShade="D9"/>
          </w:tcPr>
          <w:p w14:paraId="5256B3D4" w14:textId="38F90C6A" w:rsidR="00D607AB" w:rsidRPr="00512DD0" w:rsidRDefault="0009166B" w:rsidP="00651AE4">
            <w:pPr>
              <w:widowControl/>
            </w:pPr>
            <w:r w:rsidRPr="00512DD0">
              <w:rPr>
                <w:rFonts w:cs="Arial"/>
                <w:bCs/>
              </w:rPr>
              <w:t xml:space="preserve">Mission Success </w:t>
            </w:r>
            <w:r w:rsidR="007760CD">
              <w:rPr>
                <w:rFonts w:cs="Arial"/>
                <w:bCs/>
              </w:rPr>
              <w:t>M</w:t>
            </w:r>
            <w:r w:rsidRPr="00512DD0">
              <w:rPr>
                <w:rFonts w:cs="Arial"/>
                <w:bCs/>
              </w:rPr>
              <w:t>easures</w:t>
            </w:r>
            <w:r w:rsidRPr="00512DD0">
              <w:t xml:space="preserve"> </w:t>
            </w:r>
            <w:r w:rsidR="00D607AB" w:rsidRPr="00512DD0">
              <w:t>(</w:t>
            </w:r>
            <w:r w:rsidR="007760CD">
              <w:t xml:space="preserve">$ </w:t>
            </w:r>
            <w:r w:rsidR="00D607AB" w:rsidRPr="00512DD0">
              <w:t>in thousands)</w:t>
            </w:r>
          </w:p>
        </w:tc>
        <w:tc>
          <w:tcPr>
            <w:tcW w:w="1008" w:type="dxa"/>
            <w:tcBorders>
              <w:top w:val="single" w:sz="4" w:space="0" w:color="auto"/>
            </w:tcBorders>
            <w:shd w:val="clear" w:color="auto" w:fill="D9D9D9" w:themeFill="background1" w:themeFillShade="D9"/>
          </w:tcPr>
          <w:p w14:paraId="633DB164" w14:textId="77777777" w:rsidR="00D607AB" w:rsidRPr="00112790" w:rsidRDefault="00D607AB" w:rsidP="007760CD">
            <w:pPr>
              <w:widowControl/>
              <w:jc w:val="right"/>
            </w:pPr>
            <w:r w:rsidRPr="00A108AA">
              <w:t xml:space="preserve">Year </w:t>
            </w:r>
            <w:r>
              <w:t>1</w:t>
            </w:r>
          </w:p>
        </w:tc>
        <w:tc>
          <w:tcPr>
            <w:tcW w:w="1008" w:type="dxa"/>
            <w:tcBorders>
              <w:top w:val="single" w:sz="4" w:space="0" w:color="auto"/>
            </w:tcBorders>
            <w:shd w:val="clear" w:color="auto" w:fill="D9D9D9" w:themeFill="background1" w:themeFillShade="D9"/>
          </w:tcPr>
          <w:p w14:paraId="50CB4050" w14:textId="77777777" w:rsidR="00D607AB" w:rsidRPr="00112790" w:rsidRDefault="00D607AB" w:rsidP="007760CD">
            <w:pPr>
              <w:widowControl/>
              <w:jc w:val="right"/>
            </w:pPr>
            <w:r>
              <w:t>Year 2</w:t>
            </w:r>
          </w:p>
        </w:tc>
        <w:tc>
          <w:tcPr>
            <w:tcW w:w="1008" w:type="dxa"/>
            <w:tcBorders>
              <w:top w:val="single" w:sz="4" w:space="0" w:color="auto"/>
            </w:tcBorders>
            <w:shd w:val="clear" w:color="auto" w:fill="D9D9D9" w:themeFill="background1" w:themeFillShade="D9"/>
          </w:tcPr>
          <w:p w14:paraId="206F27FD" w14:textId="77777777" w:rsidR="00D607AB" w:rsidRPr="00112790" w:rsidRDefault="00D607AB" w:rsidP="007760CD">
            <w:pPr>
              <w:widowControl/>
              <w:jc w:val="right"/>
            </w:pPr>
            <w:r w:rsidRPr="00A108AA">
              <w:t xml:space="preserve">Year </w:t>
            </w:r>
            <w:r>
              <w:t>3</w:t>
            </w:r>
          </w:p>
        </w:tc>
        <w:tc>
          <w:tcPr>
            <w:tcW w:w="1008" w:type="dxa"/>
            <w:tcBorders>
              <w:top w:val="single" w:sz="4" w:space="0" w:color="auto"/>
              <w:right w:val="single" w:sz="4" w:space="0" w:color="auto"/>
            </w:tcBorders>
            <w:shd w:val="clear" w:color="auto" w:fill="D9D9D9" w:themeFill="background1" w:themeFillShade="D9"/>
          </w:tcPr>
          <w:p w14:paraId="635DD01A" w14:textId="77777777" w:rsidR="00D607AB" w:rsidRPr="00112790" w:rsidRDefault="00D607AB" w:rsidP="007760CD">
            <w:pPr>
              <w:widowControl/>
              <w:jc w:val="right"/>
            </w:pPr>
            <w:r>
              <w:t>Year 4</w:t>
            </w:r>
          </w:p>
        </w:tc>
      </w:tr>
      <w:tr w:rsidR="0028576E" w:rsidRPr="00B7544C" w14:paraId="3146BD9C" w14:textId="77777777" w:rsidTr="0028576E">
        <w:trPr>
          <w:cantSplit/>
          <w:jc w:val="center"/>
        </w:trPr>
        <w:tc>
          <w:tcPr>
            <w:tcW w:w="5040" w:type="dxa"/>
            <w:tcBorders>
              <w:left w:val="single" w:sz="4" w:space="0" w:color="auto"/>
              <w:bottom w:val="nil"/>
            </w:tcBorders>
            <w:shd w:val="clear" w:color="auto" w:fill="auto"/>
          </w:tcPr>
          <w:p w14:paraId="66999457" w14:textId="77777777" w:rsidR="00D607AB" w:rsidRPr="00112790" w:rsidRDefault="00D607AB" w:rsidP="00F117EB">
            <w:pPr>
              <w:widowControl/>
              <w:jc w:val="right"/>
            </w:pPr>
            <w:r w:rsidRPr="00A108AA">
              <w:t>Attendance #</w:t>
            </w:r>
          </w:p>
        </w:tc>
        <w:tc>
          <w:tcPr>
            <w:tcW w:w="1008" w:type="dxa"/>
            <w:shd w:val="clear" w:color="auto" w:fill="auto"/>
          </w:tcPr>
          <w:p w14:paraId="2CDCC26C" w14:textId="77777777" w:rsidR="00D607AB" w:rsidRPr="00112790" w:rsidRDefault="00D607AB" w:rsidP="00F117EB">
            <w:pPr>
              <w:widowControl/>
              <w:jc w:val="right"/>
            </w:pPr>
            <w:r w:rsidRPr="00A108AA">
              <w:t>24</w:t>
            </w:r>
          </w:p>
        </w:tc>
        <w:tc>
          <w:tcPr>
            <w:tcW w:w="1008" w:type="dxa"/>
            <w:shd w:val="clear" w:color="auto" w:fill="auto"/>
          </w:tcPr>
          <w:p w14:paraId="2C1B6388" w14:textId="77777777" w:rsidR="00D607AB" w:rsidRPr="00112790" w:rsidRDefault="00D607AB" w:rsidP="00F117EB">
            <w:pPr>
              <w:widowControl/>
              <w:jc w:val="right"/>
            </w:pPr>
            <w:r w:rsidRPr="00A108AA">
              <w:t>18</w:t>
            </w:r>
          </w:p>
        </w:tc>
        <w:tc>
          <w:tcPr>
            <w:tcW w:w="1008" w:type="dxa"/>
            <w:shd w:val="clear" w:color="auto" w:fill="auto"/>
          </w:tcPr>
          <w:p w14:paraId="31C61806" w14:textId="64F11A8E" w:rsidR="00D607AB" w:rsidRPr="00A108AA" w:rsidRDefault="001B4A52" w:rsidP="00F117EB">
            <w:pPr>
              <w:widowControl/>
              <w:jc w:val="right"/>
            </w:pPr>
            <w:r>
              <w:t>24</w:t>
            </w:r>
          </w:p>
        </w:tc>
        <w:tc>
          <w:tcPr>
            <w:tcW w:w="1008" w:type="dxa"/>
            <w:tcBorders>
              <w:right w:val="single" w:sz="4" w:space="0" w:color="auto"/>
            </w:tcBorders>
            <w:shd w:val="clear" w:color="auto" w:fill="auto"/>
          </w:tcPr>
          <w:p w14:paraId="179459D3" w14:textId="77777777" w:rsidR="00D607AB" w:rsidRPr="00112790" w:rsidRDefault="00D607AB" w:rsidP="00F117EB">
            <w:pPr>
              <w:widowControl/>
              <w:jc w:val="right"/>
            </w:pPr>
            <w:r w:rsidRPr="00A108AA">
              <w:t>31</w:t>
            </w:r>
          </w:p>
        </w:tc>
      </w:tr>
      <w:tr w:rsidR="0028576E" w:rsidRPr="00B7544C" w14:paraId="7E6B553C" w14:textId="77777777" w:rsidTr="0028576E">
        <w:trPr>
          <w:cantSplit/>
          <w:jc w:val="center"/>
        </w:trPr>
        <w:tc>
          <w:tcPr>
            <w:tcW w:w="5040" w:type="dxa"/>
            <w:tcBorders>
              <w:top w:val="nil"/>
              <w:left w:val="single" w:sz="4" w:space="0" w:color="auto"/>
              <w:bottom w:val="nil"/>
            </w:tcBorders>
            <w:shd w:val="clear" w:color="auto" w:fill="auto"/>
          </w:tcPr>
          <w:p w14:paraId="01E4C7DE" w14:textId="77777777" w:rsidR="00D607AB" w:rsidRPr="00112790" w:rsidRDefault="00D607AB" w:rsidP="00F117EB">
            <w:pPr>
              <w:widowControl/>
              <w:jc w:val="right"/>
            </w:pPr>
            <w:r>
              <w:t>T</w:t>
            </w:r>
            <w:r w:rsidRPr="00A108AA">
              <w:t>otal Revenue $</w:t>
            </w:r>
          </w:p>
        </w:tc>
        <w:tc>
          <w:tcPr>
            <w:tcW w:w="1008" w:type="dxa"/>
            <w:shd w:val="clear" w:color="auto" w:fill="auto"/>
          </w:tcPr>
          <w:p w14:paraId="40D439FC" w14:textId="77777777" w:rsidR="00D607AB" w:rsidRPr="00112790" w:rsidRDefault="00D607AB" w:rsidP="00F117EB">
            <w:pPr>
              <w:widowControl/>
              <w:jc w:val="right"/>
            </w:pPr>
            <w:r w:rsidRPr="00A108AA">
              <w:t>1,220</w:t>
            </w:r>
          </w:p>
        </w:tc>
        <w:tc>
          <w:tcPr>
            <w:tcW w:w="1008" w:type="dxa"/>
            <w:shd w:val="clear" w:color="auto" w:fill="auto"/>
          </w:tcPr>
          <w:p w14:paraId="28C14414" w14:textId="77777777" w:rsidR="00D607AB" w:rsidRPr="00112790" w:rsidRDefault="00D607AB" w:rsidP="00F117EB">
            <w:pPr>
              <w:widowControl/>
              <w:jc w:val="right"/>
            </w:pPr>
            <w:r w:rsidRPr="00A108AA">
              <w:t>1,240</w:t>
            </w:r>
          </w:p>
        </w:tc>
        <w:tc>
          <w:tcPr>
            <w:tcW w:w="1008" w:type="dxa"/>
            <w:shd w:val="clear" w:color="auto" w:fill="auto"/>
          </w:tcPr>
          <w:p w14:paraId="195D8158" w14:textId="77777777" w:rsidR="00D607AB" w:rsidRPr="00112790" w:rsidRDefault="00D607AB" w:rsidP="00F117EB">
            <w:pPr>
              <w:widowControl/>
              <w:jc w:val="right"/>
            </w:pPr>
            <w:r w:rsidRPr="00A108AA">
              <w:t>1,460</w:t>
            </w:r>
          </w:p>
        </w:tc>
        <w:tc>
          <w:tcPr>
            <w:tcW w:w="1008" w:type="dxa"/>
            <w:tcBorders>
              <w:right w:val="single" w:sz="4" w:space="0" w:color="auto"/>
            </w:tcBorders>
            <w:shd w:val="clear" w:color="auto" w:fill="auto"/>
          </w:tcPr>
          <w:p w14:paraId="3337CAC9" w14:textId="77777777" w:rsidR="00D607AB" w:rsidRPr="00112790" w:rsidRDefault="00D607AB" w:rsidP="00F117EB">
            <w:pPr>
              <w:widowControl/>
              <w:jc w:val="right"/>
            </w:pPr>
            <w:r w:rsidRPr="00A108AA">
              <w:t>1,640</w:t>
            </w:r>
          </w:p>
        </w:tc>
      </w:tr>
      <w:tr w:rsidR="0028576E" w:rsidRPr="00B7544C" w14:paraId="3D4683CB" w14:textId="77777777" w:rsidTr="0028576E">
        <w:trPr>
          <w:cantSplit/>
          <w:jc w:val="center"/>
        </w:trPr>
        <w:tc>
          <w:tcPr>
            <w:tcW w:w="5040" w:type="dxa"/>
            <w:tcBorders>
              <w:top w:val="nil"/>
              <w:left w:val="single" w:sz="4" w:space="0" w:color="auto"/>
              <w:bottom w:val="nil"/>
            </w:tcBorders>
            <w:shd w:val="clear" w:color="auto" w:fill="auto"/>
          </w:tcPr>
          <w:p w14:paraId="76B1E54A" w14:textId="77777777" w:rsidR="00D607AB" w:rsidRPr="00112790" w:rsidRDefault="00D607AB" w:rsidP="00F117EB">
            <w:pPr>
              <w:widowControl/>
              <w:jc w:val="right"/>
            </w:pPr>
            <w:r w:rsidRPr="00A108AA">
              <w:t>Earned $</w:t>
            </w:r>
          </w:p>
        </w:tc>
        <w:tc>
          <w:tcPr>
            <w:tcW w:w="1008" w:type="dxa"/>
            <w:shd w:val="clear" w:color="auto" w:fill="auto"/>
          </w:tcPr>
          <w:p w14:paraId="21B649E3" w14:textId="77777777" w:rsidR="00D607AB" w:rsidRPr="00112790" w:rsidRDefault="00D607AB" w:rsidP="00F117EB">
            <w:pPr>
              <w:widowControl/>
              <w:jc w:val="right"/>
            </w:pPr>
            <w:r w:rsidRPr="00A108AA">
              <w:t>450</w:t>
            </w:r>
          </w:p>
        </w:tc>
        <w:tc>
          <w:tcPr>
            <w:tcW w:w="1008" w:type="dxa"/>
            <w:shd w:val="clear" w:color="auto" w:fill="auto"/>
          </w:tcPr>
          <w:p w14:paraId="693D42A2" w14:textId="77777777" w:rsidR="00D607AB" w:rsidRPr="00112790" w:rsidRDefault="00D607AB" w:rsidP="00F117EB">
            <w:pPr>
              <w:widowControl/>
              <w:jc w:val="right"/>
            </w:pPr>
            <w:r w:rsidRPr="00A108AA">
              <w:t>521</w:t>
            </w:r>
          </w:p>
        </w:tc>
        <w:tc>
          <w:tcPr>
            <w:tcW w:w="1008" w:type="dxa"/>
            <w:shd w:val="clear" w:color="auto" w:fill="auto"/>
          </w:tcPr>
          <w:p w14:paraId="6E323164" w14:textId="77777777" w:rsidR="00D607AB" w:rsidRPr="00112790" w:rsidRDefault="00D607AB" w:rsidP="00F117EB">
            <w:pPr>
              <w:widowControl/>
              <w:jc w:val="right"/>
            </w:pPr>
            <w:r w:rsidRPr="00A108AA">
              <w:t>797</w:t>
            </w:r>
          </w:p>
        </w:tc>
        <w:tc>
          <w:tcPr>
            <w:tcW w:w="1008" w:type="dxa"/>
            <w:tcBorders>
              <w:right w:val="single" w:sz="4" w:space="0" w:color="auto"/>
            </w:tcBorders>
            <w:shd w:val="clear" w:color="auto" w:fill="auto"/>
          </w:tcPr>
          <w:p w14:paraId="169DC2CA" w14:textId="77777777" w:rsidR="00D607AB" w:rsidRPr="00112790" w:rsidRDefault="00D607AB" w:rsidP="00F117EB">
            <w:pPr>
              <w:widowControl/>
              <w:jc w:val="right"/>
            </w:pPr>
            <w:r w:rsidRPr="00A108AA">
              <w:t>970</w:t>
            </w:r>
          </w:p>
        </w:tc>
      </w:tr>
      <w:tr w:rsidR="0028576E" w:rsidRPr="00B7544C" w14:paraId="09A78283" w14:textId="77777777" w:rsidTr="0028576E">
        <w:trPr>
          <w:cantSplit/>
          <w:jc w:val="center"/>
        </w:trPr>
        <w:tc>
          <w:tcPr>
            <w:tcW w:w="5040" w:type="dxa"/>
            <w:tcBorders>
              <w:top w:val="nil"/>
              <w:left w:val="single" w:sz="4" w:space="0" w:color="auto"/>
              <w:bottom w:val="nil"/>
            </w:tcBorders>
            <w:shd w:val="clear" w:color="auto" w:fill="auto"/>
          </w:tcPr>
          <w:p w14:paraId="553AD65D" w14:textId="77777777" w:rsidR="00D607AB" w:rsidRPr="00112790" w:rsidRDefault="00D607AB" w:rsidP="00F117EB">
            <w:pPr>
              <w:widowControl/>
              <w:jc w:val="right"/>
            </w:pPr>
            <w:r w:rsidRPr="00A108AA">
              <w:t>Contributed $</w:t>
            </w:r>
          </w:p>
        </w:tc>
        <w:tc>
          <w:tcPr>
            <w:tcW w:w="1008" w:type="dxa"/>
            <w:shd w:val="clear" w:color="auto" w:fill="auto"/>
          </w:tcPr>
          <w:p w14:paraId="4D3EA2E6" w14:textId="77777777" w:rsidR="00D607AB" w:rsidRPr="00112790" w:rsidRDefault="00D607AB" w:rsidP="00F117EB">
            <w:pPr>
              <w:widowControl/>
              <w:jc w:val="right"/>
            </w:pPr>
            <w:r w:rsidRPr="00A108AA">
              <w:t>770</w:t>
            </w:r>
          </w:p>
        </w:tc>
        <w:tc>
          <w:tcPr>
            <w:tcW w:w="1008" w:type="dxa"/>
            <w:shd w:val="clear" w:color="auto" w:fill="auto"/>
          </w:tcPr>
          <w:p w14:paraId="76FC27B8" w14:textId="77777777" w:rsidR="00D607AB" w:rsidRPr="00112790" w:rsidRDefault="00D607AB" w:rsidP="00F117EB">
            <w:pPr>
              <w:widowControl/>
              <w:jc w:val="right"/>
            </w:pPr>
            <w:r w:rsidRPr="00A108AA">
              <w:t>718</w:t>
            </w:r>
          </w:p>
        </w:tc>
        <w:tc>
          <w:tcPr>
            <w:tcW w:w="1008" w:type="dxa"/>
            <w:shd w:val="clear" w:color="auto" w:fill="auto"/>
          </w:tcPr>
          <w:p w14:paraId="428CB9B3" w14:textId="77777777" w:rsidR="00D607AB" w:rsidRPr="00112790" w:rsidRDefault="00D607AB" w:rsidP="00F117EB">
            <w:pPr>
              <w:widowControl/>
              <w:jc w:val="right"/>
            </w:pPr>
            <w:r w:rsidRPr="00A108AA">
              <w:t>664</w:t>
            </w:r>
          </w:p>
        </w:tc>
        <w:tc>
          <w:tcPr>
            <w:tcW w:w="1008" w:type="dxa"/>
            <w:tcBorders>
              <w:right w:val="single" w:sz="4" w:space="0" w:color="auto"/>
            </w:tcBorders>
            <w:shd w:val="clear" w:color="auto" w:fill="auto"/>
          </w:tcPr>
          <w:p w14:paraId="2BBCEB9C" w14:textId="77777777" w:rsidR="00D607AB" w:rsidRPr="00112790" w:rsidRDefault="00D607AB" w:rsidP="00F117EB">
            <w:pPr>
              <w:widowControl/>
              <w:jc w:val="right"/>
            </w:pPr>
            <w:r w:rsidRPr="00A108AA">
              <w:t>671</w:t>
            </w:r>
          </w:p>
        </w:tc>
      </w:tr>
      <w:tr w:rsidR="0028576E" w:rsidRPr="00B7544C" w14:paraId="5DBBCF7D" w14:textId="77777777" w:rsidTr="0028576E">
        <w:trPr>
          <w:cantSplit/>
          <w:jc w:val="center"/>
        </w:trPr>
        <w:tc>
          <w:tcPr>
            <w:tcW w:w="5040" w:type="dxa"/>
            <w:tcBorders>
              <w:top w:val="nil"/>
              <w:left w:val="single" w:sz="4" w:space="0" w:color="auto"/>
              <w:bottom w:val="single" w:sz="4" w:space="0" w:color="auto"/>
            </w:tcBorders>
            <w:shd w:val="clear" w:color="auto" w:fill="auto"/>
          </w:tcPr>
          <w:p w14:paraId="7A468FF6" w14:textId="77777777" w:rsidR="00D607AB" w:rsidRPr="00112790" w:rsidRDefault="00D607AB" w:rsidP="00F117EB">
            <w:pPr>
              <w:widowControl/>
              <w:jc w:val="right"/>
            </w:pPr>
            <w:r w:rsidRPr="00A108AA">
              <w:t>Net Income $</w:t>
            </w:r>
          </w:p>
        </w:tc>
        <w:tc>
          <w:tcPr>
            <w:tcW w:w="1008" w:type="dxa"/>
            <w:tcBorders>
              <w:bottom w:val="single" w:sz="4" w:space="0" w:color="auto"/>
            </w:tcBorders>
            <w:shd w:val="clear" w:color="auto" w:fill="auto"/>
          </w:tcPr>
          <w:p w14:paraId="000DCF4D" w14:textId="77777777" w:rsidR="00D607AB" w:rsidRPr="00112790" w:rsidRDefault="00D607AB" w:rsidP="00F117EB">
            <w:pPr>
              <w:widowControl/>
              <w:jc w:val="right"/>
            </w:pPr>
            <w:r w:rsidRPr="00A108AA">
              <w:t>(189)</w:t>
            </w:r>
          </w:p>
        </w:tc>
        <w:tc>
          <w:tcPr>
            <w:tcW w:w="1008" w:type="dxa"/>
            <w:tcBorders>
              <w:bottom w:val="single" w:sz="4" w:space="0" w:color="auto"/>
            </w:tcBorders>
            <w:shd w:val="clear" w:color="auto" w:fill="auto"/>
          </w:tcPr>
          <w:p w14:paraId="2CD66510" w14:textId="77777777" w:rsidR="00D607AB" w:rsidRPr="00112790" w:rsidRDefault="00D607AB" w:rsidP="00F117EB">
            <w:pPr>
              <w:widowControl/>
              <w:jc w:val="right"/>
            </w:pPr>
            <w:r w:rsidRPr="00A108AA">
              <w:t>(47)</w:t>
            </w:r>
          </w:p>
        </w:tc>
        <w:tc>
          <w:tcPr>
            <w:tcW w:w="1008" w:type="dxa"/>
            <w:tcBorders>
              <w:bottom w:val="single" w:sz="4" w:space="0" w:color="auto"/>
            </w:tcBorders>
            <w:shd w:val="clear" w:color="auto" w:fill="auto"/>
          </w:tcPr>
          <w:p w14:paraId="37EFD11C" w14:textId="77777777" w:rsidR="00D607AB" w:rsidRPr="00112790" w:rsidRDefault="00D607AB" w:rsidP="00F117EB">
            <w:pPr>
              <w:widowControl/>
              <w:jc w:val="right"/>
            </w:pPr>
            <w:r w:rsidRPr="00A108AA">
              <w:t>65</w:t>
            </w:r>
          </w:p>
        </w:tc>
        <w:tc>
          <w:tcPr>
            <w:tcW w:w="1008" w:type="dxa"/>
            <w:tcBorders>
              <w:bottom w:val="single" w:sz="4" w:space="0" w:color="auto"/>
              <w:right w:val="single" w:sz="4" w:space="0" w:color="auto"/>
            </w:tcBorders>
            <w:shd w:val="clear" w:color="auto" w:fill="auto"/>
          </w:tcPr>
          <w:p w14:paraId="0635EC6D" w14:textId="77777777" w:rsidR="00D607AB" w:rsidRPr="00112790" w:rsidRDefault="00D607AB" w:rsidP="00F117EB">
            <w:pPr>
              <w:widowControl/>
              <w:jc w:val="right"/>
            </w:pPr>
            <w:r w:rsidRPr="00A108AA">
              <w:t>(42)</w:t>
            </w:r>
          </w:p>
        </w:tc>
      </w:tr>
    </w:tbl>
    <w:p w14:paraId="0913C99A" w14:textId="77777777" w:rsidR="00D607AB" w:rsidRPr="00112790" w:rsidRDefault="00D607AB" w:rsidP="00F117EB">
      <w:pPr>
        <w:widowControl/>
      </w:pPr>
    </w:p>
    <w:p w14:paraId="5729CE98" w14:textId="77777777" w:rsidR="00D607AB" w:rsidRPr="00112790" w:rsidRDefault="00D607AB" w:rsidP="00F117EB">
      <w:pPr>
        <w:widowControl/>
      </w:pPr>
      <w:r>
        <w:t>S</w:t>
      </w:r>
      <w:r w:rsidRPr="00A108AA">
        <w:t xml:space="preserve">uccess measures tell a story. </w:t>
      </w:r>
      <w:r w:rsidR="00A16B97">
        <w:t>As shown by</w:t>
      </w:r>
      <w:r w:rsidR="007B5EC1">
        <w:t xml:space="preserve"> the example, a</w:t>
      </w:r>
      <w:r w:rsidRPr="00A108AA">
        <w:t>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79E77927" w14:textId="77777777" w:rsidR="00D607AB" w:rsidRDefault="00D607AB" w:rsidP="00F117EB">
      <w:pPr>
        <w:widowControl/>
      </w:pPr>
    </w:p>
    <w:p w14:paraId="401FC880" w14:textId="5EA87B14" w:rsidR="00D607AB" w:rsidRPr="00112790" w:rsidRDefault="00D607AB" w:rsidP="00F117EB">
      <w:pPr>
        <w:widowControl/>
      </w:pPr>
      <w:r w:rsidRPr="00A108AA">
        <w:t xml:space="preserve">Like all success measures, the </w:t>
      </w:r>
      <w:r w:rsidR="00926ABD">
        <w:t xml:space="preserve">narrative </w:t>
      </w:r>
      <w:r w:rsidRPr="00A108AA">
        <w:t xml:space="preserve">told is always open to interpretation. Perhaps the organization is </w:t>
      </w:r>
      <w:r w:rsidR="000A4C7E">
        <w:t xml:space="preserve">committed </w:t>
      </w:r>
      <w:r w:rsidR="00D12FE5" w:rsidRPr="00A108AA">
        <w:t>to</w:t>
      </w:r>
      <w:r w:rsidRPr="00A108AA">
        <w:t xml:space="preserve"> build its clients</w:t>
      </w:r>
      <w:r>
        <w:t xml:space="preserve">, which means </w:t>
      </w:r>
      <w:r w:rsidRPr="00A108AA">
        <w:t xml:space="preserve">planned deficit spending. Perhaps the organization is slowly sinking or maybe the organization’s growth is making it hard to concentrate on its core </w:t>
      </w:r>
      <w:r w:rsidR="001C556C">
        <w:t>LOBs</w:t>
      </w:r>
      <w:r w:rsidRPr="00A108AA">
        <w:t xml:space="preserve">. </w:t>
      </w:r>
    </w:p>
    <w:p w14:paraId="1E5BAFBE" w14:textId="77777777" w:rsidR="00D607AB" w:rsidRDefault="00D607AB" w:rsidP="00F117EB">
      <w:pPr>
        <w:widowControl/>
      </w:pPr>
    </w:p>
    <w:p w14:paraId="3E71CC50" w14:textId="77777777" w:rsidR="00D607AB" w:rsidRPr="00112790" w:rsidRDefault="00D607AB" w:rsidP="00F117EB">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75"/>
      </w:r>
      <w:r w:rsidRPr="00A108AA">
        <w:t xml:space="preserve"> </w:t>
      </w:r>
      <w:r w:rsidR="00926ABD">
        <w:t xml:space="preserve">They offer </w:t>
      </w:r>
      <w:r w:rsidR="00926ABD" w:rsidRPr="00A108AA">
        <w:t xml:space="preserve">you a reasonable way to compare your agency to others, which is very useful. </w:t>
      </w:r>
      <w:r w:rsidR="00926ABD">
        <w:t>However, b</w:t>
      </w:r>
      <w:r w:rsidR="00E43266">
        <w:t xml:space="preserve">eyond these basic entries, beware. </w:t>
      </w:r>
    </w:p>
    <w:p w14:paraId="2EB7ED0F" w14:textId="77777777" w:rsidR="00D607AB" w:rsidRDefault="00D607AB" w:rsidP="00F117EB">
      <w:pPr>
        <w:widowControl/>
      </w:pPr>
    </w:p>
    <w:p w14:paraId="610E23AD" w14:textId="77777777" w:rsidR="00D607AB" w:rsidRPr="00112790" w:rsidRDefault="00D607AB" w:rsidP="00F117EB">
      <w:pPr>
        <w:widowControl/>
      </w:pPr>
      <w:r w:rsidRPr="00A108AA">
        <w:t xml:space="preserve">Some may argue that there is too much financial information provided, but like all success measures, you want enough information to </w:t>
      </w:r>
      <w:r w:rsidR="00837C54">
        <w:t xml:space="preserve">illustrate the organization’s performance. </w:t>
      </w:r>
      <w:r w:rsidRPr="00A108AA">
        <w:t xml:space="preserve">For the </w:t>
      </w:r>
      <w:r>
        <w:t xml:space="preserve">economic development </w:t>
      </w:r>
      <w:r w:rsidRPr="00A108AA">
        <w:t xml:space="preserve">organization, including </w:t>
      </w:r>
      <w:r>
        <w:t>four</w:t>
      </w:r>
      <w:r w:rsidR="00A16B97">
        <w:t xml:space="preserve"> annual accounts</w:t>
      </w:r>
      <w:r>
        <w:t xml:space="preserve"> </w:t>
      </w:r>
      <w:r w:rsidRPr="00A108AA">
        <w:t xml:space="preserve">was necessary because something quite worrisome </w:t>
      </w:r>
      <w:r w:rsidR="00365DA2">
        <w:t>wa</w:t>
      </w:r>
      <w:r w:rsidRPr="00A108AA">
        <w:t xml:space="preserve">s happening in the </w:t>
      </w:r>
      <w:r w:rsidRPr="00A108AA">
        <w:lastRenderedPageBreak/>
        <w:t xml:space="preserve">three most recent years. Had these success measures been in place, perhaps the board and executive director would have seen the challenge much earlier when the deficit was more manageable. </w:t>
      </w:r>
    </w:p>
    <w:p w14:paraId="3A9AEFA8" w14:textId="77777777" w:rsidR="00D607AB" w:rsidRDefault="00D607AB" w:rsidP="00F117EB">
      <w:pPr>
        <w:widowControl/>
      </w:pPr>
    </w:p>
    <w:p w14:paraId="64E8D5F9" w14:textId="47B53C3A" w:rsidR="00D607AB" w:rsidRPr="00112790" w:rsidRDefault="00D607AB" w:rsidP="00F117EB">
      <w:pPr>
        <w:widowControl/>
      </w:pPr>
      <w:r w:rsidRPr="00A108AA">
        <w:t xml:space="preserve">While the </w:t>
      </w:r>
      <w:r>
        <w:t xml:space="preserve">mission </w:t>
      </w:r>
      <w:r w:rsidRPr="00A108AA">
        <w:t xml:space="preserve">success measures offer a snapshot of the organization, they do not offer the full picture that comes from adding in the </w:t>
      </w:r>
      <w:r w:rsidR="00DE0CB8">
        <w:t xml:space="preserve">LOBs </w:t>
      </w:r>
      <w:r w:rsidRPr="00A108AA">
        <w:t xml:space="preserve">success measures. </w:t>
      </w:r>
      <w:r>
        <w:t xml:space="preserve">The table below </w:t>
      </w:r>
      <w:r w:rsidRPr="00A108AA">
        <w:t xml:space="preserve">illustrates selected success measures from a regional theatre. These </w:t>
      </w:r>
      <w:r w:rsidR="00D12FE5" w:rsidRPr="00A108AA">
        <w:t>indicators</w:t>
      </w:r>
      <w:r w:rsidR="0057013A">
        <w:t xml:space="preserve"> </w:t>
      </w:r>
      <w:r w:rsidRPr="00A108AA">
        <w:t xml:space="preserve">are ready for presentation to the board of directors at a meeting that will focus on developing a new </w:t>
      </w:r>
      <w:r w:rsidR="0057013A">
        <w:t>s</w:t>
      </w:r>
      <w:r w:rsidRPr="00A108AA">
        <w:t xml:space="preserve">trategic </w:t>
      </w:r>
      <w:r w:rsidR="0057013A">
        <w:t>p</w:t>
      </w:r>
      <w:r w:rsidRPr="00A108AA">
        <w:t xml:space="preserve">lan for the coming fiscal year. In this example, there are two primary categories for a theatre series. The first are the activities success measures that are mostly about counting; the second are the satisfaction success measures. </w:t>
      </w:r>
    </w:p>
    <w:p w14:paraId="53659868" w14:textId="77777777" w:rsidR="00D607AB" w:rsidRDefault="00D607AB" w:rsidP="00F117EB">
      <w:pPr>
        <w:widowControl/>
      </w:pPr>
    </w:p>
    <w:p w14:paraId="45961369" w14:textId="77777777" w:rsidR="00C303E7" w:rsidRDefault="00C303E7">
      <w:r>
        <w:br w:type="page"/>
      </w:r>
    </w:p>
    <w:tbl>
      <w:tblPr>
        <w:tblW w:w="7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482"/>
        <w:gridCol w:w="906"/>
        <w:gridCol w:w="906"/>
        <w:gridCol w:w="906"/>
      </w:tblGrid>
      <w:tr w:rsidR="00D607AB" w:rsidRPr="00B7544C" w14:paraId="1C397725" w14:textId="77777777" w:rsidTr="00651AE4">
        <w:trPr>
          <w:cantSplit/>
          <w:trHeight w:val="276"/>
          <w:jc w:val="center"/>
        </w:trPr>
        <w:tc>
          <w:tcPr>
            <w:tcW w:w="5040" w:type="dxa"/>
            <w:tcBorders>
              <w:top w:val="single" w:sz="4" w:space="0" w:color="auto"/>
              <w:left w:val="single" w:sz="4" w:space="0" w:color="auto"/>
              <w:bottom w:val="single" w:sz="4" w:space="0" w:color="auto"/>
            </w:tcBorders>
            <w:shd w:val="clear" w:color="auto" w:fill="D9D9D9" w:themeFill="background1" w:themeFillShade="D9"/>
            <w:vAlign w:val="center"/>
          </w:tcPr>
          <w:p w14:paraId="7B94BDA5" w14:textId="64344DB5" w:rsidR="00D607AB" w:rsidRPr="001B4A52" w:rsidRDefault="00D607AB" w:rsidP="001B4A52">
            <w:pPr>
              <w:widowControl/>
            </w:pPr>
            <w:r w:rsidRPr="001B4A52">
              <w:lastRenderedPageBreak/>
              <w:br w:type="page"/>
            </w:r>
            <w:r w:rsidR="004C0728" w:rsidRPr="001B4A52">
              <w:rPr>
                <w:rFonts w:cs="Arial"/>
              </w:rPr>
              <w:t>Lines of Business</w:t>
            </w:r>
            <w:r w:rsidR="004C0728" w:rsidRPr="001B4A52">
              <w:t xml:space="preserve"> </w:t>
            </w:r>
            <w:r w:rsidRPr="001B4A52">
              <w:t>(In thousands)</w:t>
            </w:r>
          </w:p>
        </w:tc>
        <w:tc>
          <w:tcPr>
            <w:tcW w:w="1008" w:type="dxa"/>
            <w:tcBorders>
              <w:top w:val="single" w:sz="4" w:space="0" w:color="auto"/>
            </w:tcBorders>
            <w:shd w:val="clear" w:color="auto" w:fill="D9D9D9" w:themeFill="background1" w:themeFillShade="D9"/>
          </w:tcPr>
          <w:p w14:paraId="143C6A6A" w14:textId="77777777" w:rsidR="00D607AB" w:rsidRPr="00112790" w:rsidRDefault="00D607AB" w:rsidP="00F117EB">
            <w:pPr>
              <w:widowControl/>
              <w:jc w:val="right"/>
            </w:pPr>
            <w:r>
              <w:t>Year 1</w:t>
            </w:r>
          </w:p>
        </w:tc>
        <w:tc>
          <w:tcPr>
            <w:tcW w:w="1008" w:type="dxa"/>
            <w:tcBorders>
              <w:top w:val="single" w:sz="4" w:space="0" w:color="auto"/>
            </w:tcBorders>
            <w:shd w:val="clear" w:color="auto" w:fill="D9D9D9" w:themeFill="background1" w:themeFillShade="D9"/>
          </w:tcPr>
          <w:p w14:paraId="6CCB2791" w14:textId="77777777" w:rsidR="00D607AB" w:rsidRPr="00112790" w:rsidRDefault="00D607AB" w:rsidP="00F117EB">
            <w:pPr>
              <w:widowControl/>
              <w:jc w:val="right"/>
            </w:pPr>
            <w:r>
              <w:t>Year 2</w:t>
            </w:r>
          </w:p>
        </w:tc>
        <w:tc>
          <w:tcPr>
            <w:tcW w:w="1008" w:type="dxa"/>
            <w:tcBorders>
              <w:top w:val="single" w:sz="4" w:space="0" w:color="auto"/>
              <w:right w:val="single" w:sz="4" w:space="0" w:color="auto"/>
            </w:tcBorders>
            <w:shd w:val="clear" w:color="auto" w:fill="D9D9D9" w:themeFill="background1" w:themeFillShade="D9"/>
          </w:tcPr>
          <w:p w14:paraId="48B9D552" w14:textId="77777777" w:rsidR="00D607AB" w:rsidRPr="00112790" w:rsidRDefault="00D607AB" w:rsidP="00F117EB">
            <w:pPr>
              <w:widowControl/>
              <w:jc w:val="right"/>
            </w:pPr>
            <w:r>
              <w:t>Year 3</w:t>
            </w:r>
          </w:p>
        </w:tc>
      </w:tr>
      <w:tr w:rsidR="00D607AB" w:rsidRPr="00B7544C" w14:paraId="5A88EEE5" w14:textId="77777777" w:rsidTr="00651AE4">
        <w:trPr>
          <w:cantSplit/>
          <w:jc w:val="center"/>
        </w:trPr>
        <w:tc>
          <w:tcPr>
            <w:tcW w:w="5040" w:type="dxa"/>
            <w:tcBorders>
              <w:left w:val="single" w:sz="4" w:space="0" w:color="auto"/>
              <w:bottom w:val="nil"/>
            </w:tcBorders>
            <w:shd w:val="clear" w:color="auto" w:fill="auto"/>
          </w:tcPr>
          <w:p w14:paraId="639C7D70" w14:textId="77777777" w:rsidR="00D607AB" w:rsidRPr="00112790" w:rsidRDefault="00D607AB" w:rsidP="00F117EB">
            <w:pPr>
              <w:widowControl/>
              <w:jc w:val="right"/>
            </w:pPr>
            <w:r w:rsidRPr="00FB56AA">
              <w:rPr>
                <w:b/>
              </w:rPr>
              <w:t>Activity</w:t>
            </w:r>
            <w:r w:rsidRPr="008E7809">
              <w:t>:</w:t>
            </w:r>
            <w:r w:rsidRPr="00FB56AA">
              <w:rPr>
                <w:b/>
              </w:rPr>
              <w:t xml:space="preserve"> </w:t>
            </w:r>
            <w:r w:rsidRPr="00A108AA">
              <w:t>Attendance #</w:t>
            </w:r>
          </w:p>
        </w:tc>
        <w:tc>
          <w:tcPr>
            <w:tcW w:w="1008" w:type="dxa"/>
            <w:shd w:val="clear" w:color="auto" w:fill="auto"/>
          </w:tcPr>
          <w:p w14:paraId="058517F8" w14:textId="77777777" w:rsidR="00D607AB" w:rsidRPr="00112790" w:rsidRDefault="00D607AB" w:rsidP="00F117EB">
            <w:pPr>
              <w:widowControl/>
              <w:jc w:val="right"/>
            </w:pPr>
            <w:r w:rsidRPr="00A108AA">
              <w:t>25.3</w:t>
            </w:r>
          </w:p>
        </w:tc>
        <w:tc>
          <w:tcPr>
            <w:tcW w:w="1008" w:type="dxa"/>
            <w:shd w:val="clear" w:color="auto" w:fill="auto"/>
          </w:tcPr>
          <w:p w14:paraId="5DF5363F" w14:textId="77777777" w:rsidR="00D607AB" w:rsidRPr="00112790" w:rsidRDefault="00D607AB" w:rsidP="00F117EB">
            <w:pPr>
              <w:widowControl/>
              <w:jc w:val="right"/>
            </w:pPr>
            <w:r w:rsidRPr="00A108AA">
              <w:t>16.7</w:t>
            </w:r>
          </w:p>
        </w:tc>
        <w:tc>
          <w:tcPr>
            <w:tcW w:w="1008" w:type="dxa"/>
            <w:tcBorders>
              <w:right w:val="single" w:sz="4" w:space="0" w:color="auto"/>
            </w:tcBorders>
            <w:shd w:val="clear" w:color="auto" w:fill="auto"/>
          </w:tcPr>
          <w:p w14:paraId="232EEEB9" w14:textId="77777777" w:rsidR="00D607AB" w:rsidRPr="00112790" w:rsidRDefault="00D607AB" w:rsidP="00F117EB">
            <w:pPr>
              <w:widowControl/>
              <w:jc w:val="right"/>
            </w:pPr>
            <w:r w:rsidRPr="00A108AA">
              <w:t>14.5</w:t>
            </w:r>
          </w:p>
        </w:tc>
      </w:tr>
      <w:tr w:rsidR="00D607AB" w:rsidRPr="00B7544C" w14:paraId="4F9CEEC4" w14:textId="77777777" w:rsidTr="00651AE4">
        <w:trPr>
          <w:cantSplit/>
          <w:jc w:val="center"/>
        </w:trPr>
        <w:tc>
          <w:tcPr>
            <w:tcW w:w="5040" w:type="dxa"/>
            <w:tcBorders>
              <w:top w:val="nil"/>
              <w:left w:val="single" w:sz="4" w:space="0" w:color="auto"/>
              <w:bottom w:val="nil"/>
            </w:tcBorders>
            <w:shd w:val="clear" w:color="auto" w:fill="auto"/>
          </w:tcPr>
          <w:p w14:paraId="5241B02A" w14:textId="77777777" w:rsidR="00D607AB" w:rsidRPr="00112790" w:rsidRDefault="00D607AB" w:rsidP="00F117EB">
            <w:pPr>
              <w:widowControl/>
              <w:jc w:val="right"/>
              <w:rPr>
                <w:b/>
              </w:rPr>
            </w:pPr>
            <w:r w:rsidRPr="00A108AA">
              <w:t>Subscriptions #</w:t>
            </w:r>
          </w:p>
        </w:tc>
        <w:tc>
          <w:tcPr>
            <w:tcW w:w="1008" w:type="dxa"/>
            <w:shd w:val="clear" w:color="auto" w:fill="auto"/>
          </w:tcPr>
          <w:p w14:paraId="3D102774" w14:textId="77777777" w:rsidR="00D607AB" w:rsidRPr="00112790" w:rsidRDefault="00D607AB" w:rsidP="00F117EB">
            <w:pPr>
              <w:widowControl/>
              <w:jc w:val="right"/>
            </w:pPr>
            <w:r w:rsidRPr="00A108AA">
              <w:t>2.4</w:t>
            </w:r>
          </w:p>
        </w:tc>
        <w:tc>
          <w:tcPr>
            <w:tcW w:w="1008" w:type="dxa"/>
            <w:shd w:val="clear" w:color="auto" w:fill="auto"/>
          </w:tcPr>
          <w:p w14:paraId="2FC67212" w14:textId="77777777" w:rsidR="00D607AB" w:rsidRPr="00112790" w:rsidRDefault="00D607AB" w:rsidP="00F117EB">
            <w:pPr>
              <w:widowControl/>
              <w:jc w:val="right"/>
            </w:pPr>
            <w:r w:rsidRPr="00A108AA">
              <w:t>2.4</w:t>
            </w:r>
          </w:p>
        </w:tc>
        <w:tc>
          <w:tcPr>
            <w:tcW w:w="1008" w:type="dxa"/>
            <w:tcBorders>
              <w:right w:val="single" w:sz="4" w:space="0" w:color="auto"/>
            </w:tcBorders>
            <w:shd w:val="clear" w:color="auto" w:fill="auto"/>
          </w:tcPr>
          <w:p w14:paraId="6B12E9B7" w14:textId="77777777" w:rsidR="00D607AB" w:rsidRPr="00112790" w:rsidRDefault="00D607AB" w:rsidP="00F117EB">
            <w:pPr>
              <w:widowControl/>
              <w:jc w:val="right"/>
            </w:pPr>
            <w:r w:rsidRPr="00A108AA">
              <w:t>1.9</w:t>
            </w:r>
          </w:p>
        </w:tc>
      </w:tr>
      <w:tr w:rsidR="00D607AB" w:rsidRPr="00B7544C" w14:paraId="1B2EE4FD" w14:textId="77777777" w:rsidTr="00651AE4">
        <w:trPr>
          <w:cantSplit/>
          <w:jc w:val="center"/>
        </w:trPr>
        <w:tc>
          <w:tcPr>
            <w:tcW w:w="5040" w:type="dxa"/>
            <w:tcBorders>
              <w:top w:val="nil"/>
              <w:left w:val="single" w:sz="4" w:space="0" w:color="auto"/>
              <w:bottom w:val="nil"/>
            </w:tcBorders>
            <w:shd w:val="clear" w:color="auto" w:fill="auto"/>
          </w:tcPr>
          <w:p w14:paraId="5280B496" w14:textId="77777777" w:rsidR="00D607AB" w:rsidRPr="00112790" w:rsidRDefault="00D607AB" w:rsidP="00F117EB">
            <w:pPr>
              <w:widowControl/>
              <w:jc w:val="right"/>
            </w:pPr>
            <w:r w:rsidRPr="00A108AA">
              <w:t>Single Tickets #</w:t>
            </w:r>
          </w:p>
        </w:tc>
        <w:tc>
          <w:tcPr>
            <w:tcW w:w="1008" w:type="dxa"/>
            <w:shd w:val="clear" w:color="auto" w:fill="auto"/>
          </w:tcPr>
          <w:p w14:paraId="2E9CC119" w14:textId="77777777" w:rsidR="00D607AB" w:rsidRPr="00112790" w:rsidRDefault="00D607AB" w:rsidP="00F117EB">
            <w:pPr>
              <w:widowControl/>
              <w:jc w:val="right"/>
            </w:pPr>
            <w:r w:rsidRPr="00A108AA">
              <w:t>13.4</w:t>
            </w:r>
          </w:p>
        </w:tc>
        <w:tc>
          <w:tcPr>
            <w:tcW w:w="1008" w:type="dxa"/>
            <w:shd w:val="clear" w:color="auto" w:fill="auto"/>
          </w:tcPr>
          <w:p w14:paraId="4EA8B76B" w14:textId="77777777" w:rsidR="00D607AB" w:rsidRPr="00112790" w:rsidRDefault="00D607AB" w:rsidP="00F117EB">
            <w:pPr>
              <w:widowControl/>
              <w:jc w:val="right"/>
            </w:pPr>
            <w:r w:rsidRPr="00A108AA">
              <w:t>3.2</w:t>
            </w:r>
          </w:p>
        </w:tc>
        <w:tc>
          <w:tcPr>
            <w:tcW w:w="1008" w:type="dxa"/>
            <w:tcBorders>
              <w:right w:val="single" w:sz="4" w:space="0" w:color="auto"/>
            </w:tcBorders>
            <w:shd w:val="clear" w:color="auto" w:fill="auto"/>
          </w:tcPr>
          <w:p w14:paraId="39916DD2" w14:textId="77777777" w:rsidR="00D607AB" w:rsidRPr="00112790" w:rsidRDefault="00D607AB" w:rsidP="00F117EB">
            <w:pPr>
              <w:widowControl/>
              <w:jc w:val="right"/>
            </w:pPr>
            <w:r w:rsidRPr="00A108AA">
              <w:t>5.5</w:t>
            </w:r>
          </w:p>
        </w:tc>
      </w:tr>
      <w:tr w:rsidR="00D607AB" w:rsidRPr="00B7544C" w14:paraId="6B6ADA1E" w14:textId="77777777" w:rsidTr="00651AE4">
        <w:trPr>
          <w:cantSplit/>
          <w:jc w:val="center"/>
        </w:trPr>
        <w:tc>
          <w:tcPr>
            <w:tcW w:w="5040" w:type="dxa"/>
            <w:tcBorders>
              <w:top w:val="nil"/>
              <w:left w:val="single" w:sz="4" w:space="0" w:color="auto"/>
              <w:bottom w:val="nil"/>
            </w:tcBorders>
            <w:shd w:val="clear" w:color="auto" w:fill="auto"/>
          </w:tcPr>
          <w:p w14:paraId="71136D43" w14:textId="77777777" w:rsidR="00D607AB" w:rsidRPr="00112790" w:rsidRDefault="00D607AB" w:rsidP="00F117EB">
            <w:pPr>
              <w:widowControl/>
              <w:jc w:val="right"/>
            </w:pPr>
            <w:r w:rsidRPr="00A108AA">
              <w:t>Income $</w:t>
            </w:r>
          </w:p>
        </w:tc>
        <w:tc>
          <w:tcPr>
            <w:tcW w:w="1008" w:type="dxa"/>
            <w:shd w:val="clear" w:color="auto" w:fill="auto"/>
          </w:tcPr>
          <w:p w14:paraId="11539BC1" w14:textId="77777777" w:rsidR="00D607AB" w:rsidRPr="00112790" w:rsidRDefault="00D607AB" w:rsidP="00F117EB">
            <w:pPr>
              <w:widowControl/>
              <w:jc w:val="right"/>
            </w:pPr>
            <w:r w:rsidRPr="00A108AA">
              <w:t>691</w:t>
            </w:r>
          </w:p>
        </w:tc>
        <w:tc>
          <w:tcPr>
            <w:tcW w:w="1008" w:type="dxa"/>
            <w:shd w:val="clear" w:color="auto" w:fill="auto"/>
          </w:tcPr>
          <w:p w14:paraId="4F8AEAB1" w14:textId="77777777" w:rsidR="00D607AB" w:rsidRPr="00112790" w:rsidRDefault="00D607AB" w:rsidP="00F117EB">
            <w:pPr>
              <w:widowControl/>
              <w:jc w:val="right"/>
            </w:pPr>
            <w:r w:rsidRPr="00A108AA">
              <w:t>4</w:t>
            </w:r>
          </w:p>
        </w:tc>
        <w:tc>
          <w:tcPr>
            <w:tcW w:w="1008" w:type="dxa"/>
            <w:tcBorders>
              <w:right w:val="single" w:sz="4" w:space="0" w:color="auto"/>
            </w:tcBorders>
            <w:shd w:val="clear" w:color="auto" w:fill="auto"/>
          </w:tcPr>
          <w:p w14:paraId="1F5A6F41" w14:textId="77777777" w:rsidR="00D607AB" w:rsidRPr="00112790" w:rsidRDefault="00D607AB" w:rsidP="00F117EB">
            <w:pPr>
              <w:widowControl/>
              <w:jc w:val="right"/>
            </w:pPr>
            <w:r w:rsidRPr="00A108AA">
              <w:t>352</w:t>
            </w:r>
          </w:p>
        </w:tc>
      </w:tr>
      <w:tr w:rsidR="00D607AB" w:rsidRPr="00B7544C" w14:paraId="698DA2AE" w14:textId="77777777" w:rsidTr="00651AE4">
        <w:trPr>
          <w:cantSplit/>
          <w:jc w:val="center"/>
        </w:trPr>
        <w:tc>
          <w:tcPr>
            <w:tcW w:w="5040" w:type="dxa"/>
            <w:tcBorders>
              <w:top w:val="nil"/>
              <w:left w:val="single" w:sz="4" w:space="0" w:color="auto"/>
              <w:bottom w:val="single" w:sz="4" w:space="0" w:color="auto"/>
            </w:tcBorders>
            <w:shd w:val="clear" w:color="auto" w:fill="auto"/>
          </w:tcPr>
          <w:p w14:paraId="7D3E9201" w14:textId="77777777" w:rsidR="00D607AB" w:rsidRPr="00112790" w:rsidRDefault="00D607AB" w:rsidP="00F117EB">
            <w:pPr>
              <w:widowControl/>
              <w:jc w:val="right"/>
            </w:pPr>
            <w:r w:rsidRPr="00A108AA">
              <w:t>Net Income $</w:t>
            </w:r>
          </w:p>
        </w:tc>
        <w:tc>
          <w:tcPr>
            <w:tcW w:w="1008" w:type="dxa"/>
            <w:shd w:val="clear" w:color="auto" w:fill="auto"/>
          </w:tcPr>
          <w:p w14:paraId="647419C9" w14:textId="77777777" w:rsidR="00D607AB" w:rsidRPr="00112790" w:rsidRDefault="00D607AB" w:rsidP="00F117EB">
            <w:pPr>
              <w:widowControl/>
              <w:jc w:val="right"/>
            </w:pPr>
            <w:r w:rsidRPr="00A108AA">
              <w:t>(143)</w:t>
            </w:r>
          </w:p>
        </w:tc>
        <w:tc>
          <w:tcPr>
            <w:tcW w:w="1008" w:type="dxa"/>
            <w:shd w:val="clear" w:color="auto" w:fill="auto"/>
          </w:tcPr>
          <w:p w14:paraId="550E23BD" w14:textId="77777777" w:rsidR="00D607AB" w:rsidRPr="00112790" w:rsidRDefault="00D607AB" w:rsidP="00F117EB">
            <w:pPr>
              <w:widowControl/>
              <w:jc w:val="right"/>
            </w:pPr>
            <w:r w:rsidRPr="00A108AA">
              <w:t>(155)</w:t>
            </w:r>
          </w:p>
        </w:tc>
        <w:tc>
          <w:tcPr>
            <w:tcW w:w="1008" w:type="dxa"/>
            <w:tcBorders>
              <w:right w:val="single" w:sz="4" w:space="0" w:color="auto"/>
            </w:tcBorders>
            <w:shd w:val="clear" w:color="auto" w:fill="auto"/>
          </w:tcPr>
          <w:p w14:paraId="1A7DDCD5" w14:textId="77777777" w:rsidR="00D607AB" w:rsidRPr="00112790" w:rsidRDefault="00D607AB" w:rsidP="00F117EB">
            <w:pPr>
              <w:widowControl/>
              <w:jc w:val="right"/>
            </w:pPr>
            <w:r w:rsidRPr="00A108AA">
              <w:t>(177)</w:t>
            </w:r>
          </w:p>
        </w:tc>
      </w:tr>
      <w:tr w:rsidR="00D607AB" w:rsidRPr="00B7544C" w14:paraId="6085DBE3" w14:textId="77777777" w:rsidTr="00651AE4">
        <w:trPr>
          <w:cantSplit/>
          <w:jc w:val="center"/>
        </w:trPr>
        <w:tc>
          <w:tcPr>
            <w:tcW w:w="5040" w:type="dxa"/>
            <w:tcBorders>
              <w:left w:val="single" w:sz="4" w:space="0" w:color="auto"/>
              <w:bottom w:val="nil"/>
            </w:tcBorders>
            <w:shd w:val="clear" w:color="auto" w:fill="auto"/>
          </w:tcPr>
          <w:p w14:paraId="79A6DC1A" w14:textId="77777777" w:rsidR="00D607AB" w:rsidRPr="00112790" w:rsidRDefault="00D607AB" w:rsidP="00F117EB">
            <w:pPr>
              <w:widowControl/>
              <w:jc w:val="right"/>
            </w:pPr>
            <w:r w:rsidRPr="008E7809">
              <w:rPr>
                <w:b/>
              </w:rPr>
              <w:t>Satisfaction</w:t>
            </w:r>
            <w:r w:rsidRPr="00FB56AA">
              <w:t>:</w:t>
            </w:r>
            <w:r>
              <w:t xml:space="preserve"> R</w:t>
            </w:r>
            <w:r w:rsidRPr="00A108AA">
              <w:t>enew</w:t>
            </w:r>
            <w:r>
              <w:t xml:space="preserve">al </w:t>
            </w:r>
            <w:r w:rsidRPr="00A108AA">
              <w:t>%</w:t>
            </w:r>
          </w:p>
        </w:tc>
        <w:tc>
          <w:tcPr>
            <w:tcW w:w="1008" w:type="dxa"/>
            <w:shd w:val="clear" w:color="auto" w:fill="auto"/>
          </w:tcPr>
          <w:p w14:paraId="1156CB0F" w14:textId="77777777" w:rsidR="00D607AB" w:rsidRPr="00112790" w:rsidRDefault="00D607AB" w:rsidP="00F117EB">
            <w:pPr>
              <w:widowControl/>
              <w:jc w:val="right"/>
            </w:pPr>
            <w:r w:rsidRPr="00A108AA">
              <w:t>70</w:t>
            </w:r>
          </w:p>
        </w:tc>
        <w:tc>
          <w:tcPr>
            <w:tcW w:w="1008" w:type="dxa"/>
            <w:shd w:val="clear" w:color="auto" w:fill="auto"/>
          </w:tcPr>
          <w:p w14:paraId="49B8AA6F" w14:textId="77777777" w:rsidR="00D607AB" w:rsidRPr="00112790" w:rsidRDefault="00D607AB" w:rsidP="00F117EB">
            <w:pPr>
              <w:widowControl/>
              <w:jc w:val="right"/>
            </w:pPr>
            <w:r w:rsidRPr="00A108AA">
              <w:t>73</w:t>
            </w:r>
          </w:p>
        </w:tc>
        <w:tc>
          <w:tcPr>
            <w:tcW w:w="1008" w:type="dxa"/>
            <w:tcBorders>
              <w:right w:val="single" w:sz="4" w:space="0" w:color="auto"/>
            </w:tcBorders>
            <w:shd w:val="clear" w:color="auto" w:fill="auto"/>
          </w:tcPr>
          <w:p w14:paraId="4C6F2FB4" w14:textId="77777777" w:rsidR="00D607AB" w:rsidRPr="00112790" w:rsidRDefault="00D607AB" w:rsidP="00F117EB">
            <w:pPr>
              <w:widowControl/>
              <w:jc w:val="right"/>
            </w:pPr>
            <w:r w:rsidRPr="00A108AA">
              <w:t>56</w:t>
            </w:r>
          </w:p>
        </w:tc>
      </w:tr>
      <w:tr w:rsidR="00D607AB" w:rsidRPr="00B7544C" w14:paraId="7E651C46" w14:textId="77777777" w:rsidTr="00651AE4">
        <w:trPr>
          <w:cantSplit/>
          <w:jc w:val="center"/>
        </w:trPr>
        <w:tc>
          <w:tcPr>
            <w:tcW w:w="5040" w:type="dxa"/>
            <w:tcBorders>
              <w:top w:val="nil"/>
              <w:left w:val="single" w:sz="4" w:space="0" w:color="auto"/>
              <w:bottom w:val="nil"/>
            </w:tcBorders>
            <w:shd w:val="clear" w:color="auto" w:fill="auto"/>
          </w:tcPr>
          <w:p w14:paraId="0A5188F5" w14:textId="77777777" w:rsidR="00D607AB" w:rsidRPr="00112790" w:rsidRDefault="00D607AB" w:rsidP="00F117EB">
            <w:pPr>
              <w:widowControl/>
              <w:jc w:val="right"/>
              <w:rPr>
                <w:b/>
              </w:rPr>
            </w:pPr>
            <w:r w:rsidRPr="00A108AA">
              <w:t>Standing Ovations %</w:t>
            </w:r>
          </w:p>
        </w:tc>
        <w:tc>
          <w:tcPr>
            <w:tcW w:w="1008" w:type="dxa"/>
            <w:shd w:val="clear" w:color="auto" w:fill="auto"/>
          </w:tcPr>
          <w:p w14:paraId="74FFCB49" w14:textId="77777777" w:rsidR="00D607AB" w:rsidRPr="00112790" w:rsidRDefault="00D607AB" w:rsidP="00F117EB">
            <w:pPr>
              <w:widowControl/>
              <w:jc w:val="right"/>
            </w:pPr>
            <w:r w:rsidRPr="00A108AA">
              <w:t>48</w:t>
            </w:r>
          </w:p>
        </w:tc>
        <w:tc>
          <w:tcPr>
            <w:tcW w:w="1008" w:type="dxa"/>
            <w:shd w:val="clear" w:color="auto" w:fill="auto"/>
          </w:tcPr>
          <w:p w14:paraId="142696C6" w14:textId="77777777" w:rsidR="00D607AB" w:rsidRPr="00112790" w:rsidRDefault="00D607AB" w:rsidP="00F117EB">
            <w:pPr>
              <w:widowControl/>
              <w:jc w:val="right"/>
            </w:pPr>
            <w:r w:rsidRPr="00A108AA">
              <w:t>26</w:t>
            </w:r>
          </w:p>
        </w:tc>
        <w:tc>
          <w:tcPr>
            <w:tcW w:w="1008" w:type="dxa"/>
            <w:tcBorders>
              <w:right w:val="single" w:sz="4" w:space="0" w:color="auto"/>
            </w:tcBorders>
            <w:shd w:val="clear" w:color="auto" w:fill="auto"/>
          </w:tcPr>
          <w:p w14:paraId="2772E919" w14:textId="77777777" w:rsidR="00D607AB" w:rsidRPr="00112790" w:rsidRDefault="00D607AB" w:rsidP="00F117EB">
            <w:pPr>
              <w:widowControl/>
              <w:jc w:val="right"/>
            </w:pPr>
            <w:r w:rsidRPr="00A108AA">
              <w:t>56</w:t>
            </w:r>
          </w:p>
        </w:tc>
      </w:tr>
      <w:tr w:rsidR="00D607AB" w:rsidRPr="00B7544C" w14:paraId="44E88FB3" w14:textId="77777777" w:rsidTr="00651AE4">
        <w:trPr>
          <w:cantSplit/>
          <w:jc w:val="center"/>
        </w:trPr>
        <w:tc>
          <w:tcPr>
            <w:tcW w:w="5040" w:type="dxa"/>
            <w:tcBorders>
              <w:top w:val="nil"/>
              <w:left w:val="single" w:sz="4" w:space="0" w:color="auto"/>
              <w:bottom w:val="nil"/>
            </w:tcBorders>
            <w:shd w:val="clear" w:color="auto" w:fill="auto"/>
          </w:tcPr>
          <w:p w14:paraId="07FAB27A" w14:textId="77777777" w:rsidR="00D607AB" w:rsidRPr="00112790" w:rsidRDefault="00D607AB" w:rsidP="00F117EB">
            <w:pPr>
              <w:widowControl/>
              <w:jc w:val="right"/>
            </w:pPr>
            <w:r w:rsidRPr="00A108AA">
              <w:t>Intermission Walkouts %</w:t>
            </w:r>
          </w:p>
        </w:tc>
        <w:tc>
          <w:tcPr>
            <w:tcW w:w="1008" w:type="dxa"/>
            <w:shd w:val="clear" w:color="auto" w:fill="auto"/>
          </w:tcPr>
          <w:p w14:paraId="379DAE57" w14:textId="77777777" w:rsidR="00D607AB" w:rsidRPr="00112790" w:rsidRDefault="00D607AB" w:rsidP="00F117EB">
            <w:pPr>
              <w:widowControl/>
              <w:jc w:val="right"/>
            </w:pPr>
            <w:r w:rsidRPr="00A108AA">
              <w:t>7</w:t>
            </w:r>
          </w:p>
        </w:tc>
        <w:tc>
          <w:tcPr>
            <w:tcW w:w="1008" w:type="dxa"/>
            <w:shd w:val="clear" w:color="auto" w:fill="auto"/>
          </w:tcPr>
          <w:p w14:paraId="3736060A" w14:textId="77777777" w:rsidR="00D607AB" w:rsidRPr="00112790" w:rsidRDefault="00D607AB" w:rsidP="00F117EB">
            <w:pPr>
              <w:widowControl/>
              <w:jc w:val="right"/>
            </w:pPr>
            <w:r w:rsidRPr="00A108AA">
              <w:t>16</w:t>
            </w:r>
          </w:p>
        </w:tc>
        <w:tc>
          <w:tcPr>
            <w:tcW w:w="1008" w:type="dxa"/>
            <w:tcBorders>
              <w:right w:val="single" w:sz="4" w:space="0" w:color="auto"/>
            </w:tcBorders>
            <w:shd w:val="clear" w:color="auto" w:fill="auto"/>
          </w:tcPr>
          <w:p w14:paraId="2E927D95" w14:textId="77777777" w:rsidR="00D607AB" w:rsidRPr="00112790" w:rsidRDefault="00D607AB" w:rsidP="00F117EB">
            <w:pPr>
              <w:widowControl/>
              <w:jc w:val="right"/>
            </w:pPr>
            <w:r w:rsidRPr="00A108AA">
              <w:t>8</w:t>
            </w:r>
          </w:p>
        </w:tc>
      </w:tr>
      <w:tr w:rsidR="00D607AB" w:rsidRPr="00B7544C" w14:paraId="1D5E7EAD" w14:textId="77777777" w:rsidTr="00651AE4">
        <w:trPr>
          <w:cantSplit/>
          <w:jc w:val="center"/>
        </w:trPr>
        <w:tc>
          <w:tcPr>
            <w:tcW w:w="5040" w:type="dxa"/>
            <w:tcBorders>
              <w:top w:val="nil"/>
              <w:left w:val="single" w:sz="4" w:space="0" w:color="auto"/>
              <w:bottom w:val="single" w:sz="4" w:space="0" w:color="auto"/>
            </w:tcBorders>
            <w:shd w:val="clear" w:color="auto" w:fill="auto"/>
          </w:tcPr>
          <w:p w14:paraId="28DDA650" w14:textId="77777777" w:rsidR="00D607AB" w:rsidRPr="00112790" w:rsidRDefault="00D607AB" w:rsidP="00F117EB">
            <w:pPr>
              <w:widowControl/>
              <w:jc w:val="right"/>
            </w:pPr>
            <w:r w:rsidRPr="00A108AA">
              <w:t>Buy-to-</w:t>
            </w:r>
            <w:r w:rsidR="0057013A">
              <w:t>A</w:t>
            </w:r>
            <w:r w:rsidRPr="00A108AA">
              <w:t>ttend Ratio %</w:t>
            </w:r>
          </w:p>
        </w:tc>
        <w:tc>
          <w:tcPr>
            <w:tcW w:w="1008" w:type="dxa"/>
            <w:tcBorders>
              <w:bottom w:val="single" w:sz="4" w:space="0" w:color="auto"/>
            </w:tcBorders>
            <w:shd w:val="clear" w:color="auto" w:fill="auto"/>
          </w:tcPr>
          <w:p w14:paraId="5A420E32" w14:textId="77777777" w:rsidR="00D607AB" w:rsidRPr="00112790" w:rsidRDefault="00D607AB" w:rsidP="00F117EB">
            <w:pPr>
              <w:widowControl/>
              <w:jc w:val="right"/>
            </w:pPr>
            <w:r w:rsidRPr="00A108AA">
              <w:t>87</w:t>
            </w:r>
          </w:p>
        </w:tc>
        <w:tc>
          <w:tcPr>
            <w:tcW w:w="1008" w:type="dxa"/>
            <w:tcBorders>
              <w:bottom w:val="single" w:sz="4" w:space="0" w:color="auto"/>
            </w:tcBorders>
            <w:shd w:val="clear" w:color="auto" w:fill="auto"/>
          </w:tcPr>
          <w:p w14:paraId="33278AC7" w14:textId="77777777" w:rsidR="00D607AB" w:rsidRPr="00112790" w:rsidRDefault="00D607AB" w:rsidP="00F117EB">
            <w:pPr>
              <w:widowControl/>
              <w:jc w:val="right"/>
            </w:pPr>
            <w:r w:rsidRPr="00A108AA">
              <w:t>78</w:t>
            </w:r>
          </w:p>
        </w:tc>
        <w:tc>
          <w:tcPr>
            <w:tcW w:w="1008" w:type="dxa"/>
            <w:tcBorders>
              <w:bottom w:val="single" w:sz="4" w:space="0" w:color="auto"/>
              <w:right w:val="single" w:sz="4" w:space="0" w:color="auto"/>
            </w:tcBorders>
            <w:shd w:val="clear" w:color="auto" w:fill="auto"/>
          </w:tcPr>
          <w:p w14:paraId="0F03BC61" w14:textId="77777777" w:rsidR="00D607AB" w:rsidRPr="00112790" w:rsidRDefault="00D607AB" w:rsidP="00F117EB">
            <w:pPr>
              <w:widowControl/>
              <w:jc w:val="right"/>
            </w:pPr>
            <w:r w:rsidRPr="00A108AA">
              <w:t>86</w:t>
            </w:r>
          </w:p>
        </w:tc>
      </w:tr>
    </w:tbl>
    <w:p w14:paraId="4D2E777B" w14:textId="77777777" w:rsidR="00D607AB" w:rsidRPr="00112790" w:rsidRDefault="00D607AB" w:rsidP="00F117EB">
      <w:pPr>
        <w:widowControl/>
      </w:pPr>
    </w:p>
    <w:p w14:paraId="0AAA9236" w14:textId="77777777" w:rsidR="00D607AB" w:rsidRPr="00112790" w:rsidRDefault="00D607AB" w:rsidP="00F117EB">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00</w:t>
      </w:r>
      <w:r w:rsidR="0057013A">
        <w:t xml:space="preserve"> in Year 3</w:t>
      </w:r>
      <w:r w:rsidRPr="00A108AA">
        <w:t xml:space="preserve">? How does this drop correlate to the improvement for series losses and improvement in renewal rate? </w:t>
      </w:r>
    </w:p>
    <w:p w14:paraId="4CB7E401" w14:textId="77777777" w:rsidR="00D607AB" w:rsidRDefault="00D607AB" w:rsidP="00F117EB">
      <w:pPr>
        <w:widowControl/>
      </w:pPr>
    </w:p>
    <w:p w14:paraId="45B2D1A8" w14:textId="77777777" w:rsidR="00623A63" w:rsidRPr="00112790" w:rsidRDefault="00623A63" w:rsidP="00F117EB">
      <w:pPr>
        <w:widowControl/>
      </w:pPr>
      <w:r w:rsidRPr="00A108AA">
        <w:t xml:space="preserve">Notice in the second grouping of success measures that the criteria are about customer satisfaction. Renewal rate is the percentage of subscribers who renew from one season to the next. The </w:t>
      </w:r>
      <w:r>
        <w:t xml:space="preserve">way customers felt about the shows in Year 2 could be the cause of the </w:t>
      </w:r>
      <w:r w:rsidRPr="00A108AA">
        <w:t xml:space="preserve">steep drop from Year 2 to Year </w:t>
      </w:r>
      <w:r>
        <w:t>3</w:t>
      </w:r>
      <w:r w:rsidRPr="00A108AA">
        <w:t xml:space="preserve">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7821E4F5" w14:textId="77777777" w:rsidR="00D607AB" w:rsidRDefault="00D607AB" w:rsidP="00F117EB">
      <w:pPr>
        <w:widowControl/>
      </w:pPr>
    </w:p>
    <w:p w14:paraId="47597D6B" w14:textId="0BF074AB" w:rsidR="00D607AB" w:rsidRPr="00112790" w:rsidRDefault="00D607AB" w:rsidP="00F117EB">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w:t>
      </w:r>
      <w:r w:rsidR="003B238A">
        <w:t xml:space="preserve"> above</w:t>
      </w:r>
      <w:r w:rsidRPr="00A108AA">
        <w:t>, the organization is taking advantage of readily available information</w:t>
      </w:r>
      <w:r w:rsidR="002C00CE">
        <w:t>:</w:t>
      </w:r>
      <w:r w:rsidRPr="00A108AA">
        <w:t xml:space="preserve"> ushers can easily count standing ovations and intermission walkouts</w:t>
      </w:r>
      <w:r w:rsidR="00E01627">
        <w:t>;</w:t>
      </w:r>
      <w:r w:rsidRPr="00A108AA">
        <w:t xml:space="preserve"> </w:t>
      </w:r>
      <w:r w:rsidR="00E01627">
        <w:t>t</w:t>
      </w:r>
      <w:r w:rsidRPr="00A108AA">
        <w:t xml:space="preserve">he computerized ticket system can easily do the other two. In many respects, these success measures are </w:t>
      </w:r>
      <w:r w:rsidR="00D12FE5" w:rsidRPr="00A108AA">
        <w:t>measuring</w:t>
      </w:r>
      <w:r w:rsidRPr="00A108AA">
        <w:t xml:space="preserve"> the outcome of a satisfied attende</w:t>
      </w:r>
      <w:r>
        <w:t>e</w:t>
      </w:r>
      <w:r w:rsidRPr="00A108AA">
        <w:t xml:space="preserve">. </w:t>
      </w:r>
    </w:p>
    <w:p w14:paraId="4F2D59CC" w14:textId="77777777" w:rsidR="00D607AB" w:rsidRDefault="00D607AB" w:rsidP="00F117EB">
      <w:pPr>
        <w:widowControl/>
      </w:pPr>
    </w:p>
    <w:p w14:paraId="19DABE7A" w14:textId="77777777" w:rsidR="00D607AB" w:rsidRPr="00112790" w:rsidRDefault="00913922" w:rsidP="00F117EB">
      <w:pPr>
        <w:widowControl/>
      </w:pPr>
      <w:r>
        <w:t xml:space="preserve">What follows is another </w:t>
      </w:r>
      <w:r w:rsidRPr="00E70629">
        <w:t xml:space="preserve">example of </w:t>
      </w:r>
      <w:r>
        <w:t xml:space="preserve">success measures built using </w:t>
      </w:r>
      <w:r w:rsidR="00121251">
        <w:t xml:space="preserve">the </w:t>
      </w:r>
      <w:r>
        <w:t xml:space="preserve">Excel </w:t>
      </w:r>
      <w:hyperlink r:id="rId10" w:history="1">
        <w:r w:rsidRPr="00913922">
          <w:rPr>
            <w:rStyle w:val="Hyperlink"/>
          </w:rPr>
          <w:t>Success Measures Template</w:t>
        </w:r>
      </w:hyperlink>
      <w:r>
        <w:t>.</w:t>
      </w:r>
      <w:r w:rsidR="003B238A">
        <w:t xml:space="preserve"> This time the example comes from a </w:t>
      </w:r>
      <w:r w:rsidR="00D607AB">
        <w:t xml:space="preserve">health care </w:t>
      </w:r>
      <w:r w:rsidR="00D607AB" w:rsidRPr="00E70629">
        <w:t xml:space="preserve">agency: </w:t>
      </w:r>
    </w:p>
    <w:p w14:paraId="77CA2037" w14:textId="77777777" w:rsidR="00D607AB" w:rsidRDefault="00D607AB" w:rsidP="00F117E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F70BA3" w:rsidRPr="00C303E7" w14:paraId="31E7B3E1" w14:textId="77777777" w:rsidTr="00F70BA3">
        <w:trPr>
          <w:tblHeader/>
          <w:jc w:val="center"/>
        </w:trPr>
        <w:tc>
          <w:tcPr>
            <w:tcW w:w="4137" w:type="dxa"/>
            <w:tcBorders>
              <w:bottom w:val="single" w:sz="2" w:space="0" w:color="auto"/>
            </w:tcBorders>
            <w:shd w:val="clear" w:color="auto" w:fill="D9D9D9" w:themeFill="background1" w:themeFillShade="D9"/>
            <w:hideMark/>
          </w:tcPr>
          <w:p w14:paraId="2042CC47" w14:textId="77777777" w:rsidR="00F70BA3" w:rsidRPr="00C303E7" w:rsidRDefault="00F70BA3" w:rsidP="00F117EB">
            <w:pPr>
              <w:widowControl/>
              <w:ind w:left="209" w:hanging="209"/>
              <w:jc w:val="both"/>
              <w:rPr>
                <w:rFonts w:cs="Arial"/>
                <w:bCs/>
              </w:rPr>
            </w:pPr>
            <w:r w:rsidRPr="00C303E7">
              <w:rPr>
                <w:rFonts w:cs="Arial"/>
                <w:bCs/>
              </w:rPr>
              <w:t xml:space="preserve">Success Measures </w:t>
            </w:r>
            <w:r w:rsidRPr="00C303E7">
              <w:rPr>
                <w:rFonts w:cs="Arial"/>
              </w:rPr>
              <w:t>($ in thousands)</w:t>
            </w:r>
          </w:p>
        </w:tc>
        <w:tc>
          <w:tcPr>
            <w:tcW w:w="1359" w:type="dxa"/>
            <w:tcBorders>
              <w:bottom w:val="single" w:sz="2" w:space="0" w:color="auto"/>
            </w:tcBorders>
            <w:shd w:val="clear" w:color="auto" w:fill="D9D9D9" w:themeFill="background1" w:themeFillShade="D9"/>
            <w:hideMark/>
          </w:tcPr>
          <w:p w14:paraId="3DA381A8" w14:textId="77777777" w:rsidR="00F70BA3" w:rsidRPr="00C303E7" w:rsidRDefault="00F70BA3" w:rsidP="00F117EB">
            <w:pPr>
              <w:widowControl/>
              <w:ind w:left="209" w:hanging="209"/>
              <w:jc w:val="right"/>
              <w:rPr>
                <w:rFonts w:cs="Arial"/>
              </w:rPr>
            </w:pPr>
            <w:r w:rsidRPr="00C303E7">
              <w:rPr>
                <w:rFonts w:cs="Arial"/>
                <w:color w:val="000000"/>
              </w:rPr>
              <w:t>2011-12</w:t>
            </w:r>
          </w:p>
        </w:tc>
        <w:tc>
          <w:tcPr>
            <w:tcW w:w="1360" w:type="dxa"/>
            <w:tcBorders>
              <w:bottom w:val="single" w:sz="2" w:space="0" w:color="auto"/>
            </w:tcBorders>
            <w:shd w:val="clear" w:color="auto" w:fill="D9D9D9" w:themeFill="background1" w:themeFillShade="D9"/>
            <w:hideMark/>
          </w:tcPr>
          <w:p w14:paraId="44B1D6E8" w14:textId="77777777" w:rsidR="00F70BA3" w:rsidRPr="00C303E7" w:rsidRDefault="00F70BA3" w:rsidP="00F117EB">
            <w:pPr>
              <w:widowControl/>
              <w:ind w:left="209" w:hanging="209"/>
              <w:jc w:val="right"/>
              <w:rPr>
                <w:rFonts w:cs="Arial"/>
              </w:rPr>
            </w:pPr>
            <w:r w:rsidRPr="00C303E7">
              <w:rPr>
                <w:rFonts w:cs="Arial"/>
                <w:color w:val="000000"/>
              </w:rPr>
              <w:t>2012-13</w:t>
            </w:r>
          </w:p>
        </w:tc>
        <w:tc>
          <w:tcPr>
            <w:tcW w:w="1360" w:type="dxa"/>
            <w:tcBorders>
              <w:bottom w:val="single" w:sz="2" w:space="0" w:color="auto"/>
            </w:tcBorders>
            <w:shd w:val="clear" w:color="auto" w:fill="D9D9D9" w:themeFill="background1" w:themeFillShade="D9"/>
            <w:hideMark/>
          </w:tcPr>
          <w:p w14:paraId="758E6A0E" w14:textId="77777777" w:rsidR="00F70BA3" w:rsidRPr="00C303E7" w:rsidRDefault="00F70BA3" w:rsidP="00F117EB">
            <w:pPr>
              <w:widowControl/>
              <w:ind w:left="209" w:hanging="209"/>
              <w:jc w:val="right"/>
              <w:rPr>
                <w:rFonts w:cs="Arial"/>
              </w:rPr>
            </w:pPr>
            <w:r w:rsidRPr="00C303E7">
              <w:rPr>
                <w:rFonts w:cs="Arial"/>
                <w:color w:val="000000"/>
              </w:rPr>
              <w:t>2013-14</w:t>
            </w:r>
          </w:p>
        </w:tc>
        <w:tc>
          <w:tcPr>
            <w:tcW w:w="1360" w:type="dxa"/>
            <w:tcBorders>
              <w:bottom w:val="single" w:sz="2" w:space="0" w:color="auto"/>
            </w:tcBorders>
            <w:shd w:val="clear" w:color="auto" w:fill="D9D9D9" w:themeFill="background1" w:themeFillShade="D9"/>
            <w:hideMark/>
          </w:tcPr>
          <w:p w14:paraId="73878AE0" w14:textId="77777777" w:rsidR="00F70BA3" w:rsidRPr="00C303E7" w:rsidRDefault="00F70BA3" w:rsidP="00F117EB">
            <w:pPr>
              <w:widowControl/>
              <w:ind w:left="209" w:hanging="209"/>
              <w:jc w:val="right"/>
              <w:rPr>
                <w:rFonts w:cs="Arial"/>
              </w:rPr>
            </w:pPr>
            <w:r w:rsidRPr="00C303E7">
              <w:rPr>
                <w:rFonts w:cs="Arial"/>
                <w:color w:val="000000"/>
              </w:rPr>
              <w:t>2014-15</w:t>
            </w:r>
          </w:p>
        </w:tc>
      </w:tr>
      <w:tr w:rsidR="00F70BA3" w:rsidRPr="0049164D" w14:paraId="3DF91539" w14:textId="77777777" w:rsidTr="00F70BA3">
        <w:trPr>
          <w:jc w:val="center"/>
        </w:trPr>
        <w:tc>
          <w:tcPr>
            <w:tcW w:w="4137" w:type="dxa"/>
            <w:tcBorders>
              <w:bottom w:val="nil"/>
            </w:tcBorders>
            <w:shd w:val="clear" w:color="auto" w:fill="auto"/>
            <w:hideMark/>
          </w:tcPr>
          <w:p w14:paraId="20EC85FF" w14:textId="77777777" w:rsidR="00F70BA3" w:rsidRPr="005A6B02" w:rsidRDefault="00F70BA3" w:rsidP="00F117EB">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2CDD5783" w14:textId="77777777" w:rsidR="00F70BA3" w:rsidRPr="005A6B02" w:rsidRDefault="00F70BA3" w:rsidP="00F117EB">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42730831" w14:textId="77777777" w:rsidR="00F70BA3" w:rsidRPr="005A6B02" w:rsidRDefault="00F70BA3" w:rsidP="00F117EB">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520E2434" w14:textId="77777777" w:rsidR="00F70BA3" w:rsidRPr="005A6B02" w:rsidRDefault="00F70BA3" w:rsidP="00F117EB">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038FC805" w14:textId="77777777" w:rsidR="00F70BA3" w:rsidRPr="005A6B02" w:rsidRDefault="00F70BA3" w:rsidP="00F117EB">
            <w:pPr>
              <w:widowControl/>
              <w:ind w:left="209" w:hanging="209"/>
              <w:jc w:val="right"/>
              <w:rPr>
                <w:rFonts w:cs="Arial"/>
              </w:rPr>
            </w:pPr>
            <w:r w:rsidRPr="0049164D">
              <w:rPr>
                <w:rFonts w:cs="Arial"/>
              </w:rPr>
              <w:t>5,675</w:t>
            </w:r>
          </w:p>
        </w:tc>
      </w:tr>
      <w:tr w:rsidR="00F70BA3" w:rsidRPr="0049164D" w14:paraId="1FB9D623" w14:textId="77777777" w:rsidTr="00F70BA3">
        <w:trPr>
          <w:jc w:val="center"/>
        </w:trPr>
        <w:tc>
          <w:tcPr>
            <w:tcW w:w="4137" w:type="dxa"/>
            <w:tcBorders>
              <w:top w:val="nil"/>
              <w:bottom w:val="nil"/>
            </w:tcBorders>
            <w:shd w:val="clear" w:color="auto" w:fill="auto"/>
            <w:hideMark/>
          </w:tcPr>
          <w:p w14:paraId="17B00865" w14:textId="77777777" w:rsidR="00F70BA3" w:rsidRPr="005A6B02" w:rsidRDefault="00F70BA3" w:rsidP="00F117EB">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573ED89E" w14:textId="77777777" w:rsidR="00F70BA3" w:rsidRPr="005A6B02" w:rsidRDefault="00F70BA3" w:rsidP="00F117EB">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108FBA5" w14:textId="77777777" w:rsidR="00F70BA3" w:rsidRPr="005A6B02" w:rsidRDefault="00F70BA3" w:rsidP="00F117EB">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70AA9F09" w14:textId="77777777" w:rsidR="00F70BA3" w:rsidRPr="005A6B02" w:rsidRDefault="00F70BA3" w:rsidP="00F117EB">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5CA42204" w14:textId="77777777" w:rsidR="00F70BA3" w:rsidRPr="005A6B02" w:rsidRDefault="00F70BA3" w:rsidP="00F117EB">
            <w:pPr>
              <w:widowControl/>
              <w:ind w:left="209" w:hanging="209"/>
              <w:jc w:val="right"/>
              <w:rPr>
                <w:rFonts w:cs="Arial"/>
              </w:rPr>
            </w:pPr>
            <w:r w:rsidRPr="0049164D">
              <w:rPr>
                <w:rFonts w:cs="Arial"/>
              </w:rPr>
              <w:t>381</w:t>
            </w:r>
          </w:p>
        </w:tc>
      </w:tr>
      <w:tr w:rsidR="00F70BA3" w:rsidRPr="0049164D" w14:paraId="634C96CB" w14:textId="77777777" w:rsidTr="00F70BA3">
        <w:trPr>
          <w:jc w:val="center"/>
        </w:trPr>
        <w:tc>
          <w:tcPr>
            <w:tcW w:w="4137" w:type="dxa"/>
            <w:tcBorders>
              <w:top w:val="nil"/>
              <w:bottom w:val="nil"/>
            </w:tcBorders>
            <w:shd w:val="clear" w:color="auto" w:fill="auto"/>
            <w:vAlign w:val="bottom"/>
            <w:hideMark/>
          </w:tcPr>
          <w:p w14:paraId="3758B8A9" w14:textId="77777777" w:rsidR="00F70BA3" w:rsidRPr="005A6B02" w:rsidRDefault="00F70BA3" w:rsidP="00F117EB">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61B0EADB" w14:textId="77777777" w:rsidR="00F70BA3" w:rsidRPr="005A6B02" w:rsidRDefault="00F70BA3" w:rsidP="00F117EB">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5B2ECDFD" w14:textId="77777777" w:rsidR="00F70BA3" w:rsidRPr="005A6B02" w:rsidRDefault="00F70BA3" w:rsidP="00F117EB">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2DA15B79" w14:textId="77777777" w:rsidR="00F70BA3" w:rsidRPr="005A6B02" w:rsidRDefault="00F70BA3" w:rsidP="00F117EB">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223EEE66" w14:textId="77777777" w:rsidR="00F70BA3" w:rsidRPr="005A6B02" w:rsidRDefault="00F70BA3" w:rsidP="00F117EB">
            <w:pPr>
              <w:widowControl/>
              <w:ind w:left="209" w:hanging="209"/>
              <w:jc w:val="right"/>
              <w:rPr>
                <w:rFonts w:cs="Arial"/>
              </w:rPr>
            </w:pPr>
            <w:r w:rsidRPr="0049164D">
              <w:rPr>
                <w:rFonts w:cs="Arial"/>
              </w:rPr>
              <w:t>6,056</w:t>
            </w:r>
          </w:p>
        </w:tc>
      </w:tr>
      <w:tr w:rsidR="00F70BA3" w:rsidRPr="0049164D" w14:paraId="0F3C194A" w14:textId="77777777" w:rsidTr="00F70BA3">
        <w:trPr>
          <w:trHeight w:val="161"/>
          <w:jc w:val="center"/>
        </w:trPr>
        <w:tc>
          <w:tcPr>
            <w:tcW w:w="4137" w:type="dxa"/>
            <w:tcBorders>
              <w:top w:val="nil"/>
              <w:bottom w:val="nil"/>
            </w:tcBorders>
            <w:shd w:val="clear" w:color="auto" w:fill="auto"/>
            <w:vAlign w:val="bottom"/>
            <w:hideMark/>
          </w:tcPr>
          <w:p w14:paraId="0C41DE7D" w14:textId="77777777" w:rsidR="00F70BA3" w:rsidRPr="005A6B02" w:rsidRDefault="00F70BA3" w:rsidP="00F117EB">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560114BC" w14:textId="77777777" w:rsidR="00F70BA3" w:rsidRPr="005A6B02" w:rsidRDefault="00F70BA3" w:rsidP="00F117EB">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02855A66" w14:textId="77777777" w:rsidR="00F70BA3" w:rsidRPr="005A6B02" w:rsidRDefault="00F70BA3" w:rsidP="00F117EB">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50E9B652" w14:textId="77777777" w:rsidR="00F70BA3" w:rsidRPr="005A6B02" w:rsidRDefault="00F70BA3" w:rsidP="00F117EB">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31045BA2" w14:textId="77777777" w:rsidR="00F70BA3" w:rsidRPr="005A6B02" w:rsidRDefault="00F70BA3" w:rsidP="00F117EB">
            <w:pPr>
              <w:widowControl/>
              <w:ind w:left="209" w:hanging="209"/>
              <w:jc w:val="right"/>
              <w:rPr>
                <w:rFonts w:cs="Arial"/>
              </w:rPr>
            </w:pPr>
            <w:r w:rsidRPr="0049164D">
              <w:rPr>
                <w:rFonts w:cs="Arial"/>
              </w:rPr>
              <w:t>5,874</w:t>
            </w:r>
          </w:p>
        </w:tc>
      </w:tr>
      <w:tr w:rsidR="00F70BA3" w:rsidRPr="0049164D" w14:paraId="0F727C3E" w14:textId="77777777" w:rsidTr="00F70BA3">
        <w:trPr>
          <w:jc w:val="center"/>
        </w:trPr>
        <w:tc>
          <w:tcPr>
            <w:tcW w:w="4137" w:type="dxa"/>
            <w:tcBorders>
              <w:top w:val="nil"/>
              <w:bottom w:val="single" w:sz="2" w:space="0" w:color="auto"/>
            </w:tcBorders>
            <w:shd w:val="clear" w:color="auto" w:fill="auto"/>
            <w:vAlign w:val="bottom"/>
            <w:hideMark/>
          </w:tcPr>
          <w:p w14:paraId="0FA2F1A5" w14:textId="77777777" w:rsidR="00F70BA3" w:rsidRPr="005A6B02" w:rsidRDefault="00F70BA3" w:rsidP="00F117EB">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791CFE89" w14:textId="77777777" w:rsidR="00F70BA3" w:rsidRPr="005A6B02" w:rsidRDefault="00F70BA3" w:rsidP="00F117EB">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685DC56E" w14:textId="77777777" w:rsidR="00F70BA3" w:rsidRPr="005A6B02" w:rsidRDefault="00F70BA3" w:rsidP="00F117EB">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706BE9F2" w14:textId="77777777" w:rsidR="00F70BA3" w:rsidRPr="005A6B02" w:rsidRDefault="00F70BA3" w:rsidP="00F117EB">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76FAD2B6" w14:textId="77777777" w:rsidR="00F70BA3" w:rsidRPr="005A6B02" w:rsidRDefault="00F70BA3" w:rsidP="00F117EB">
            <w:pPr>
              <w:widowControl/>
              <w:ind w:left="209" w:hanging="209"/>
              <w:jc w:val="right"/>
              <w:rPr>
                <w:rFonts w:cs="Arial"/>
              </w:rPr>
            </w:pPr>
            <w:r w:rsidRPr="0049164D">
              <w:rPr>
                <w:rFonts w:cs="Arial"/>
              </w:rPr>
              <w:t>182</w:t>
            </w:r>
          </w:p>
        </w:tc>
      </w:tr>
      <w:tr w:rsidR="00F70BA3" w:rsidRPr="0049164D" w14:paraId="048CD9C5" w14:textId="77777777" w:rsidTr="00F70BA3">
        <w:trPr>
          <w:jc w:val="center"/>
        </w:trPr>
        <w:tc>
          <w:tcPr>
            <w:tcW w:w="4137" w:type="dxa"/>
            <w:tcBorders>
              <w:top w:val="single" w:sz="2" w:space="0" w:color="auto"/>
              <w:bottom w:val="nil"/>
            </w:tcBorders>
            <w:shd w:val="clear" w:color="auto" w:fill="auto"/>
            <w:vAlign w:val="bottom"/>
            <w:hideMark/>
          </w:tcPr>
          <w:p w14:paraId="36150E32" w14:textId="77777777" w:rsidR="00F70BA3" w:rsidRPr="005A6B02" w:rsidRDefault="00F70BA3" w:rsidP="00F117EB">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60CE6C6E" w14:textId="77777777" w:rsidR="00F70BA3" w:rsidRPr="005A6B02" w:rsidRDefault="00F70BA3" w:rsidP="00F117EB">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6A2290C0" w14:textId="77777777" w:rsidR="00F70BA3" w:rsidRPr="005A6B02" w:rsidRDefault="00F70BA3" w:rsidP="00F117EB">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4B17F8F4" w14:textId="77777777" w:rsidR="00F70BA3" w:rsidRPr="005A6B02" w:rsidRDefault="00F70BA3" w:rsidP="00F117EB">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71B6955C" w14:textId="77777777" w:rsidR="00F70BA3" w:rsidRPr="005A6B02" w:rsidRDefault="00F70BA3" w:rsidP="00F117EB">
            <w:pPr>
              <w:widowControl/>
              <w:ind w:left="209" w:hanging="209"/>
              <w:jc w:val="right"/>
              <w:rPr>
                <w:rFonts w:cs="Arial"/>
              </w:rPr>
            </w:pPr>
            <w:r w:rsidRPr="0049164D">
              <w:rPr>
                <w:rFonts w:cs="Arial"/>
              </w:rPr>
              <w:t>1,322</w:t>
            </w:r>
          </w:p>
        </w:tc>
      </w:tr>
      <w:tr w:rsidR="00F70BA3" w:rsidRPr="0049164D" w14:paraId="64E794EE" w14:textId="77777777" w:rsidTr="00F70BA3">
        <w:trPr>
          <w:jc w:val="center"/>
        </w:trPr>
        <w:tc>
          <w:tcPr>
            <w:tcW w:w="4137" w:type="dxa"/>
            <w:tcBorders>
              <w:top w:val="nil"/>
              <w:bottom w:val="nil"/>
            </w:tcBorders>
            <w:shd w:val="clear" w:color="auto" w:fill="auto"/>
            <w:vAlign w:val="bottom"/>
            <w:hideMark/>
          </w:tcPr>
          <w:p w14:paraId="2A8B0B0C" w14:textId="77777777" w:rsidR="00F70BA3" w:rsidRPr="005A6B02" w:rsidRDefault="00F70BA3" w:rsidP="00F117EB">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333392D8" w14:textId="77777777" w:rsidR="00F70BA3" w:rsidRPr="005A6B02" w:rsidRDefault="00F70BA3" w:rsidP="00F117EB">
            <w:pPr>
              <w:widowControl/>
              <w:ind w:left="209" w:hanging="209"/>
              <w:jc w:val="right"/>
              <w:rPr>
                <w:rFonts w:cs="Arial"/>
              </w:rPr>
            </w:pPr>
            <w:r w:rsidRPr="0049164D">
              <w:rPr>
                <w:rFonts w:cs="Arial"/>
              </w:rPr>
              <w:t>358</w:t>
            </w:r>
          </w:p>
        </w:tc>
        <w:tc>
          <w:tcPr>
            <w:tcW w:w="1360" w:type="dxa"/>
            <w:shd w:val="clear" w:color="auto" w:fill="auto"/>
            <w:vAlign w:val="bottom"/>
            <w:hideMark/>
          </w:tcPr>
          <w:p w14:paraId="5C9526E2" w14:textId="77777777" w:rsidR="00F70BA3" w:rsidRPr="005A6B02" w:rsidRDefault="00F70BA3" w:rsidP="00F117EB">
            <w:pPr>
              <w:widowControl/>
              <w:ind w:left="209" w:hanging="209"/>
              <w:jc w:val="right"/>
              <w:rPr>
                <w:rFonts w:cs="Arial"/>
              </w:rPr>
            </w:pPr>
            <w:r w:rsidRPr="0049164D">
              <w:rPr>
                <w:rFonts w:cs="Arial"/>
              </w:rPr>
              <w:t>374</w:t>
            </w:r>
          </w:p>
        </w:tc>
        <w:tc>
          <w:tcPr>
            <w:tcW w:w="1360" w:type="dxa"/>
            <w:shd w:val="clear" w:color="auto" w:fill="auto"/>
            <w:vAlign w:val="bottom"/>
            <w:hideMark/>
          </w:tcPr>
          <w:p w14:paraId="610191B4" w14:textId="77777777" w:rsidR="00F70BA3" w:rsidRPr="005A6B02" w:rsidRDefault="00F70BA3" w:rsidP="00F117EB">
            <w:pPr>
              <w:widowControl/>
              <w:ind w:left="209" w:hanging="209"/>
              <w:jc w:val="right"/>
              <w:rPr>
                <w:rFonts w:cs="Arial"/>
              </w:rPr>
            </w:pPr>
            <w:r w:rsidRPr="0049164D">
              <w:rPr>
                <w:rFonts w:cs="Arial"/>
              </w:rPr>
              <w:t>397</w:t>
            </w:r>
          </w:p>
        </w:tc>
        <w:tc>
          <w:tcPr>
            <w:tcW w:w="1360" w:type="dxa"/>
            <w:shd w:val="clear" w:color="auto" w:fill="auto"/>
            <w:vAlign w:val="bottom"/>
            <w:hideMark/>
          </w:tcPr>
          <w:p w14:paraId="143F8BEC" w14:textId="77777777" w:rsidR="00F70BA3" w:rsidRPr="005A6B02" w:rsidRDefault="00F70BA3" w:rsidP="00F117EB">
            <w:pPr>
              <w:widowControl/>
              <w:ind w:left="209" w:hanging="209"/>
              <w:jc w:val="right"/>
              <w:rPr>
                <w:rFonts w:cs="Arial"/>
              </w:rPr>
            </w:pPr>
            <w:r w:rsidRPr="0049164D">
              <w:rPr>
                <w:rFonts w:cs="Arial"/>
              </w:rPr>
              <w:t>152</w:t>
            </w:r>
          </w:p>
        </w:tc>
      </w:tr>
      <w:tr w:rsidR="00F70BA3" w:rsidRPr="0049164D" w14:paraId="69CB0710" w14:textId="77777777" w:rsidTr="00F70BA3">
        <w:trPr>
          <w:jc w:val="center"/>
        </w:trPr>
        <w:tc>
          <w:tcPr>
            <w:tcW w:w="4137" w:type="dxa"/>
            <w:tcBorders>
              <w:top w:val="nil"/>
              <w:bottom w:val="single" w:sz="2" w:space="0" w:color="auto"/>
            </w:tcBorders>
            <w:shd w:val="clear" w:color="auto" w:fill="auto"/>
            <w:vAlign w:val="bottom"/>
            <w:hideMark/>
          </w:tcPr>
          <w:p w14:paraId="23495125" w14:textId="77777777" w:rsidR="00F70BA3" w:rsidRPr="005A6B02" w:rsidRDefault="00F70BA3" w:rsidP="00F117EB">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4EBAB462" w14:textId="77777777" w:rsidR="00F70BA3" w:rsidRPr="005A6B02" w:rsidRDefault="00F70BA3" w:rsidP="00F117EB">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6BA6F96D" w14:textId="77777777" w:rsidR="00F70BA3" w:rsidRPr="005A6B02" w:rsidRDefault="00F70BA3" w:rsidP="00F117EB">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7FBBC507" w14:textId="77777777" w:rsidR="00F70BA3" w:rsidRPr="005A6B02" w:rsidRDefault="00F70BA3" w:rsidP="00F117EB">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61829640" w14:textId="77777777" w:rsidR="00F70BA3" w:rsidRPr="005A6B02" w:rsidRDefault="00F70BA3" w:rsidP="00F117EB">
            <w:pPr>
              <w:widowControl/>
              <w:ind w:left="209" w:hanging="209"/>
              <w:jc w:val="right"/>
              <w:rPr>
                <w:rFonts w:cs="Arial"/>
              </w:rPr>
            </w:pPr>
            <w:r w:rsidRPr="0049164D">
              <w:rPr>
                <w:rFonts w:cs="Arial"/>
              </w:rPr>
              <w:t>893</w:t>
            </w:r>
          </w:p>
        </w:tc>
      </w:tr>
      <w:tr w:rsidR="00F70BA3" w:rsidRPr="0049164D" w14:paraId="47CA42EB" w14:textId="77777777" w:rsidTr="00F70BA3">
        <w:trPr>
          <w:jc w:val="center"/>
        </w:trPr>
        <w:tc>
          <w:tcPr>
            <w:tcW w:w="4137" w:type="dxa"/>
            <w:tcBorders>
              <w:top w:val="nil"/>
              <w:bottom w:val="nil"/>
            </w:tcBorders>
            <w:shd w:val="clear" w:color="auto" w:fill="auto"/>
            <w:vAlign w:val="bottom"/>
            <w:hideMark/>
          </w:tcPr>
          <w:p w14:paraId="2CDAEDA5" w14:textId="77777777" w:rsidR="00F70BA3" w:rsidRPr="005A6B02" w:rsidRDefault="00F70BA3" w:rsidP="00F117EB">
            <w:pPr>
              <w:widowControl/>
              <w:tabs>
                <w:tab w:val="right" w:pos="4051"/>
              </w:tabs>
              <w:rPr>
                <w:rFonts w:cs="Arial"/>
              </w:rPr>
            </w:pPr>
            <w:r w:rsidRPr="0049164D">
              <w:rPr>
                <w:rFonts w:cs="Arial"/>
                <w:b/>
                <w:bCs/>
              </w:rPr>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65DB9DF1" w14:textId="77777777" w:rsidR="00F70BA3" w:rsidRPr="005A6B02" w:rsidRDefault="00F70BA3" w:rsidP="00F117EB">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35471FF0" w14:textId="77777777" w:rsidR="00F70BA3" w:rsidRPr="005A6B02" w:rsidRDefault="00F70BA3" w:rsidP="00F117EB">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04A0F78F" w14:textId="77777777" w:rsidR="00F70BA3" w:rsidRPr="005A6B02" w:rsidRDefault="00F70BA3" w:rsidP="00F117EB">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2E45D35C" w14:textId="77777777" w:rsidR="00F70BA3" w:rsidRPr="005A6B02" w:rsidRDefault="00F70BA3" w:rsidP="00F117EB">
            <w:pPr>
              <w:widowControl/>
              <w:ind w:left="209" w:hanging="209"/>
              <w:jc w:val="right"/>
              <w:rPr>
                <w:rFonts w:cs="Arial"/>
              </w:rPr>
            </w:pPr>
            <w:r w:rsidRPr="0049164D">
              <w:rPr>
                <w:rFonts w:cs="Arial"/>
                <w:color w:val="000000"/>
              </w:rPr>
              <w:t xml:space="preserve">0.03 </w:t>
            </w:r>
          </w:p>
        </w:tc>
      </w:tr>
      <w:tr w:rsidR="00F70BA3" w:rsidRPr="0049164D" w14:paraId="65C829A6" w14:textId="77777777" w:rsidTr="00F70BA3">
        <w:trPr>
          <w:jc w:val="center"/>
        </w:trPr>
        <w:tc>
          <w:tcPr>
            <w:tcW w:w="4137" w:type="dxa"/>
            <w:tcBorders>
              <w:top w:val="nil"/>
              <w:bottom w:val="nil"/>
            </w:tcBorders>
            <w:shd w:val="clear" w:color="auto" w:fill="auto"/>
            <w:vAlign w:val="bottom"/>
            <w:hideMark/>
          </w:tcPr>
          <w:p w14:paraId="35760AB0" w14:textId="7E9DAF97" w:rsidR="00F70BA3" w:rsidRPr="005A6B02" w:rsidRDefault="00F70BA3" w:rsidP="00F117EB">
            <w:pPr>
              <w:widowControl/>
              <w:ind w:left="209" w:hanging="209"/>
              <w:jc w:val="right"/>
              <w:rPr>
                <w:rFonts w:cs="Arial"/>
              </w:rPr>
            </w:pPr>
            <w:r w:rsidRPr="0049164D">
              <w:rPr>
                <w:rFonts w:cs="Arial"/>
              </w:rPr>
              <w:t>Current Ratio</w:t>
            </w:r>
            <w:r w:rsidR="0028576E">
              <w:rPr>
                <w:rFonts w:cs="Arial"/>
              </w:rPr>
              <w:t xml:space="preserve"> #</w:t>
            </w:r>
          </w:p>
        </w:tc>
        <w:tc>
          <w:tcPr>
            <w:tcW w:w="1359" w:type="dxa"/>
            <w:tcBorders>
              <w:right w:val="single" w:sz="4" w:space="0" w:color="auto"/>
            </w:tcBorders>
            <w:shd w:val="clear" w:color="auto" w:fill="auto"/>
            <w:hideMark/>
          </w:tcPr>
          <w:p w14:paraId="0C84C933" w14:textId="77777777" w:rsidR="00F70BA3" w:rsidRPr="005A6B02" w:rsidRDefault="00F70BA3" w:rsidP="00F117EB">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5D275309" w14:textId="77777777" w:rsidR="00F70BA3" w:rsidRPr="005A6B02" w:rsidRDefault="00F70BA3" w:rsidP="00F117EB">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48A9723C" w14:textId="77777777" w:rsidR="00F70BA3" w:rsidRPr="005A6B02" w:rsidRDefault="00F70BA3" w:rsidP="00F117EB">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27904C34" w14:textId="77777777" w:rsidR="00F70BA3" w:rsidRPr="005A6B02" w:rsidRDefault="00F70BA3" w:rsidP="00F117EB">
            <w:pPr>
              <w:widowControl/>
              <w:ind w:left="209" w:hanging="209"/>
              <w:jc w:val="right"/>
              <w:rPr>
                <w:rFonts w:cs="Arial"/>
              </w:rPr>
            </w:pPr>
            <w:r w:rsidRPr="0049164D">
              <w:rPr>
                <w:rFonts w:cs="Arial"/>
                <w:color w:val="000000"/>
              </w:rPr>
              <w:t xml:space="preserve">5.4 </w:t>
            </w:r>
          </w:p>
        </w:tc>
      </w:tr>
      <w:tr w:rsidR="00F70BA3" w:rsidRPr="0049164D" w14:paraId="612BFACE" w14:textId="77777777" w:rsidTr="00F70BA3">
        <w:trPr>
          <w:jc w:val="center"/>
        </w:trPr>
        <w:tc>
          <w:tcPr>
            <w:tcW w:w="4137" w:type="dxa"/>
            <w:tcBorders>
              <w:top w:val="nil"/>
              <w:bottom w:val="nil"/>
            </w:tcBorders>
            <w:shd w:val="clear" w:color="auto" w:fill="auto"/>
            <w:noWrap/>
            <w:vAlign w:val="bottom"/>
            <w:hideMark/>
          </w:tcPr>
          <w:p w14:paraId="4AF2BF70" w14:textId="77777777" w:rsidR="00F70BA3" w:rsidRPr="005A6B02" w:rsidRDefault="00F70BA3" w:rsidP="00F117EB">
            <w:pPr>
              <w:widowControl/>
              <w:ind w:left="209" w:hanging="209"/>
              <w:jc w:val="right"/>
              <w:rPr>
                <w:rFonts w:cs="Arial"/>
              </w:rPr>
            </w:pPr>
            <w:r w:rsidRPr="0049164D">
              <w:rPr>
                <w:rFonts w:cs="Arial"/>
              </w:rPr>
              <w:lastRenderedPageBreak/>
              <w:t>Working Capital $</w:t>
            </w:r>
          </w:p>
        </w:tc>
        <w:tc>
          <w:tcPr>
            <w:tcW w:w="1359" w:type="dxa"/>
            <w:tcBorders>
              <w:right w:val="single" w:sz="4" w:space="0" w:color="auto"/>
            </w:tcBorders>
            <w:shd w:val="clear" w:color="auto" w:fill="auto"/>
            <w:hideMark/>
          </w:tcPr>
          <w:p w14:paraId="5DA7085F" w14:textId="77777777" w:rsidR="00F70BA3" w:rsidRPr="005A6B02" w:rsidRDefault="00F70BA3" w:rsidP="00F117EB">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6BF918CC" w14:textId="77777777" w:rsidR="00F70BA3" w:rsidRPr="005A6B02" w:rsidRDefault="00F70BA3" w:rsidP="00F117EB">
            <w:pPr>
              <w:widowControl/>
              <w:ind w:left="209" w:hanging="209"/>
              <w:jc w:val="right"/>
              <w:rPr>
                <w:rFonts w:cs="Arial"/>
              </w:rPr>
            </w:pPr>
            <w:r w:rsidRPr="0049164D">
              <w:rPr>
                <w:rFonts w:cs="Arial"/>
                <w:color w:val="000000"/>
              </w:rPr>
              <w:t>357</w:t>
            </w:r>
          </w:p>
        </w:tc>
        <w:tc>
          <w:tcPr>
            <w:tcW w:w="1360" w:type="dxa"/>
            <w:shd w:val="clear" w:color="auto" w:fill="auto"/>
            <w:hideMark/>
          </w:tcPr>
          <w:p w14:paraId="4E3946B7" w14:textId="77777777" w:rsidR="00F70BA3" w:rsidRPr="005A6B02" w:rsidRDefault="00F70BA3" w:rsidP="00F117EB">
            <w:pPr>
              <w:widowControl/>
              <w:ind w:left="209" w:hanging="209"/>
              <w:jc w:val="right"/>
              <w:rPr>
                <w:rFonts w:cs="Arial"/>
              </w:rPr>
            </w:pPr>
            <w:r w:rsidRPr="0049164D">
              <w:rPr>
                <w:rFonts w:cs="Arial"/>
                <w:color w:val="000000"/>
              </w:rPr>
              <w:t>329</w:t>
            </w:r>
          </w:p>
        </w:tc>
        <w:tc>
          <w:tcPr>
            <w:tcW w:w="1360" w:type="dxa"/>
            <w:shd w:val="clear" w:color="auto" w:fill="auto"/>
            <w:hideMark/>
          </w:tcPr>
          <w:p w14:paraId="065AB705" w14:textId="77777777" w:rsidR="00F70BA3" w:rsidRPr="005A6B02" w:rsidRDefault="00F70BA3" w:rsidP="00F117EB">
            <w:pPr>
              <w:widowControl/>
              <w:ind w:left="209" w:hanging="209"/>
              <w:jc w:val="right"/>
              <w:rPr>
                <w:rFonts w:cs="Arial"/>
              </w:rPr>
            </w:pPr>
            <w:r w:rsidRPr="0049164D">
              <w:rPr>
                <w:rFonts w:cs="Arial"/>
                <w:color w:val="000000"/>
              </w:rPr>
              <w:t>673</w:t>
            </w:r>
          </w:p>
        </w:tc>
      </w:tr>
      <w:tr w:rsidR="00F70BA3" w:rsidRPr="0049164D" w14:paraId="363A9771" w14:textId="77777777" w:rsidTr="00F70BA3">
        <w:trPr>
          <w:jc w:val="center"/>
        </w:trPr>
        <w:tc>
          <w:tcPr>
            <w:tcW w:w="4137" w:type="dxa"/>
            <w:tcBorders>
              <w:top w:val="nil"/>
              <w:bottom w:val="single" w:sz="4" w:space="0" w:color="auto"/>
            </w:tcBorders>
            <w:shd w:val="clear" w:color="auto" w:fill="auto"/>
            <w:noWrap/>
            <w:vAlign w:val="bottom"/>
            <w:hideMark/>
          </w:tcPr>
          <w:p w14:paraId="6F418F51" w14:textId="77777777" w:rsidR="00F70BA3" w:rsidRPr="005A6B02" w:rsidRDefault="00F70BA3" w:rsidP="00F117EB">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41241880" w14:textId="77777777" w:rsidR="00F70BA3" w:rsidRPr="005A6B02" w:rsidRDefault="00F70BA3" w:rsidP="00F117EB">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20CCCCEE" w14:textId="77777777" w:rsidR="00F70BA3" w:rsidRPr="005A6B02" w:rsidRDefault="00F70BA3" w:rsidP="00F117EB">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6BDE858C" w14:textId="77777777" w:rsidR="00F70BA3" w:rsidRPr="005A6B02" w:rsidRDefault="00F70BA3" w:rsidP="00F117EB">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52B649D0" w14:textId="77777777" w:rsidR="00F70BA3" w:rsidRPr="005A6B02" w:rsidRDefault="00F70BA3" w:rsidP="00F117EB">
            <w:pPr>
              <w:widowControl/>
              <w:ind w:left="209" w:hanging="209"/>
              <w:jc w:val="right"/>
              <w:rPr>
                <w:rFonts w:cs="Arial"/>
              </w:rPr>
            </w:pPr>
            <w:r w:rsidRPr="0049164D">
              <w:rPr>
                <w:rFonts w:cs="Arial"/>
                <w:color w:val="000000"/>
              </w:rPr>
              <w:t>616</w:t>
            </w:r>
          </w:p>
        </w:tc>
      </w:tr>
    </w:tbl>
    <w:p w14:paraId="00D08C97" w14:textId="77777777" w:rsidR="00D12FE5" w:rsidRPr="0028576E" w:rsidRDefault="00D12FE5" w:rsidP="00D12FE5">
      <w:pPr>
        <w:jc w:val="center"/>
      </w:pPr>
      <w:r w:rsidRPr="0028576E">
        <w:rPr>
          <w:rStyle w:val="FootnoteReference"/>
          <w:rFonts w:cs="Arial"/>
          <w:sz w:val="24"/>
        </w:rPr>
        <w:footnoteReference w:id="3"/>
      </w: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C303E7" w:rsidRPr="00C303E7" w14:paraId="09B69F7C" w14:textId="77777777" w:rsidTr="00DF009A">
        <w:trPr>
          <w:jc w:val="center"/>
        </w:trPr>
        <w:tc>
          <w:tcPr>
            <w:tcW w:w="413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635EAE5" w14:textId="77777777" w:rsidR="00C303E7" w:rsidRPr="00C303E7" w:rsidRDefault="00C303E7" w:rsidP="00C303E7">
            <w:pPr>
              <w:widowControl/>
              <w:tabs>
                <w:tab w:val="left" w:pos="348"/>
                <w:tab w:val="left" w:pos="724"/>
                <w:tab w:val="left" w:pos="1074"/>
                <w:tab w:val="right" w:pos="4025"/>
              </w:tabs>
              <w:ind w:left="209" w:hanging="209"/>
              <w:rPr>
                <w:rFonts w:cs="Arial"/>
                <w:bCs/>
              </w:rPr>
            </w:pPr>
            <w:r w:rsidRPr="00C303E7">
              <w:rPr>
                <w:rFonts w:cs="Arial"/>
                <w:bCs/>
              </w:rPr>
              <w:t>Lines of Business</w:t>
            </w:r>
          </w:p>
        </w:tc>
        <w:tc>
          <w:tcPr>
            <w:tcW w:w="1359" w:type="dxa"/>
            <w:tcBorders>
              <w:top w:val="single" w:sz="2"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tcPr>
          <w:p w14:paraId="1D812B76" w14:textId="5C0C50EE" w:rsidR="00C303E7" w:rsidRPr="00C303E7" w:rsidRDefault="00C303E7" w:rsidP="00C303E7">
            <w:pPr>
              <w:widowControl/>
              <w:jc w:val="right"/>
              <w:rPr>
                <w:rFonts w:cs="Arial"/>
              </w:rPr>
            </w:pPr>
            <w:r w:rsidRPr="0049164D">
              <w:rPr>
                <w:rFonts w:cs="Arial"/>
                <w:color w:val="000000"/>
              </w:rPr>
              <w:t>2011</w:t>
            </w:r>
            <w:r>
              <w:rPr>
                <w:rFonts w:cs="Arial"/>
                <w:color w:val="000000"/>
              </w:rPr>
              <w:t>-12</w:t>
            </w:r>
          </w:p>
        </w:tc>
        <w:tc>
          <w:tcPr>
            <w:tcW w:w="1360" w:type="dxa"/>
            <w:tcBorders>
              <w:top w:val="single" w:sz="2" w:space="0" w:color="auto"/>
              <w:left w:val="single" w:sz="4" w:space="0" w:color="auto"/>
              <w:bottom w:val="single" w:sz="4" w:space="0" w:color="auto"/>
            </w:tcBorders>
            <w:shd w:val="clear" w:color="auto" w:fill="D9D9D9" w:themeFill="background1" w:themeFillShade="D9"/>
            <w:tcMar>
              <w:left w:w="43" w:type="dxa"/>
              <w:right w:w="43" w:type="dxa"/>
            </w:tcMar>
          </w:tcPr>
          <w:p w14:paraId="7F6D004A" w14:textId="5F8999B1" w:rsidR="00C303E7" w:rsidRPr="00C303E7" w:rsidRDefault="00C303E7" w:rsidP="00C303E7">
            <w:pPr>
              <w:widowControl/>
              <w:ind w:left="209" w:hanging="209"/>
              <w:jc w:val="right"/>
              <w:rPr>
                <w:rFonts w:cs="Arial"/>
              </w:rPr>
            </w:pPr>
            <w:r w:rsidRPr="0049164D">
              <w:rPr>
                <w:rFonts w:cs="Arial"/>
                <w:color w:val="000000"/>
              </w:rPr>
              <w:t>2012</w:t>
            </w:r>
            <w:r>
              <w:rPr>
                <w:rFonts w:cs="Arial"/>
                <w:color w:val="000000"/>
              </w:rPr>
              <w:t>-13</w:t>
            </w:r>
          </w:p>
        </w:tc>
        <w:tc>
          <w:tcPr>
            <w:tcW w:w="1360" w:type="dxa"/>
            <w:tcBorders>
              <w:top w:val="single" w:sz="2" w:space="0" w:color="auto"/>
              <w:left w:val="single" w:sz="4" w:space="0" w:color="auto"/>
              <w:bottom w:val="single" w:sz="4" w:space="0" w:color="auto"/>
            </w:tcBorders>
            <w:shd w:val="clear" w:color="auto" w:fill="D9D9D9" w:themeFill="background1" w:themeFillShade="D9"/>
            <w:tcMar>
              <w:left w:w="43" w:type="dxa"/>
              <w:right w:w="43" w:type="dxa"/>
            </w:tcMar>
          </w:tcPr>
          <w:p w14:paraId="13B12074" w14:textId="3CDA1655" w:rsidR="00C303E7" w:rsidRPr="00C303E7" w:rsidRDefault="00C303E7" w:rsidP="00C303E7">
            <w:pPr>
              <w:widowControl/>
              <w:jc w:val="right"/>
              <w:rPr>
                <w:rFonts w:cs="Arial"/>
              </w:rPr>
            </w:pPr>
            <w:r w:rsidRPr="0049164D">
              <w:rPr>
                <w:rFonts w:cs="Arial"/>
                <w:color w:val="000000"/>
              </w:rPr>
              <w:t>2013</w:t>
            </w:r>
            <w:r>
              <w:rPr>
                <w:rFonts w:cs="Arial"/>
                <w:color w:val="000000"/>
              </w:rPr>
              <w:t>-14</w:t>
            </w:r>
          </w:p>
        </w:tc>
        <w:tc>
          <w:tcPr>
            <w:tcW w:w="1360" w:type="dxa"/>
            <w:tcBorders>
              <w:top w:val="single" w:sz="2" w:space="0" w:color="auto"/>
              <w:bottom w:val="single" w:sz="4" w:space="0" w:color="auto"/>
            </w:tcBorders>
            <w:shd w:val="clear" w:color="auto" w:fill="D9D9D9" w:themeFill="background1" w:themeFillShade="D9"/>
            <w:noWrap/>
            <w:tcMar>
              <w:left w:w="43" w:type="dxa"/>
              <w:right w:w="43" w:type="dxa"/>
            </w:tcMar>
          </w:tcPr>
          <w:p w14:paraId="0D36C880" w14:textId="15979E76" w:rsidR="00C303E7" w:rsidRPr="00C303E7" w:rsidRDefault="00C303E7" w:rsidP="00C303E7">
            <w:pPr>
              <w:widowControl/>
              <w:ind w:left="209" w:hanging="209"/>
              <w:jc w:val="right"/>
              <w:rPr>
                <w:rFonts w:cs="Arial"/>
              </w:rPr>
            </w:pPr>
            <w:r w:rsidRPr="0049164D">
              <w:rPr>
                <w:rFonts w:cs="Arial"/>
                <w:color w:val="000000"/>
              </w:rPr>
              <w:t>201</w:t>
            </w:r>
            <w:r>
              <w:rPr>
                <w:rFonts w:cs="Arial"/>
                <w:color w:val="000000"/>
              </w:rPr>
              <w:t>4-15</w:t>
            </w:r>
          </w:p>
        </w:tc>
      </w:tr>
      <w:tr w:rsidR="00C303E7" w:rsidRPr="00C3695C" w14:paraId="51E70DFD" w14:textId="77777777" w:rsidTr="00DF009A">
        <w:trPr>
          <w:jc w:val="center"/>
        </w:trPr>
        <w:tc>
          <w:tcPr>
            <w:tcW w:w="4137" w:type="dxa"/>
            <w:tcBorders>
              <w:top w:val="single" w:sz="4" w:space="0" w:color="auto"/>
              <w:left w:val="single" w:sz="4" w:space="0" w:color="auto"/>
              <w:bottom w:val="nil"/>
              <w:right w:val="single" w:sz="4" w:space="0" w:color="auto"/>
            </w:tcBorders>
            <w:shd w:val="clear" w:color="auto" w:fill="auto"/>
            <w:vAlign w:val="bottom"/>
          </w:tcPr>
          <w:p w14:paraId="3E110860" w14:textId="77777777" w:rsidR="00C303E7" w:rsidRPr="005A6B02" w:rsidRDefault="00C303E7" w:rsidP="00C303E7">
            <w:pPr>
              <w:widowControl/>
              <w:tabs>
                <w:tab w:val="left" w:pos="348"/>
                <w:tab w:val="left" w:pos="724"/>
                <w:tab w:val="left" w:pos="1074"/>
                <w:tab w:val="right" w:pos="4025"/>
              </w:tabs>
              <w:ind w:left="209" w:hanging="209"/>
              <w:jc w:val="right"/>
              <w:rPr>
                <w:rFonts w:cs="Arial"/>
                <w:bCs/>
              </w:rPr>
            </w:pPr>
            <w:r w:rsidRPr="00C3695C">
              <w:rPr>
                <w:rFonts w:cs="Arial"/>
                <w:bCs/>
              </w:rPr>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2E7B2AC9"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462527AD" w14:textId="77777777" w:rsidR="00C303E7" w:rsidRPr="005A6B02" w:rsidRDefault="00C303E7" w:rsidP="00C303E7">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1A6FFCB4"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tcMar>
              <w:left w:w="43" w:type="dxa"/>
              <w:right w:w="43" w:type="dxa"/>
            </w:tcMar>
            <w:vAlign w:val="bottom"/>
          </w:tcPr>
          <w:p w14:paraId="553E4B99" w14:textId="77777777" w:rsidR="00C303E7" w:rsidRPr="005A6B02" w:rsidRDefault="00C303E7" w:rsidP="00C303E7">
            <w:pPr>
              <w:widowControl/>
              <w:ind w:left="209" w:hanging="209"/>
              <w:jc w:val="right"/>
              <w:rPr>
                <w:rFonts w:cs="Arial"/>
              </w:rPr>
            </w:pPr>
            <w:r w:rsidRPr="00C3695C">
              <w:rPr>
                <w:rFonts w:cs="Arial"/>
              </w:rPr>
              <w:t>60</w:t>
            </w:r>
          </w:p>
        </w:tc>
      </w:tr>
      <w:tr w:rsidR="00C303E7" w:rsidRPr="00C3695C" w14:paraId="55E63864" w14:textId="77777777" w:rsidTr="00DF009A">
        <w:trPr>
          <w:jc w:val="center"/>
        </w:trPr>
        <w:tc>
          <w:tcPr>
            <w:tcW w:w="4137" w:type="dxa"/>
            <w:tcBorders>
              <w:top w:val="nil"/>
              <w:left w:val="single" w:sz="4" w:space="0" w:color="auto"/>
              <w:bottom w:val="nil"/>
              <w:right w:val="single" w:sz="4" w:space="0" w:color="auto"/>
            </w:tcBorders>
            <w:shd w:val="clear" w:color="auto" w:fill="auto"/>
            <w:vAlign w:val="bottom"/>
            <w:hideMark/>
          </w:tcPr>
          <w:p w14:paraId="281081D9" w14:textId="7430C2C6" w:rsidR="00C303E7" w:rsidRPr="005A6B02" w:rsidRDefault="00C303E7" w:rsidP="0028576E">
            <w:pPr>
              <w:widowControl/>
              <w:tabs>
                <w:tab w:val="left" w:pos="348"/>
                <w:tab w:val="left" w:pos="724"/>
                <w:tab w:val="left" w:pos="1074"/>
                <w:tab w:val="right" w:pos="4025"/>
              </w:tabs>
              <w:ind w:left="209" w:hanging="209"/>
              <w:jc w:val="right"/>
              <w:rPr>
                <w:rFonts w:cs="Arial"/>
              </w:rPr>
            </w:pPr>
            <w:r>
              <w:rPr>
                <w:rFonts w:cs="Arial"/>
                <w:bCs/>
              </w:rPr>
              <w:t xml:space="preserve">Clinic Services: </w:t>
            </w:r>
            <w:r>
              <w:rPr>
                <w:rFonts w:cs="Arial"/>
              </w:rPr>
              <w:t>Clients</w:t>
            </w:r>
            <w:r w:rsidR="0028576E">
              <w:rPr>
                <w:rFonts w:cs="Arial"/>
              </w:rPr>
              <w:t xml:space="preserve"> #</w:t>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1C521AA1"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14D46031" w14:textId="77777777" w:rsidR="00C303E7" w:rsidRPr="005A6B02" w:rsidRDefault="00C303E7" w:rsidP="00C303E7">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327AF924"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tcMar>
              <w:left w:w="43" w:type="dxa"/>
              <w:right w:w="43" w:type="dxa"/>
            </w:tcMar>
            <w:vAlign w:val="bottom"/>
            <w:hideMark/>
          </w:tcPr>
          <w:p w14:paraId="32B49C8A" w14:textId="77777777" w:rsidR="00C303E7" w:rsidRPr="005A6B02" w:rsidRDefault="00C303E7" w:rsidP="00C303E7">
            <w:pPr>
              <w:widowControl/>
              <w:ind w:left="209" w:hanging="209"/>
              <w:jc w:val="right"/>
              <w:rPr>
                <w:rFonts w:cs="Arial"/>
              </w:rPr>
            </w:pPr>
            <w:r w:rsidRPr="00C3695C">
              <w:t>861</w:t>
            </w:r>
          </w:p>
        </w:tc>
      </w:tr>
      <w:tr w:rsidR="00C303E7" w:rsidRPr="00C3695C" w14:paraId="63ADB4AC" w14:textId="77777777" w:rsidTr="00DF009A">
        <w:trPr>
          <w:jc w:val="center"/>
        </w:trPr>
        <w:tc>
          <w:tcPr>
            <w:tcW w:w="4137" w:type="dxa"/>
            <w:tcBorders>
              <w:top w:val="nil"/>
              <w:left w:val="single" w:sz="4" w:space="0" w:color="auto"/>
              <w:bottom w:val="nil"/>
              <w:right w:val="single" w:sz="4" w:space="0" w:color="auto"/>
            </w:tcBorders>
            <w:shd w:val="clear" w:color="auto" w:fill="auto"/>
            <w:vAlign w:val="bottom"/>
            <w:hideMark/>
          </w:tcPr>
          <w:p w14:paraId="7C0E417F" w14:textId="0DAD2B88" w:rsidR="00C303E7" w:rsidRPr="005A6B02" w:rsidRDefault="00C303E7" w:rsidP="00C303E7">
            <w:pPr>
              <w:widowControl/>
              <w:tabs>
                <w:tab w:val="left" w:pos="348"/>
                <w:tab w:val="left" w:pos="724"/>
                <w:tab w:val="left" w:pos="1074"/>
                <w:tab w:val="right" w:pos="4025"/>
              </w:tabs>
              <w:ind w:left="209" w:hanging="209"/>
              <w:jc w:val="right"/>
              <w:rPr>
                <w:rFonts w:cs="Arial"/>
              </w:rPr>
            </w:pPr>
            <w:r w:rsidRPr="00C3695C">
              <w:rPr>
                <w:rFonts w:cs="Arial"/>
                <w:bCs/>
              </w:rPr>
              <w:t>Mental Health</w:t>
            </w:r>
            <w:r>
              <w:rPr>
                <w:rFonts w:cs="Arial"/>
                <w:bCs/>
              </w:rPr>
              <w:t xml:space="preserve">: </w:t>
            </w:r>
            <w:r w:rsidRPr="00C3695C">
              <w:rPr>
                <w:rFonts w:cs="Arial"/>
              </w:rPr>
              <w:t>Clients</w:t>
            </w:r>
            <w:r w:rsidR="0028576E">
              <w:rPr>
                <w:rFonts w:cs="Arial"/>
              </w:rPr>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14:paraId="49F397ED"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14:paraId="2118436E" w14:textId="77777777" w:rsidR="00C303E7" w:rsidRPr="005A6B02" w:rsidRDefault="00C303E7" w:rsidP="00C303E7">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tcPr>
          <w:p w14:paraId="3ADF8EC1"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tcMar>
              <w:left w:w="43" w:type="dxa"/>
              <w:right w:w="43" w:type="dxa"/>
            </w:tcMar>
            <w:vAlign w:val="bottom"/>
            <w:hideMark/>
          </w:tcPr>
          <w:p w14:paraId="2D745A01" w14:textId="77777777" w:rsidR="00C303E7" w:rsidRPr="005A6B02" w:rsidRDefault="00C303E7" w:rsidP="00C303E7">
            <w:pPr>
              <w:widowControl/>
              <w:ind w:left="209" w:hanging="209"/>
              <w:jc w:val="right"/>
              <w:rPr>
                <w:rFonts w:cs="Arial"/>
              </w:rPr>
            </w:pPr>
            <w:r w:rsidRPr="00C3695C">
              <w:rPr>
                <w:rFonts w:cs="Arial"/>
              </w:rPr>
              <w:t>600</w:t>
            </w:r>
          </w:p>
        </w:tc>
      </w:tr>
      <w:tr w:rsidR="00C303E7" w:rsidRPr="00C3695C" w14:paraId="6B44747E" w14:textId="77777777" w:rsidTr="00DF009A">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19F9224C" w14:textId="476BAEC9" w:rsidR="00C303E7" w:rsidRPr="005A6B02" w:rsidRDefault="00C303E7" w:rsidP="00C303E7">
            <w:pPr>
              <w:widowControl/>
              <w:tabs>
                <w:tab w:val="left" w:pos="348"/>
                <w:tab w:val="left" w:pos="724"/>
                <w:tab w:val="left" w:pos="1074"/>
                <w:tab w:val="right" w:pos="4025"/>
              </w:tabs>
              <w:ind w:left="209" w:hanging="209"/>
              <w:jc w:val="right"/>
              <w:rPr>
                <w:rFonts w:cs="Arial"/>
              </w:rPr>
            </w:pPr>
            <w:r w:rsidRPr="00C3695C">
              <w:rPr>
                <w:rFonts w:cs="Arial"/>
                <w:bCs/>
              </w:rPr>
              <w:t>Prevention Duluth</w:t>
            </w:r>
            <w:r>
              <w:rPr>
                <w:rFonts w:cs="Arial"/>
                <w:bCs/>
              </w:rPr>
              <w:t xml:space="preserve">: </w:t>
            </w:r>
            <w:r w:rsidRPr="00C3695C">
              <w:rPr>
                <w:rFonts w:cs="Arial"/>
              </w:rPr>
              <w:t>Clients</w:t>
            </w:r>
            <w:r w:rsidR="0028576E">
              <w:rPr>
                <w:rFonts w:cs="Arial"/>
              </w:rPr>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05A58219"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397CAD4F" w14:textId="77777777" w:rsidR="00C303E7" w:rsidRPr="005A6B02" w:rsidRDefault="00C303E7" w:rsidP="00C303E7">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7F117A53"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tcMar>
              <w:left w:w="43" w:type="dxa"/>
              <w:right w:w="43" w:type="dxa"/>
            </w:tcMar>
            <w:vAlign w:val="bottom"/>
            <w:hideMark/>
          </w:tcPr>
          <w:p w14:paraId="5C8EBF0E" w14:textId="77777777" w:rsidR="00C303E7" w:rsidRPr="005A6B02" w:rsidRDefault="00C303E7" w:rsidP="00C303E7">
            <w:pPr>
              <w:widowControl/>
              <w:ind w:left="209" w:hanging="209"/>
              <w:jc w:val="right"/>
              <w:rPr>
                <w:rFonts w:cs="Arial"/>
              </w:rPr>
            </w:pPr>
            <w:r w:rsidRPr="00C3695C">
              <w:rPr>
                <w:rFonts w:cs="Arial"/>
              </w:rPr>
              <w:t>2,315</w:t>
            </w:r>
          </w:p>
        </w:tc>
      </w:tr>
      <w:tr w:rsidR="00C303E7" w:rsidRPr="00C3695C" w14:paraId="3E51C96E" w14:textId="77777777" w:rsidTr="00DF009A">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3C360201" w14:textId="091D3F92" w:rsidR="00C303E7" w:rsidRPr="005A6B02" w:rsidRDefault="00C303E7" w:rsidP="00C303E7">
            <w:pPr>
              <w:widowControl/>
              <w:tabs>
                <w:tab w:val="left" w:pos="348"/>
                <w:tab w:val="left" w:pos="724"/>
                <w:tab w:val="left" w:pos="1074"/>
                <w:tab w:val="right" w:pos="4025"/>
              </w:tabs>
              <w:ind w:left="209" w:hanging="209"/>
              <w:jc w:val="right"/>
              <w:rPr>
                <w:rFonts w:cs="Arial"/>
              </w:rPr>
            </w:pPr>
            <w:r w:rsidRPr="00C3695C">
              <w:rPr>
                <w:rFonts w:cs="Arial"/>
                <w:bCs/>
              </w:rPr>
              <w:t>Prevention Midtown</w:t>
            </w:r>
            <w:r>
              <w:rPr>
                <w:rFonts w:cs="Arial"/>
                <w:bCs/>
              </w:rPr>
              <w:t xml:space="preserve">: </w:t>
            </w:r>
            <w:r w:rsidRPr="00C3695C">
              <w:rPr>
                <w:rFonts w:cs="Arial"/>
              </w:rPr>
              <w:t>Clients</w:t>
            </w:r>
            <w:r w:rsidR="0028576E">
              <w:rPr>
                <w:rFonts w:cs="Arial"/>
              </w:rPr>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7EF7C07E"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01A0A3B4" w14:textId="77777777" w:rsidR="00C303E7" w:rsidRPr="005A6B02" w:rsidRDefault="00C303E7" w:rsidP="00C303E7">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0AB4E2AC"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tcMar>
              <w:left w:w="43" w:type="dxa"/>
              <w:right w:w="43" w:type="dxa"/>
            </w:tcMar>
            <w:vAlign w:val="bottom"/>
            <w:hideMark/>
          </w:tcPr>
          <w:p w14:paraId="58688F64" w14:textId="77777777" w:rsidR="00C303E7" w:rsidRPr="005A6B02" w:rsidRDefault="00C303E7" w:rsidP="00C303E7">
            <w:pPr>
              <w:widowControl/>
              <w:ind w:left="209" w:hanging="209"/>
              <w:jc w:val="right"/>
              <w:rPr>
                <w:rFonts w:cs="Arial"/>
              </w:rPr>
            </w:pPr>
            <w:r w:rsidRPr="00C3695C">
              <w:rPr>
                <w:rFonts w:cs="Arial"/>
              </w:rPr>
              <w:t>4,800</w:t>
            </w:r>
          </w:p>
        </w:tc>
      </w:tr>
      <w:tr w:rsidR="00C303E7" w:rsidRPr="00C3695C" w14:paraId="4F955F70" w14:textId="77777777" w:rsidTr="00DF009A">
        <w:trPr>
          <w:jc w:val="center"/>
        </w:trPr>
        <w:tc>
          <w:tcPr>
            <w:tcW w:w="4137" w:type="dxa"/>
            <w:tcBorders>
              <w:top w:val="nil"/>
              <w:left w:val="single" w:sz="4" w:space="0" w:color="auto"/>
              <w:bottom w:val="single" w:sz="4" w:space="0" w:color="auto"/>
              <w:right w:val="single" w:sz="4" w:space="0" w:color="auto"/>
            </w:tcBorders>
            <w:shd w:val="clear" w:color="auto" w:fill="auto"/>
            <w:vAlign w:val="bottom"/>
            <w:hideMark/>
          </w:tcPr>
          <w:p w14:paraId="62A957E0" w14:textId="421C82C1" w:rsidR="00C303E7" w:rsidRPr="005A6B02" w:rsidRDefault="00C303E7" w:rsidP="00C303E7">
            <w:pPr>
              <w:widowControl/>
              <w:tabs>
                <w:tab w:val="left" w:pos="348"/>
                <w:tab w:val="left" w:pos="724"/>
                <w:tab w:val="left" w:pos="1074"/>
                <w:tab w:val="right" w:pos="4025"/>
              </w:tabs>
              <w:ind w:left="209" w:hanging="209"/>
              <w:jc w:val="right"/>
              <w:rPr>
                <w:rFonts w:cs="Arial"/>
              </w:rPr>
            </w:pPr>
            <w:r w:rsidRPr="00C3695C">
              <w:rPr>
                <w:rFonts w:cs="Arial"/>
                <w:bCs/>
              </w:rPr>
              <w:t>Resources</w:t>
            </w:r>
            <w:r w:rsidR="0028576E">
              <w:rPr>
                <w:rFonts w:cs="Arial"/>
                <w:bCs/>
              </w:rPr>
              <w:t xml:space="preserve">: </w:t>
            </w:r>
            <w:r>
              <w:rPr>
                <w:rFonts w:cs="Arial"/>
                <w:bCs/>
              </w:rPr>
              <w:t>Revenues</w:t>
            </w:r>
            <w:r w:rsidR="0028576E">
              <w:rPr>
                <w:rFonts w:cs="Arial"/>
                <w:bCs/>
              </w:rPr>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159D2131"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480F0F18" w14:textId="77777777" w:rsidR="00C303E7" w:rsidRPr="005A6B02" w:rsidRDefault="00C303E7" w:rsidP="00C303E7">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Mar>
              <w:left w:w="43" w:type="dxa"/>
              <w:right w:w="43" w:type="dxa"/>
            </w:tcMar>
            <w:vAlign w:val="bottom"/>
          </w:tcPr>
          <w:p w14:paraId="04C2F1B3" w14:textId="77777777" w:rsidR="00C303E7" w:rsidRPr="00C3695C" w:rsidRDefault="00C303E7" w:rsidP="00C303E7">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tcMar>
              <w:left w:w="43" w:type="dxa"/>
              <w:right w:w="43" w:type="dxa"/>
            </w:tcMar>
            <w:hideMark/>
          </w:tcPr>
          <w:p w14:paraId="45BF1BAC" w14:textId="77777777" w:rsidR="00C303E7" w:rsidRPr="005A6B02" w:rsidRDefault="00C303E7" w:rsidP="00C303E7">
            <w:pPr>
              <w:widowControl/>
              <w:ind w:left="209" w:hanging="209"/>
              <w:jc w:val="right"/>
              <w:rPr>
                <w:rFonts w:cs="Arial"/>
              </w:rPr>
            </w:pPr>
            <w:r w:rsidRPr="006E0F51">
              <w:t>7,620</w:t>
            </w:r>
          </w:p>
        </w:tc>
      </w:tr>
    </w:tbl>
    <w:p w14:paraId="307B303E" w14:textId="77777777" w:rsidR="007C0900" w:rsidRDefault="007C0900" w:rsidP="00F117EB">
      <w:pPr>
        <w:widowControl/>
      </w:pPr>
    </w:p>
    <w:p w14:paraId="00F68B3A" w14:textId="190AAEAE" w:rsidR="00D607AB" w:rsidRPr="00112790" w:rsidRDefault="00D607AB" w:rsidP="00F117EB">
      <w:pPr>
        <w:widowControl/>
      </w:pPr>
      <w:r>
        <w:t xml:space="preserve">Note that the above success measures for the first three years of the </w:t>
      </w:r>
      <w:r w:rsidR="00724E17">
        <w:t xml:space="preserve">LOBs </w:t>
      </w:r>
      <w:r>
        <w:t xml:space="preserve">are blank. This is because there is usually a paucity of information available when first starting to use the method. In the example below, the Victoria Theatre Association illustrates how its programming group </w:t>
      </w:r>
      <w:r w:rsidR="00E0279C">
        <w:t xml:space="preserve">of </w:t>
      </w:r>
      <w:r w:rsidR="00107425">
        <w:t xml:space="preserve">LOBs </w:t>
      </w:r>
      <w:r>
        <w:t xml:space="preserve">works over a longer </w:t>
      </w:r>
      <w:r w:rsidR="006E0B42">
        <w:t>period</w:t>
      </w:r>
      <w:r>
        <w:t xml:space="preserve">: </w:t>
      </w:r>
    </w:p>
    <w:p w14:paraId="0D47D53D" w14:textId="77777777" w:rsidR="00D607AB" w:rsidRPr="00FF3458" w:rsidRDefault="00D607AB"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331"/>
        <w:gridCol w:w="1040"/>
        <w:gridCol w:w="1041"/>
        <w:gridCol w:w="1041"/>
        <w:gridCol w:w="1041"/>
        <w:gridCol w:w="1041"/>
        <w:gridCol w:w="1041"/>
      </w:tblGrid>
      <w:tr w:rsidR="00D607AB" w:rsidRPr="00FF3458" w14:paraId="5DE69BB1" w14:textId="77777777" w:rsidTr="00FF3458">
        <w:trPr>
          <w:cantSplit/>
          <w:trHeight w:val="320"/>
          <w:tblHeader/>
          <w:jc w:val="center"/>
        </w:trPr>
        <w:tc>
          <w:tcPr>
            <w:tcW w:w="26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7CC3C3D" w14:textId="77777777" w:rsidR="00D607AB" w:rsidRPr="00FF3458" w:rsidRDefault="00D607AB" w:rsidP="00F117EB">
            <w:pPr>
              <w:widowControl/>
              <w:jc w:val="center"/>
              <w:rPr>
                <w:b/>
              </w:rPr>
            </w:pPr>
            <w:r w:rsidRPr="00FF3458">
              <w:br w:type="page"/>
            </w:r>
            <w:r w:rsidRPr="00FF3458">
              <w:br w:type="page"/>
            </w:r>
            <w:r w:rsidRPr="00FF3458">
              <w:rPr>
                <w:b/>
              </w:rPr>
              <w:t>Success Measures</w:t>
            </w:r>
          </w:p>
        </w:tc>
        <w:tc>
          <w:tcPr>
            <w:tcW w:w="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2F9C2F" w14:textId="77777777" w:rsidR="00D607AB" w:rsidRPr="00FF3458" w:rsidRDefault="00D607AB" w:rsidP="00F117EB">
            <w:pPr>
              <w:widowControl/>
              <w:jc w:val="right"/>
            </w:pPr>
            <w:r w:rsidRPr="00FF3458">
              <w:t>Year 1</w:t>
            </w:r>
          </w:p>
        </w:tc>
        <w:tc>
          <w:tcPr>
            <w:tcW w:w="814"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6A8772C1" w14:textId="77777777" w:rsidR="00D607AB" w:rsidRPr="00FF3458" w:rsidRDefault="00D607AB" w:rsidP="00F117EB">
            <w:pPr>
              <w:widowControl/>
              <w:jc w:val="right"/>
            </w:pPr>
            <w:r w:rsidRPr="00FF3458">
              <w:t>Year 2</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94A36BB" w14:textId="77777777" w:rsidR="00D607AB" w:rsidRPr="00FF3458" w:rsidRDefault="00D607AB" w:rsidP="00F117EB">
            <w:pPr>
              <w:widowControl/>
              <w:jc w:val="right"/>
            </w:pPr>
            <w:r w:rsidRPr="00FF3458">
              <w:t>Year 3</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F229992" w14:textId="77777777" w:rsidR="00D607AB" w:rsidRPr="00FF3458" w:rsidRDefault="00D607AB" w:rsidP="00F117EB">
            <w:pPr>
              <w:widowControl/>
              <w:jc w:val="right"/>
            </w:pPr>
            <w:r w:rsidRPr="00FF3458">
              <w:t>Year 4</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D6A569F" w14:textId="77777777" w:rsidR="00D607AB" w:rsidRPr="00FF3458" w:rsidRDefault="00D607AB" w:rsidP="00F117EB">
            <w:pPr>
              <w:widowControl/>
              <w:jc w:val="right"/>
            </w:pPr>
            <w:r w:rsidRPr="00FF3458">
              <w:t>Year 5</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389F0C6" w14:textId="77777777" w:rsidR="00D607AB" w:rsidRPr="00FF3458" w:rsidRDefault="00D607AB" w:rsidP="00F117EB">
            <w:pPr>
              <w:widowControl/>
              <w:jc w:val="right"/>
            </w:pPr>
            <w:r w:rsidRPr="00FF3458">
              <w:t>Year 6</w:t>
            </w:r>
          </w:p>
        </w:tc>
      </w:tr>
      <w:tr w:rsidR="00A26B52" w:rsidRPr="00FF3458" w14:paraId="19B49E50"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72EFC53E" w14:textId="77777777" w:rsidR="00A26B52" w:rsidRPr="00FF3458" w:rsidRDefault="00A26B52" w:rsidP="00F117EB">
            <w:pPr>
              <w:widowControl/>
              <w:jc w:val="right"/>
            </w:pPr>
            <w:r w:rsidRPr="00FF3458">
              <w:t>Productions #</w:t>
            </w:r>
          </w:p>
          <w:p w14:paraId="736EC399" w14:textId="77777777" w:rsidR="00A26B52" w:rsidRPr="00FF3458" w:rsidRDefault="00A26B52" w:rsidP="00F117EB">
            <w:pPr>
              <w:widowControl/>
              <w:jc w:val="right"/>
            </w:pPr>
            <w:r w:rsidRPr="00FF3458">
              <w:t>Performances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7B52A9F5" w14:textId="77777777" w:rsidR="00A26B52" w:rsidRPr="00FF3458" w:rsidRDefault="00734AAD" w:rsidP="00F117EB">
            <w:pPr>
              <w:widowControl/>
              <w:jc w:val="right"/>
            </w:pPr>
            <w:r w:rsidRPr="00FF3458">
              <w:t>60</w:t>
            </w:r>
          </w:p>
          <w:p w14:paraId="2D4F1311" w14:textId="77777777" w:rsidR="00A26B52" w:rsidRPr="00FF3458" w:rsidRDefault="00A26B52" w:rsidP="00F117EB">
            <w:pPr>
              <w:widowControl/>
              <w:jc w:val="right"/>
            </w:pPr>
            <w:r w:rsidRPr="00FF3458">
              <w:t>378</w:t>
            </w:r>
          </w:p>
        </w:tc>
        <w:tc>
          <w:tcPr>
            <w:tcW w:w="814" w:type="dxa"/>
            <w:tcBorders>
              <w:top w:val="single" w:sz="4" w:space="0" w:color="auto"/>
              <w:left w:val="single" w:sz="4" w:space="0" w:color="auto"/>
              <w:bottom w:val="single" w:sz="4" w:space="0" w:color="auto"/>
              <w:right w:val="nil"/>
            </w:tcBorders>
            <w:shd w:val="clear" w:color="auto" w:fill="auto"/>
          </w:tcPr>
          <w:p w14:paraId="4D9B3EC7" w14:textId="77777777" w:rsidR="00A26B52" w:rsidRPr="00FF3458" w:rsidRDefault="00734AAD" w:rsidP="00F117EB">
            <w:pPr>
              <w:widowControl/>
              <w:jc w:val="right"/>
            </w:pPr>
            <w:r w:rsidRPr="00FF3458">
              <w:t>51</w:t>
            </w:r>
          </w:p>
          <w:p w14:paraId="57C43CB2" w14:textId="77777777" w:rsidR="00A26B52" w:rsidRPr="00FF3458" w:rsidRDefault="00A26B52" w:rsidP="00F117EB">
            <w:pPr>
              <w:widowControl/>
              <w:jc w:val="right"/>
            </w:pPr>
            <w:r w:rsidRPr="00FF3458">
              <w:t>330</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1E5961CA" w14:textId="77777777" w:rsidR="00A26B52" w:rsidRPr="00FF3458" w:rsidRDefault="00734AAD" w:rsidP="00F117EB">
            <w:pPr>
              <w:widowControl/>
              <w:jc w:val="right"/>
            </w:pPr>
            <w:r w:rsidRPr="00FF3458">
              <w:t>56</w:t>
            </w:r>
          </w:p>
          <w:p w14:paraId="66095627" w14:textId="77777777" w:rsidR="00A26B52" w:rsidRPr="00FF3458" w:rsidRDefault="00A26B52" w:rsidP="00F117EB">
            <w:pPr>
              <w:widowControl/>
              <w:jc w:val="right"/>
            </w:pPr>
            <w:r w:rsidRPr="00FF3458">
              <w:t>345</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F3AF2DC" w14:textId="77777777" w:rsidR="00A26B52" w:rsidRPr="00FF3458" w:rsidRDefault="00A26B52" w:rsidP="00F117EB">
            <w:pPr>
              <w:widowControl/>
              <w:jc w:val="right"/>
            </w:pPr>
            <w:r w:rsidRPr="00FF3458">
              <w:t>54</w:t>
            </w:r>
          </w:p>
          <w:p w14:paraId="6383897B" w14:textId="77777777" w:rsidR="00A26B52" w:rsidRPr="00FF3458" w:rsidRDefault="00A26B52" w:rsidP="00F117EB">
            <w:pPr>
              <w:widowControl/>
              <w:jc w:val="right"/>
            </w:pPr>
            <w:r w:rsidRPr="00FF3458">
              <w:t>324</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83E304A" w14:textId="77777777" w:rsidR="00A26B52" w:rsidRPr="00FF3458" w:rsidRDefault="00A26B52" w:rsidP="00F117EB">
            <w:pPr>
              <w:widowControl/>
              <w:jc w:val="right"/>
            </w:pPr>
            <w:r w:rsidRPr="00FF3458">
              <w:t>108</w:t>
            </w:r>
          </w:p>
          <w:p w14:paraId="14CF6359" w14:textId="77777777" w:rsidR="00A26B52" w:rsidRPr="00FF3458" w:rsidRDefault="00A26B52" w:rsidP="00F117EB">
            <w:pPr>
              <w:widowControl/>
              <w:jc w:val="right"/>
            </w:pPr>
            <w:r w:rsidRPr="00FF3458">
              <w:t>468</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7323065A" w14:textId="77777777" w:rsidR="00A26B52" w:rsidRPr="00FF3458" w:rsidRDefault="00A26B52" w:rsidP="00F117EB">
            <w:pPr>
              <w:widowControl/>
              <w:jc w:val="right"/>
            </w:pPr>
            <w:r w:rsidRPr="00FF3458">
              <w:t>172</w:t>
            </w:r>
          </w:p>
          <w:p w14:paraId="21B78D4E" w14:textId="77777777" w:rsidR="00A26B52" w:rsidRPr="00FF3458" w:rsidRDefault="00A26B52" w:rsidP="00F117EB">
            <w:pPr>
              <w:widowControl/>
              <w:jc w:val="right"/>
            </w:pPr>
            <w:r w:rsidRPr="00FF3458">
              <w:t>470</w:t>
            </w:r>
          </w:p>
        </w:tc>
      </w:tr>
      <w:tr w:rsidR="00A26B52" w:rsidRPr="00803093" w14:paraId="0C5B262E" w14:textId="77777777" w:rsidTr="00FF3458">
        <w:trPr>
          <w:cantSplit/>
          <w:trHeight w:val="969"/>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412A26A6" w14:textId="77777777" w:rsidR="00A26B52" w:rsidRPr="00112790" w:rsidRDefault="00A26B52" w:rsidP="00F117EB">
            <w:pPr>
              <w:widowControl/>
              <w:jc w:val="right"/>
            </w:pPr>
            <w:r>
              <w:t xml:space="preserve">Total </w:t>
            </w:r>
            <w:r w:rsidRPr="00803093">
              <w:t>Attendance</w:t>
            </w:r>
            <w:r>
              <w:t xml:space="preserve"> # </w:t>
            </w:r>
          </w:p>
          <w:p w14:paraId="09198201" w14:textId="77777777" w:rsidR="00A26B52" w:rsidRPr="00112790" w:rsidRDefault="00A26B52" w:rsidP="00F117EB">
            <w:pPr>
              <w:widowControl/>
              <w:jc w:val="right"/>
            </w:pPr>
            <w:r w:rsidRPr="00803093">
              <w:t>By Brands: Broadway</w:t>
            </w:r>
            <w:r>
              <w:t xml:space="preserve"> #</w:t>
            </w:r>
            <w:r w:rsidRPr="00803093">
              <w:t xml:space="preserve"> </w:t>
            </w:r>
          </w:p>
          <w:p w14:paraId="329D0FB8" w14:textId="77777777" w:rsidR="00A26B52" w:rsidRPr="00112790" w:rsidRDefault="00A26B52" w:rsidP="00F117EB">
            <w:pPr>
              <w:widowControl/>
              <w:jc w:val="right"/>
            </w:pPr>
            <w:r w:rsidRPr="00803093">
              <w:t>Community</w:t>
            </w:r>
            <w:r>
              <w:t xml:space="preserve"> #</w:t>
            </w:r>
          </w:p>
          <w:p w14:paraId="4E70D7E4" w14:textId="77777777" w:rsidR="00A26B52" w:rsidRPr="00112790" w:rsidRDefault="00A26B52" w:rsidP="00F117EB">
            <w:pPr>
              <w:widowControl/>
              <w:jc w:val="right"/>
            </w:pPr>
            <w:r w:rsidRPr="00803093">
              <w:t>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5A171BB2" w14:textId="77777777" w:rsidR="00A26B52" w:rsidRPr="00112790" w:rsidRDefault="00A26B52" w:rsidP="00F117EB">
            <w:pPr>
              <w:widowControl/>
              <w:jc w:val="right"/>
            </w:pPr>
            <w:r w:rsidRPr="00803093">
              <w:t>311K</w:t>
            </w:r>
          </w:p>
          <w:p w14:paraId="438E5BA6" w14:textId="77777777" w:rsidR="00A26B52" w:rsidRPr="00112790" w:rsidRDefault="00A26B52" w:rsidP="00F117EB">
            <w:pPr>
              <w:widowControl/>
              <w:jc w:val="right"/>
            </w:pPr>
            <w:r w:rsidRPr="00803093">
              <w:t>174K</w:t>
            </w:r>
          </w:p>
          <w:p w14:paraId="475EBCEE" w14:textId="77777777" w:rsidR="00A26B52" w:rsidRPr="00112790" w:rsidRDefault="00A26B52" w:rsidP="00F117EB">
            <w:pPr>
              <w:widowControl/>
              <w:jc w:val="right"/>
            </w:pPr>
            <w:r w:rsidRPr="00803093">
              <w:t>92.1K</w:t>
            </w:r>
          </w:p>
          <w:p w14:paraId="1882D732" w14:textId="77777777" w:rsidR="00A26B52" w:rsidRPr="00112790" w:rsidRDefault="00A26B52" w:rsidP="00F117EB">
            <w:pPr>
              <w:widowControl/>
              <w:jc w:val="right"/>
            </w:pPr>
            <w:r w:rsidRPr="00803093">
              <w:t>45.2K</w:t>
            </w:r>
          </w:p>
        </w:tc>
        <w:tc>
          <w:tcPr>
            <w:tcW w:w="814" w:type="dxa"/>
            <w:tcBorders>
              <w:top w:val="single" w:sz="4" w:space="0" w:color="auto"/>
              <w:left w:val="single" w:sz="4" w:space="0" w:color="auto"/>
              <w:bottom w:val="single" w:sz="4" w:space="0" w:color="auto"/>
              <w:right w:val="nil"/>
            </w:tcBorders>
            <w:shd w:val="clear" w:color="auto" w:fill="auto"/>
          </w:tcPr>
          <w:p w14:paraId="6E865FBE" w14:textId="77777777" w:rsidR="00A26B52" w:rsidRPr="00112790" w:rsidRDefault="00A26B52" w:rsidP="00F117EB">
            <w:pPr>
              <w:widowControl/>
              <w:jc w:val="right"/>
            </w:pPr>
            <w:r w:rsidRPr="00803093">
              <w:t>302K</w:t>
            </w:r>
          </w:p>
          <w:p w14:paraId="34140046" w14:textId="77777777" w:rsidR="00A26B52" w:rsidRPr="00112790" w:rsidRDefault="00A26B52" w:rsidP="00F117EB">
            <w:pPr>
              <w:widowControl/>
              <w:jc w:val="right"/>
            </w:pPr>
            <w:r w:rsidRPr="00803093">
              <w:t>179K</w:t>
            </w:r>
          </w:p>
          <w:p w14:paraId="7E5B47D4" w14:textId="77777777" w:rsidR="00A26B52" w:rsidRPr="00112790" w:rsidRDefault="00A26B52" w:rsidP="00F117EB">
            <w:pPr>
              <w:widowControl/>
              <w:jc w:val="right"/>
            </w:pPr>
            <w:r w:rsidRPr="00803093">
              <w:t>70.2K</w:t>
            </w:r>
          </w:p>
          <w:p w14:paraId="0EDF9E62" w14:textId="77777777" w:rsidR="00A26B52" w:rsidRPr="00112790" w:rsidRDefault="00A26B52" w:rsidP="00F117EB">
            <w:pPr>
              <w:widowControl/>
              <w:jc w:val="right"/>
            </w:pPr>
            <w:r w:rsidRPr="00803093">
              <w:t>52.6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3CBCD93" w14:textId="77777777" w:rsidR="00A26B52" w:rsidRPr="00112790" w:rsidRDefault="00A26B52" w:rsidP="00F117EB">
            <w:pPr>
              <w:widowControl/>
              <w:jc w:val="right"/>
            </w:pPr>
            <w:r w:rsidRPr="00803093">
              <w:t>311K</w:t>
            </w:r>
          </w:p>
          <w:p w14:paraId="2C9A4E2E" w14:textId="77777777" w:rsidR="00A26B52" w:rsidRPr="00112790" w:rsidRDefault="00A26B52" w:rsidP="00F117EB">
            <w:pPr>
              <w:widowControl/>
              <w:jc w:val="right"/>
            </w:pPr>
            <w:r w:rsidRPr="00803093">
              <w:t>158K</w:t>
            </w:r>
          </w:p>
          <w:p w14:paraId="36B60305" w14:textId="77777777" w:rsidR="00A26B52" w:rsidRPr="00112790" w:rsidRDefault="00A26B52" w:rsidP="00F117EB">
            <w:pPr>
              <w:widowControl/>
              <w:jc w:val="right"/>
            </w:pPr>
            <w:r w:rsidRPr="00803093">
              <w:t>88.8K</w:t>
            </w:r>
          </w:p>
          <w:p w14:paraId="7F9E9527" w14:textId="77777777" w:rsidR="00A26B52" w:rsidRPr="00112790" w:rsidRDefault="00A26B52" w:rsidP="00F117EB">
            <w:pPr>
              <w:widowControl/>
              <w:jc w:val="right"/>
            </w:pPr>
            <w:r w:rsidRPr="00803093">
              <w:t>64.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1CCFE2B" w14:textId="77777777" w:rsidR="00A26B52" w:rsidRPr="00112790" w:rsidRDefault="00A26B52" w:rsidP="00F117EB">
            <w:pPr>
              <w:widowControl/>
              <w:jc w:val="right"/>
            </w:pPr>
            <w:r w:rsidRPr="00803093">
              <w:t>297K</w:t>
            </w:r>
          </w:p>
          <w:p w14:paraId="303F7AFC" w14:textId="77777777" w:rsidR="00A26B52" w:rsidRPr="00112790" w:rsidRDefault="00A26B52" w:rsidP="00F117EB">
            <w:pPr>
              <w:widowControl/>
              <w:jc w:val="right"/>
            </w:pPr>
            <w:r w:rsidRPr="00803093">
              <w:t>151K</w:t>
            </w:r>
          </w:p>
          <w:p w14:paraId="0E5DD458" w14:textId="77777777" w:rsidR="00A26B52" w:rsidRPr="00112790" w:rsidRDefault="00A26B52" w:rsidP="00F117EB">
            <w:pPr>
              <w:widowControl/>
              <w:jc w:val="right"/>
            </w:pPr>
            <w:r w:rsidRPr="00803093">
              <w:t>90.2K</w:t>
            </w:r>
          </w:p>
          <w:p w14:paraId="40A7E054" w14:textId="77777777" w:rsidR="00A26B52" w:rsidRPr="00112790" w:rsidRDefault="00A26B52" w:rsidP="00F117EB">
            <w:pPr>
              <w:widowControl/>
              <w:jc w:val="right"/>
            </w:pPr>
            <w:r w:rsidRPr="00803093">
              <w:t>56.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355BE60" w14:textId="77777777" w:rsidR="00A26B52" w:rsidRPr="00112790" w:rsidRDefault="00A26B52" w:rsidP="00F117EB">
            <w:pPr>
              <w:widowControl/>
              <w:jc w:val="right"/>
            </w:pPr>
            <w:r w:rsidRPr="00803093">
              <w:t>462K</w:t>
            </w:r>
          </w:p>
          <w:p w14:paraId="0B7523C6" w14:textId="77777777" w:rsidR="00A26B52" w:rsidRPr="00112790" w:rsidRDefault="00A26B52" w:rsidP="00F117EB">
            <w:pPr>
              <w:widowControl/>
              <w:jc w:val="right"/>
            </w:pPr>
            <w:r w:rsidRPr="00803093">
              <w:t>225K</w:t>
            </w:r>
          </w:p>
          <w:p w14:paraId="27EA0D91" w14:textId="77777777" w:rsidR="00A26B52" w:rsidRPr="00112790" w:rsidRDefault="00A26B52" w:rsidP="00F117EB">
            <w:pPr>
              <w:widowControl/>
              <w:jc w:val="right"/>
            </w:pPr>
            <w:r w:rsidRPr="00803093">
              <w:t>86.9K</w:t>
            </w:r>
          </w:p>
          <w:p w14:paraId="591734B6" w14:textId="77777777" w:rsidR="00A26B52" w:rsidRPr="00112790" w:rsidRDefault="00A26B52" w:rsidP="00F117EB">
            <w:pPr>
              <w:widowControl/>
              <w:jc w:val="right"/>
            </w:pPr>
            <w:r w:rsidRPr="00803093">
              <w:t>150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4E1D6E" w14:textId="77777777" w:rsidR="00A26B52" w:rsidRPr="00112790" w:rsidRDefault="00A26B52" w:rsidP="00F117EB">
            <w:pPr>
              <w:widowControl/>
              <w:jc w:val="right"/>
            </w:pPr>
            <w:r w:rsidRPr="00803093">
              <w:t>351K</w:t>
            </w:r>
          </w:p>
          <w:p w14:paraId="51CBF3B4" w14:textId="77777777" w:rsidR="00A26B52" w:rsidRPr="00112790" w:rsidRDefault="00A26B52" w:rsidP="00F117EB">
            <w:pPr>
              <w:widowControl/>
              <w:jc w:val="right"/>
            </w:pPr>
            <w:r w:rsidRPr="00803093">
              <w:t>179K</w:t>
            </w:r>
          </w:p>
          <w:p w14:paraId="18512C11" w14:textId="77777777" w:rsidR="00A26B52" w:rsidRPr="00112790" w:rsidRDefault="00A26B52" w:rsidP="00F117EB">
            <w:pPr>
              <w:widowControl/>
              <w:jc w:val="right"/>
            </w:pPr>
            <w:r w:rsidRPr="00803093">
              <w:t>106K</w:t>
            </w:r>
          </w:p>
          <w:p w14:paraId="7D143C53" w14:textId="77777777" w:rsidR="00A26B52" w:rsidRPr="00112790" w:rsidRDefault="00A26B52" w:rsidP="00F117EB">
            <w:pPr>
              <w:widowControl/>
              <w:jc w:val="right"/>
            </w:pPr>
            <w:r w:rsidRPr="00803093">
              <w:t>66.5K</w:t>
            </w:r>
          </w:p>
        </w:tc>
      </w:tr>
      <w:tr w:rsidR="00A26B52" w:rsidRPr="00803093" w14:paraId="31946755"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1FD46717" w14:textId="77777777" w:rsidR="00A26B52" w:rsidRPr="00112790" w:rsidRDefault="00A26B52" w:rsidP="00F117EB">
            <w:pPr>
              <w:widowControl/>
              <w:jc w:val="right"/>
            </w:pPr>
            <w:r>
              <w:t xml:space="preserve">Total </w:t>
            </w:r>
            <w:r w:rsidRPr="00803093">
              <w:t>Income</w:t>
            </w:r>
            <w:r>
              <w:t xml:space="preserve"> $</w:t>
            </w:r>
          </w:p>
          <w:p w14:paraId="32838F8F" w14:textId="77777777" w:rsidR="00A26B52" w:rsidRPr="00112790" w:rsidRDefault="00A26B52" w:rsidP="00F117EB">
            <w:pPr>
              <w:widowControl/>
              <w:jc w:val="right"/>
            </w:pPr>
            <w:r w:rsidRPr="00803093">
              <w:t>By Brands: Broadway</w:t>
            </w:r>
            <w:r>
              <w:t xml:space="preserve"> $</w:t>
            </w:r>
            <w:r w:rsidRPr="00803093">
              <w:t xml:space="preserve"> </w:t>
            </w:r>
          </w:p>
          <w:p w14:paraId="7C272F3F" w14:textId="77777777" w:rsidR="00A26B52" w:rsidRPr="00112790" w:rsidRDefault="00A26B52" w:rsidP="00F117EB">
            <w:pPr>
              <w:widowControl/>
              <w:jc w:val="right"/>
            </w:pPr>
            <w:r w:rsidRPr="00803093">
              <w:t>Community</w:t>
            </w:r>
            <w:r>
              <w:t xml:space="preserve"> $</w:t>
            </w:r>
            <w:r w:rsidRPr="00803093">
              <w:t xml:space="preserve"> </w:t>
            </w:r>
          </w:p>
          <w:p w14:paraId="064C7CFA" w14:textId="77777777" w:rsidR="00A26B52" w:rsidRPr="00112790" w:rsidRDefault="00A26B52" w:rsidP="00F117EB">
            <w:pPr>
              <w:widowControl/>
              <w:jc w:val="right"/>
            </w:pPr>
            <w:r w:rsidRPr="00803093">
              <w:t xml:space="preserve"> 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3F632450" w14:textId="77777777" w:rsidR="00A26B52" w:rsidRPr="00112790" w:rsidRDefault="00A26B52" w:rsidP="00F117EB">
            <w:pPr>
              <w:widowControl/>
              <w:jc w:val="right"/>
            </w:pPr>
            <w:r w:rsidRPr="00803093">
              <w:t>5.58M</w:t>
            </w:r>
          </w:p>
          <w:p w14:paraId="5974F251" w14:textId="77777777" w:rsidR="00A26B52" w:rsidRPr="00112790" w:rsidRDefault="00A26B52" w:rsidP="00F117EB">
            <w:pPr>
              <w:widowControl/>
              <w:jc w:val="right"/>
            </w:pPr>
            <w:r w:rsidRPr="00803093">
              <w:t>4.82M</w:t>
            </w:r>
          </w:p>
          <w:p w14:paraId="768104C9" w14:textId="77777777" w:rsidR="00A26B52" w:rsidRPr="00112790" w:rsidRDefault="00A26B52" w:rsidP="00F117EB">
            <w:pPr>
              <w:widowControl/>
              <w:jc w:val="right"/>
            </w:pPr>
            <w:r w:rsidRPr="00803093">
              <w:t>172K</w:t>
            </w:r>
          </w:p>
          <w:p w14:paraId="4EA17A6C" w14:textId="77777777" w:rsidR="00A26B52" w:rsidRPr="00112790" w:rsidRDefault="00A26B52" w:rsidP="00F117EB">
            <w:pPr>
              <w:widowControl/>
              <w:jc w:val="right"/>
            </w:pPr>
            <w:r w:rsidRPr="00803093">
              <w:t>592K</w:t>
            </w:r>
          </w:p>
        </w:tc>
        <w:tc>
          <w:tcPr>
            <w:tcW w:w="814" w:type="dxa"/>
            <w:tcBorders>
              <w:top w:val="single" w:sz="4" w:space="0" w:color="auto"/>
              <w:left w:val="single" w:sz="4" w:space="0" w:color="auto"/>
              <w:bottom w:val="single" w:sz="4" w:space="0" w:color="auto"/>
              <w:right w:val="nil"/>
            </w:tcBorders>
            <w:shd w:val="clear" w:color="auto" w:fill="auto"/>
          </w:tcPr>
          <w:p w14:paraId="23E24E30" w14:textId="77777777" w:rsidR="00A26B52" w:rsidRPr="00112790" w:rsidRDefault="00A26B52" w:rsidP="00F117EB">
            <w:pPr>
              <w:widowControl/>
              <w:jc w:val="right"/>
            </w:pPr>
            <w:r w:rsidRPr="00803093">
              <w:t>5.89M</w:t>
            </w:r>
          </w:p>
          <w:p w14:paraId="3BDE4FD2" w14:textId="77777777" w:rsidR="00A26B52" w:rsidRPr="00112790" w:rsidRDefault="00A26B52" w:rsidP="00F117EB">
            <w:pPr>
              <w:widowControl/>
              <w:jc w:val="right"/>
            </w:pPr>
            <w:r w:rsidRPr="00803093">
              <w:t>5M</w:t>
            </w:r>
          </w:p>
          <w:p w14:paraId="5AA8F099" w14:textId="77777777" w:rsidR="00A26B52" w:rsidRPr="00112790" w:rsidRDefault="00A26B52" w:rsidP="00F117EB">
            <w:pPr>
              <w:widowControl/>
              <w:jc w:val="right"/>
            </w:pPr>
            <w:r w:rsidRPr="00803093">
              <w:t>164K</w:t>
            </w:r>
          </w:p>
          <w:p w14:paraId="1E22F819" w14:textId="77777777" w:rsidR="00A26B52" w:rsidRPr="00112790" w:rsidRDefault="00A26B52" w:rsidP="00F117EB">
            <w:pPr>
              <w:widowControl/>
              <w:jc w:val="right"/>
            </w:pPr>
            <w:r w:rsidRPr="00803093">
              <w:t>734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E949ABE" w14:textId="77777777" w:rsidR="00A26B52" w:rsidRPr="00112790" w:rsidRDefault="00A26B52" w:rsidP="00F117EB">
            <w:pPr>
              <w:widowControl/>
              <w:jc w:val="right"/>
            </w:pPr>
            <w:r w:rsidRPr="00803093">
              <w:t>5.29M</w:t>
            </w:r>
          </w:p>
          <w:p w14:paraId="660145AF" w14:textId="77777777" w:rsidR="00A26B52" w:rsidRPr="00112790" w:rsidRDefault="00A26B52" w:rsidP="00F117EB">
            <w:pPr>
              <w:widowControl/>
              <w:jc w:val="right"/>
            </w:pPr>
            <w:r w:rsidRPr="00803093">
              <w:t>4.32M</w:t>
            </w:r>
          </w:p>
          <w:p w14:paraId="59DB4288" w14:textId="77777777" w:rsidR="00A26B52" w:rsidRPr="00112790" w:rsidRDefault="00A26B52" w:rsidP="00F117EB">
            <w:pPr>
              <w:widowControl/>
              <w:jc w:val="right"/>
            </w:pPr>
            <w:r w:rsidRPr="00803093">
              <w:t>191K</w:t>
            </w:r>
          </w:p>
          <w:p w14:paraId="4B945431" w14:textId="77777777" w:rsidR="00A26B52" w:rsidRPr="00112790" w:rsidRDefault="00A26B52" w:rsidP="00F117EB">
            <w:pPr>
              <w:widowControl/>
              <w:jc w:val="right"/>
            </w:pPr>
            <w:r w:rsidRPr="00803093">
              <w:t>777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146EAE26" w14:textId="77777777" w:rsidR="00A26B52" w:rsidRPr="00112790" w:rsidRDefault="00A26B52" w:rsidP="00F117EB">
            <w:pPr>
              <w:widowControl/>
              <w:jc w:val="right"/>
            </w:pPr>
            <w:r w:rsidRPr="00803093">
              <w:t>5.41M</w:t>
            </w:r>
          </w:p>
          <w:p w14:paraId="751BB32E" w14:textId="77777777" w:rsidR="00A26B52" w:rsidRPr="00112790" w:rsidRDefault="00A26B52" w:rsidP="00F117EB">
            <w:pPr>
              <w:widowControl/>
              <w:jc w:val="right"/>
            </w:pPr>
            <w:r w:rsidRPr="00803093">
              <w:t>4.41M</w:t>
            </w:r>
          </w:p>
          <w:p w14:paraId="42B5E193" w14:textId="77777777" w:rsidR="00A26B52" w:rsidRPr="00112790" w:rsidRDefault="00A26B52" w:rsidP="00F117EB">
            <w:pPr>
              <w:widowControl/>
              <w:jc w:val="right"/>
            </w:pPr>
            <w:r w:rsidRPr="00803093">
              <w:t>305K</w:t>
            </w:r>
          </w:p>
          <w:p w14:paraId="569B939A" w14:textId="77777777" w:rsidR="00A26B52" w:rsidRPr="00112790" w:rsidRDefault="00A26B52" w:rsidP="00F117EB">
            <w:pPr>
              <w:widowControl/>
              <w:jc w:val="right"/>
            </w:pPr>
            <w:r w:rsidRPr="00803093">
              <w:t>698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297A5490" w14:textId="77777777" w:rsidR="00A26B52" w:rsidRPr="00112790" w:rsidRDefault="00A26B52" w:rsidP="00F117EB">
            <w:pPr>
              <w:widowControl/>
              <w:jc w:val="right"/>
            </w:pPr>
            <w:r w:rsidRPr="00803093">
              <w:t>11.9M</w:t>
            </w:r>
          </w:p>
          <w:p w14:paraId="550AD514" w14:textId="77777777" w:rsidR="00A26B52" w:rsidRPr="00112790" w:rsidRDefault="00A26B52" w:rsidP="00F117EB">
            <w:pPr>
              <w:widowControl/>
              <w:jc w:val="right"/>
            </w:pPr>
            <w:r w:rsidRPr="00803093">
              <w:t>8.7M</w:t>
            </w:r>
          </w:p>
          <w:p w14:paraId="1B9D4605" w14:textId="77777777" w:rsidR="00A26B52" w:rsidRPr="00112790" w:rsidRDefault="00A26B52" w:rsidP="00F117EB">
            <w:pPr>
              <w:widowControl/>
              <w:jc w:val="right"/>
            </w:pPr>
            <w:r w:rsidRPr="00803093">
              <w:t>261K</w:t>
            </w:r>
          </w:p>
          <w:p w14:paraId="7B93FAEA" w14:textId="77777777" w:rsidR="00A26B52" w:rsidRPr="00112790" w:rsidRDefault="00A26B52" w:rsidP="00F117EB">
            <w:pPr>
              <w:widowControl/>
              <w:jc w:val="right"/>
            </w:pPr>
            <w:r w:rsidRPr="00803093">
              <w:t>2.9M</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770DDFAF" w14:textId="77777777" w:rsidR="00A26B52" w:rsidRPr="00112790" w:rsidRDefault="00A26B52" w:rsidP="00F117EB">
            <w:pPr>
              <w:widowControl/>
              <w:jc w:val="right"/>
            </w:pPr>
            <w:r w:rsidRPr="00803093">
              <w:t>8.47M</w:t>
            </w:r>
          </w:p>
          <w:p w14:paraId="6A4B465D" w14:textId="77777777" w:rsidR="00A26B52" w:rsidRPr="00112790" w:rsidRDefault="00A26B52" w:rsidP="00F117EB">
            <w:pPr>
              <w:widowControl/>
              <w:jc w:val="right"/>
            </w:pPr>
            <w:r w:rsidRPr="00803093">
              <w:t>6.65M</w:t>
            </w:r>
          </w:p>
          <w:p w14:paraId="64D75F7C" w14:textId="77777777" w:rsidR="00A26B52" w:rsidRPr="00112790" w:rsidRDefault="00A26B52" w:rsidP="00F117EB">
            <w:pPr>
              <w:widowControl/>
              <w:jc w:val="right"/>
            </w:pPr>
            <w:r w:rsidRPr="00803093">
              <w:t>426K</w:t>
            </w:r>
          </w:p>
          <w:p w14:paraId="357701FF" w14:textId="77777777" w:rsidR="00A26B52" w:rsidRPr="00112790" w:rsidRDefault="00A26B52" w:rsidP="00F117EB">
            <w:pPr>
              <w:widowControl/>
              <w:jc w:val="right"/>
            </w:pPr>
            <w:r w:rsidRPr="00803093">
              <w:t>1.39M</w:t>
            </w:r>
          </w:p>
        </w:tc>
      </w:tr>
    </w:tbl>
    <w:p w14:paraId="254CFD99" w14:textId="77777777" w:rsidR="00D607AB" w:rsidRPr="00112790" w:rsidRDefault="00D607AB" w:rsidP="00F117EB">
      <w:pPr>
        <w:widowControl/>
      </w:pPr>
    </w:p>
    <w:p w14:paraId="15A9A8A2" w14:textId="77777777" w:rsidR="00E14A33" w:rsidRDefault="00E14A33" w:rsidP="002A36C3">
      <w:pPr>
        <w:pStyle w:val="Heading3"/>
      </w:pPr>
      <w:bookmarkStart w:id="73" w:name="_Toc480225559"/>
      <w:bookmarkStart w:id="74" w:name="_Toc352768140"/>
      <w:bookmarkStart w:id="75" w:name="_Toc479020704"/>
      <w:bookmarkStart w:id="76" w:name="_Toc439003740"/>
      <w:bookmarkStart w:id="77" w:name="_Toc444854704"/>
      <w:r>
        <w:t>Vis</w:t>
      </w:r>
      <w:r w:rsidR="00144CB6">
        <w:t>i</w:t>
      </w:r>
      <w:r>
        <w:t>on</w:t>
      </w:r>
      <w:bookmarkEnd w:id="73"/>
    </w:p>
    <w:p w14:paraId="28B6FE5C" w14:textId="77777777" w:rsidR="00E14A33" w:rsidRDefault="00E14A33" w:rsidP="00CC333E">
      <w:pPr>
        <w:pStyle w:val="Heading2"/>
        <w:widowControl/>
      </w:pPr>
    </w:p>
    <w:bookmarkEnd w:id="74"/>
    <w:bookmarkEnd w:id="75"/>
    <w:p w14:paraId="0F48C90C" w14:textId="1BF8F9D1" w:rsidR="008372D8" w:rsidRDefault="00CC333E" w:rsidP="00CC333E">
      <w:pPr>
        <w:widowControl/>
      </w:pPr>
      <w:r>
        <w:t>Strategy isn’t just about the future; it’s about defining where we are today.</w:t>
      </w:r>
      <w:r>
        <w:rPr>
          <w:rStyle w:val="EndnoteReference"/>
        </w:rPr>
        <w:endnoteReference w:id="76"/>
      </w:r>
      <w:r>
        <w:t xml:space="preserve"> </w:t>
      </w:r>
      <w:r w:rsidR="008372D8">
        <w:t>Peter Senge says that a vision statement is a “</w:t>
      </w:r>
      <w:r w:rsidR="008372D8" w:rsidRPr="006170AB">
        <w:rPr>
          <w:b/>
        </w:rPr>
        <w:t>shared picture of the future</w:t>
      </w:r>
      <w:r w:rsidR="008372D8">
        <w:t>”</w:t>
      </w:r>
      <w:r w:rsidR="008372D8">
        <w:rPr>
          <w:rStyle w:val="EndnoteReference"/>
        </w:rPr>
        <w:endnoteReference w:id="77"/>
      </w:r>
      <w:r w:rsidR="008372D8">
        <w:t xml:space="preserve"> and it can be more important than anything else. </w:t>
      </w:r>
      <w:r w:rsidR="003536BE">
        <w:t xml:space="preserve">After </w:t>
      </w:r>
      <w:r w:rsidR="00F856B5">
        <w:t>all,</w:t>
      </w:r>
      <w:r w:rsidR="003536BE">
        <w:t xml:space="preserve"> as scholar and expert </w:t>
      </w:r>
      <w:r w:rsidR="003536BE" w:rsidRPr="00B141C2">
        <w:t>Henry Mintzberg</w:t>
      </w:r>
      <w:r w:rsidR="003536BE">
        <w:t xml:space="preserve"> notes</w:t>
      </w:r>
      <w:r w:rsidR="003536BE" w:rsidRPr="00B141C2">
        <w:t xml:space="preserve">, </w:t>
      </w:r>
      <w:r w:rsidR="003536BE" w:rsidRPr="00B141C2">
        <w:lastRenderedPageBreak/>
        <w:t>“vision – expressed even in imagery, or metaphorically – may prove a greater incentive to action than a plan that is formally detailed, simply because it may be more attractive and less constraining.”</w:t>
      </w:r>
      <w:r w:rsidR="003536BE" w:rsidRPr="00B141C2">
        <w:rPr>
          <w:rStyle w:val="EndnoteReference"/>
        </w:rPr>
        <w:endnoteReference w:id="78"/>
      </w:r>
      <w:r w:rsidR="003536BE">
        <w:t xml:space="preserve"> In sustainable strategy, vision contains two elements: the statement and strategies.</w:t>
      </w:r>
      <w:r w:rsidR="00C44D6A">
        <w:t xml:space="preserve"> </w:t>
      </w:r>
    </w:p>
    <w:p w14:paraId="7655789E" w14:textId="77777777" w:rsidR="008372D8" w:rsidRDefault="008372D8" w:rsidP="00CC333E">
      <w:pPr>
        <w:widowControl/>
      </w:pPr>
    </w:p>
    <w:p w14:paraId="48014C7E" w14:textId="77777777" w:rsidR="002A36C3" w:rsidRDefault="002A36C3" w:rsidP="002A36C3">
      <w:pPr>
        <w:pStyle w:val="Heading4"/>
      </w:pPr>
      <w:bookmarkStart w:id="78" w:name="_Toc480225560"/>
      <w:r>
        <w:t>Statement</w:t>
      </w:r>
      <w:bookmarkEnd w:id="78"/>
    </w:p>
    <w:p w14:paraId="74E06ACB" w14:textId="77777777" w:rsidR="002A36C3" w:rsidRDefault="002A36C3" w:rsidP="002A36C3"/>
    <w:p w14:paraId="606DD299" w14:textId="77777777" w:rsidR="00357229" w:rsidRDefault="002A36C3" w:rsidP="006759FB">
      <w:r>
        <w:t>In sustainable strategy, you will likely remake your vision, but in the meantime, you certainly should include it in your Great Start Report.</w:t>
      </w:r>
      <w:r w:rsidR="00357229">
        <w:t xml:space="preserve"> An example vision from a theatre company is:</w:t>
      </w:r>
    </w:p>
    <w:p w14:paraId="7035244D" w14:textId="77777777" w:rsidR="00357229" w:rsidRDefault="00357229" w:rsidP="006759FB">
      <w:bookmarkStart w:id="79" w:name="_Toc479100299"/>
    </w:p>
    <w:bookmarkEnd w:id="79"/>
    <w:p w14:paraId="41BE8D51" w14:textId="6656A603" w:rsidR="00357229" w:rsidRPr="00DF009A" w:rsidRDefault="00DF009A" w:rsidP="00DF009A">
      <w:pPr>
        <w:widowControl/>
        <w:jc w:val="center"/>
      </w:pPr>
      <w:r w:rsidRPr="00DF009A">
        <w:t xml:space="preserve">A preeminent nationally recognized </w:t>
      </w:r>
      <w:r w:rsidRPr="00DF009A">
        <w:br/>
        <w:t>Chicago arts organization</w:t>
      </w:r>
    </w:p>
    <w:p w14:paraId="45F2E2D1" w14:textId="39948C4F" w:rsidR="0060527A" w:rsidRDefault="002A36C3" w:rsidP="00DF009A">
      <w:r>
        <w:t xml:space="preserve"> </w:t>
      </w:r>
      <w:bookmarkStart w:id="80" w:name="_Toc479020707"/>
    </w:p>
    <w:p w14:paraId="11F45175" w14:textId="77777777" w:rsidR="00CC333E" w:rsidRDefault="00CC333E" w:rsidP="002A36C3">
      <w:pPr>
        <w:pStyle w:val="Heading4"/>
      </w:pPr>
      <w:bookmarkStart w:id="81" w:name="_Toc480225561"/>
      <w:r w:rsidRPr="008C7572">
        <w:t>Strateg</w:t>
      </w:r>
      <w:r>
        <w:t>ies</w:t>
      </w:r>
      <w:bookmarkEnd w:id="80"/>
      <w:bookmarkEnd w:id="81"/>
    </w:p>
    <w:p w14:paraId="64E5ADB3" w14:textId="77777777" w:rsidR="00CC333E" w:rsidRDefault="00CC333E" w:rsidP="00CC333E">
      <w:pPr>
        <w:widowControl/>
      </w:pPr>
    </w:p>
    <w:p w14:paraId="5A458EB5" w14:textId="77777777" w:rsidR="004A6F0C" w:rsidRDefault="00CC333E" w:rsidP="002A36C3">
      <w:pPr>
        <w:widowControl/>
      </w:pPr>
      <w:r>
        <w:t xml:space="preserve">Like most agencies, </w:t>
      </w:r>
      <w:r w:rsidR="002A36C3">
        <w:t>y</w:t>
      </w:r>
      <w:r>
        <w:t>ou ha</w:t>
      </w:r>
      <w:r w:rsidR="002A36C3">
        <w:t>ve</w:t>
      </w:r>
      <w:r>
        <w:t xml:space="preserve"> current strategies already underway. Upon completing </w:t>
      </w:r>
      <w:r w:rsidR="002A36C3">
        <w:t>y</w:t>
      </w:r>
      <w:r>
        <w:t xml:space="preserve">our strategic plan, </w:t>
      </w:r>
      <w:r w:rsidR="002A36C3">
        <w:t>you m</w:t>
      </w:r>
      <w:r>
        <w:t>ay choose to continue these strategies, modify them, add additional strategies, or terminate those currently in progress.</w:t>
      </w:r>
      <w:r w:rsidR="002A36C3">
        <w:t xml:space="preserve"> Here is how an arts agency defined its current strategies underway:</w:t>
      </w:r>
    </w:p>
    <w:p w14:paraId="2D4540DD" w14:textId="77777777" w:rsidR="00CC333E" w:rsidRDefault="00CC333E" w:rsidP="00CC333E">
      <w:pPr>
        <w:widowControl/>
      </w:pPr>
    </w:p>
    <w:tbl>
      <w:tblPr>
        <w:tblStyle w:val="TableGrid"/>
        <w:tblW w:w="9576" w:type="dxa"/>
        <w:jc w:val="center"/>
        <w:tblLayout w:type="fixed"/>
        <w:tblCellMar>
          <w:left w:w="115" w:type="dxa"/>
          <w:right w:w="115" w:type="dxa"/>
        </w:tblCellMar>
        <w:tblLook w:val="04A0" w:firstRow="1" w:lastRow="0" w:firstColumn="1" w:lastColumn="0" w:noHBand="0" w:noVBand="1"/>
      </w:tblPr>
      <w:tblGrid>
        <w:gridCol w:w="1457"/>
        <w:gridCol w:w="2706"/>
        <w:gridCol w:w="2706"/>
        <w:gridCol w:w="2707"/>
      </w:tblGrid>
      <w:tr w:rsidR="00CC333E" w14:paraId="03B73130" w14:textId="77777777" w:rsidTr="008372D8">
        <w:trPr>
          <w:cantSplit/>
          <w:tblHeader/>
          <w:jc w:val="center"/>
        </w:trPr>
        <w:tc>
          <w:tcPr>
            <w:tcW w:w="1457" w:type="dxa"/>
            <w:tcBorders>
              <w:top w:val="nil"/>
              <w:left w:val="nil"/>
            </w:tcBorders>
            <w:shd w:val="clear" w:color="auto" w:fill="auto"/>
          </w:tcPr>
          <w:p w14:paraId="54D6307B" w14:textId="77777777" w:rsidR="00CC333E" w:rsidRDefault="00CC333E" w:rsidP="008372D8">
            <w:pPr>
              <w:widowControl/>
            </w:pPr>
          </w:p>
        </w:tc>
        <w:tc>
          <w:tcPr>
            <w:tcW w:w="2706" w:type="dxa"/>
            <w:shd w:val="clear" w:color="auto" w:fill="D9D9D9" w:themeFill="background1" w:themeFillShade="D9"/>
          </w:tcPr>
          <w:p w14:paraId="380EC27D" w14:textId="77777777" w:rsidR="00CC333E" w:rsidRPr="00D8667C" w:rsidRDefault="00CC333E" w:rsidP="008372D8">
            <w:pPr>
              <w:widowControl/>
              <w:autoSpaceDE w:val="0"/>
              <w:autoSpaceDN w:val="0"/>
              <w:adjustRightInd w:val="0"/>
              <w:jc w:val="center"/>
              <w:rPr>
                <w:rFonts w:cs="Arial"/>
              </w:rPr>
            </w:pPr>
            <w:r>
              <w:rPr>
                <w:rFonts w:cs="Arial"/>
              </w:rPr>
              <w:t>Better Space for Staff</w:t>
            </w:r>
          </w:p>
        </w:tc>
        <w:tc>
          <w:tcPr>
            <w:tcW w:w="2706" w:type="dxa"/>
            <w:shd w:val="clear" w:color="auto" w:fill="D9D9D9" w:themeFill="background1" w:themeFillShade="D9"/>
          </w:tcPr>
          <w:p w14:paraId="29480D27" w14:textId="77777777" w:rsidR="00CC333E" w:rsidRPr="00D8667C" w:rsidRDefault="00CC333E" w:rsidP="008372D8">
            <w:pPr>
              <w:widowControl/>
              <w:jc w:val="center"/>
              <w:rPr>
                <w:rFonts w:cs="Arial"/>
              </w:rPr>
            </w:pPr>
            <w:r>
              <w:rPr>
                <w:rFonts w:cs="Arial"/>
              </w:rPr>
              <w:t>Insightful Productions</w:t>
            </w:r>
            <w:r w:rsidDel="002403AA">
              <w:rPr>
                <w:rFonts w:cs="Arial"/>
              </w:rPr>
              <w:t xml:space="preserve"> </w:t>
            </w:r>
          </w:p>
        </w:tc>
        <w:tc>
          <w:tcPr>
            <w:tcW w:w="2707" w:type="dxa"/>
            <w:shd w:val="clear" w:color="auto" w:fill="D9D9D9" w:themeFill="background1" w:themeFillShade="D9"/>
          </w:tcPr>
          <w:p w14:paraId="4C2D5F8B" w14:textId="77777777" w:rsidR="00CC333E" w:rsidRPr="00D8667C" w:rsidRDefault="00CC333E" w:rsidP="008372D8">
            <w:pPr>
              <w:widowControl/>
              <w:jc w:val="center"/>
              <w:rPr>
                <w:rFonts w:cs="Arial"/>
              </w:rPr>
            </w:pPr>
            <w:r>
              <w:rPr>
                <w:rFonts w:cs="Arial"/>
              </w:rPr>
              <w:t>Sustainable Growth</w:t>
            </w:r>
            <w:r w:rsidDel="002403AA">
              <w:rPr>
                <w:rFonts w:cs="Arial"/>
              </w:rPr>
              <w:t xml:space="preserve"> </w:t>
            </w:r>
          </w:p>
        </w:tc>
      </w:tr>
      <w:tr w:rsidR="00CC333E" w14:paraId="23D743D0" w14:textId="77777777" w:rsidTr="008372D8">
        <w:trPr>
          <w:cantSplit/>
          <w:tblHeader/>
          <w:jc w:val="center"/>
        </w:trPr>
        <w:tc>
          <w:tcPr>
            <w:tcW w:w="1457" w:type="dxa"/>
            <w:shd w:val="clear" w:color="auto" w:fill="D9D9D9" w:themeFill="background1" w:themeFillShade="D9"/>
          </w:tcPr>
          <w:p w14:paraId="25E6C22D" w14:textId="77777777" w:rsidR="00CC333E" w:rsidRDefault="00CC333E" w:rsidP="008372D8">
            <w:pPr>
              <w:widowControl/>
            </w:pPr>
            <w:r>
              <w:t>Outcome</w:t>
            </w:r>
          </w:p>
        </w:tc>
        <w:tc>
          <w:tcPr>
            <w:tcW w:w="2706" w:type="dxa"/>
          </w:tcPr>
          <w:p w14:paraId="20B3F39E" w14:textId="77777777" w:rsidR="00CC333E" w:rsidRPr="000A689D" w:rsidRDefault="00CC333E" w:rsidP="008372D8">
            <w:pPr>
              <w:jc w:val="center"/>
              <w:rPr>
                <w:b/>
              </w:rPr>
            </w:pPr>
            <w:r w:rsidRPr="000A689D">
              <w:rPr>
                <w:rFonts w:cs="Arial"/>
              </w:rPr>
              <w:t>Boost morale by creating a better workplace</w:t>
            </w:r>
            <w:r>
              <w:rPr>
                <w:rFonts w:cs="Arial"/>
              </w:rPr>
              <w:t xml:space="preserve"> for staff</w:t>
            </w:r>
          </w:p>
        </w:tc>
        <w:tc>
          <w:tcPr>
            <w:tcW w:w="2706" w:type="dxa"/>
          </w:tcPr>
          <w:p w14:paraId="3295C1E0" w14:textId="77777777" w:rsidR="00CC333E" w:rsidRPr="00AC4745" w:rsidRDefault="00CC333E" w:rsidP="008372D8">
            <w:pPr>
              <w:widowControl/>
              <w:jc w:val="center"/>
              <w:rPr>
                <w:rFonts w:cs="Arial"/>
                <w:b/>
              </w:rPr>
            </w:pPr>
            <w:r w:rsidRPr="000A689D">
              <w:rPr>
                <w:rFonts w:cs="Arial"/>
              </w:rPr>
              <w:t>Increase knowledge through deep cultural experiences</w:t>
            </w:r>
            <w:r>
              <w:rPr>
                <w:rFonts w:cs="Arial"/>
              </w:rPr>
              <w:t xml:space="preserve"> for Chicago theatregoers</w:t>
            </w:r>
          </w:p>
        </w:tc>
        <w:tc>
          <w:tcPr>
            <w:tcW w:w="2707" w:type="dxa"/>
          </w:tcPr>
          <w:p w14:paraId="363B812C" w14:textId="77777777" w:rsidR="00CC333E" w:rsidRPr="00FC74A3" w:rsidRDefault="00CC333E" w:rsidP="008372D8">
            <w:pPr>
              <w:widowControl/>
              <w:jc w:val="center"/>
              <w:rPr>
                <w:rFonts w:cs="Arial"/>
              </w:rPr>
            </w:pPr>
            <w:r w:rsidRPr="00FC74A3">
              <w:rPr>
                <w:rFonts w:cs="Arial"/>
              </w:rPr>
              <w:t>Strengthen all facets of the organization</w:t>
            </w:r>
            <w:r>
              <w:rPr>
                <w:rFonts w:cs="Arial"/>
              </w:rPr>
              <w:t xml:space="preserve"> to benefit all stakeholders</w:t>
            </w:r>
          </w:p>
        </w:tc>
      </w:tr>
    </w:tbl>
    <w:p w14:paraId="14513957" w14:textId="77777777" w:rsidR="00CC333E" w:rsidRDefault="00CC333E" w:rsidP="00CC333E">
      <w:pPr>
        <w:widowControl/>
      </w:pPr>
    </w:p>
    <w:p w14:paraId="0B11699E" w14:textId="12D7942F" w:rsidR="002A36C3" w:rsidRPr="00112790" w:rsidRDefault="002A36C3" w:rsidP="002A36C3">
      <w:pPr>
        <w:widowControl/>
      </w:pPr>
      <w:r>
        <w:t>As you move forward through the process, keep in mind that t</w:t>
      </w:r>
      <w:r w:rsidRPr="00A108AA">
        <w:t xml:space="preserve">here is an inclination to </w:t>
      </w:r>
      <w:r>
        <w:t xml:space="preserve">overcomplicate things. Think about your sustainable strategic plan as a house that you’re moving into – you’ll make it your own over time. As </w:t>
      </w:r>
      <w:r w:rsidRPr="00A108AA">
        <w:t>Albert Einstein</w:t>
      </w:r>
      <w:r>
        <w:t xml:space="preserve"> says, “Everyt</w:t>
      </w:r>
      <w:r w:rsidRPr="00A108AA">
        <w:t>hing should be made as simple as possible, but not simpler.”</w:t>
      </w:r>
      <w:r w:rsidRPr="00A108AA">
        <w:rPr>
          <w:rStyle w:val="EndnoteReference"/>
        </w:rPr>
        <w:endnoteReference w:id="79"/>
      </w:r>
      <w:r>
        <w:t xml:space="preserve"> </w:t>
      </w:r>
    </w:p>
    <w:p w14:paraId="360D8FEA" w14:textId="77777777" w:rsidR="004A6F0C" w:rsidRDefault="004A6F0C" w:rsidP="00F117EB">
      <w:pPr>
        <w:widowControl/>
      </w:pPr>
    </w:p>
    <w:p w14:paraId="4156E2B8" w14:textId="77777777" w:rsidR="004A6F0C" w:rsidRDefault="004A6F0C" w:rsidP="004A6F0C">
      <w:pPr>
        <w:widowControl/>
        <w:rPr>
          <w:rFonts w:cs="Arial"/>
          <w:color w:val="000000"/>
        </w:rPr>
      </w:pPr>
      <w:bookmarkStart w:id="82" w:name="_Toc352680352"/>
      <w:bookmarkStart w:id="83" w:name="_Toc352680382"/>
      <w:bookmarkStart w:id="84" w:name="_Toc352682554"/>
      <w:bookmarkStart w:id="85" w:name="_Toc352683007"/>
      <w:r>
        <w:t>Once you complete the Great Start Report, your organization can firmly</w:t>
      </w:r>
      <w:r w:rsidRPr="000E6237">
        <w:t xml:space="preserve"> establish where it is </w:t>
      </w:r>
      <w:r w:rsidRPr="000E6237">
        <w:rPr>
          <w:i/>
        </w:rPr>
        <w:t>today</w:t>
      </w:r>
      <w:r w:rsidRPr="000E6237">
        <w:t xml:space="preserve"> </w:t>
      </w:r>
      <w:r>
        <w:t xml:space="preserve">by identifying its </w:t>
      </w:r>
      <w:r w:rsidRPr="000E6237">
        <w:t xml:space="preserve">purpose, values, </w:t>
      </w:r>
      <w:r>
        <w:t xml:space="preserve">mission, current vision, and existing strategies to prepare you for thinking about </w:t>
      </w:r>
      <w:r>
        <w:rPr>
          <w:i/>
        </w:rPr>
        <w:t>tomorrow</w:t>
      </w:r>
      <w:r>
        <w:t xml:space="preserve"> in the next report.</w:t>
      </w:r>
      <w:bookmarkEnd w:id="82"/>
      <w:bookmarkEnd w:id="83"/>
      <w:bookmarkEnd w:id="84"/>
      <w:bookmarkEnd w:id="85"/>
      <w:r w:rsidRPr="000537F5">
        <w:rPr>
          <w:rFonts w:cs="Arial"/>
          <w:color w:val="000000"/>
        </w:rPr>
        <w:t xml:space="preserve"> </w:t>
      </w:r>
    </w:p>
    <w:p w14:paraId="3D447719" w14:textId="0303CD3D" w:rsidR="001425C5" w:rsidRDefault="001425C5" w:rsidP="00F117EB">
      <w:pPr>
        <w:widowControl/>
        <w:rPr>
          <w:b/>
        </w:rPr>
      </w:pPr>
    </w:p>
    <w:p w14:paraId="0699D426" w14:textId="776ACB82" w:rsidR="002B233A" w:rsidRDefault="006759FB" w:rsidP="003C5220">
      <w:pPr>
        <w:pStyle w:val="Heading2"/>
      </w:pPr>
      <w:bookmarkStart w:id="86" w:name="_Toc480225562"/>
      <w:bookmarkEnd w:id="76"/>
      <w:bookmarkEnd w:id="77"/>
      <w:r>
        <w:t>BAM</w:t>
      </w:r>
      <w:bookmarkEnd w:id="86"/>
    </w:p>
    <w:p w14:paraId="566C7604" w14:textId="77777777" w:rsidR="00751609" w:rsidRDefault="00751609" w:rsidP="00F117EB">
      <w:pPr>
        <w:pStyle w:val="Heading1"/>
        <w:widowControl/>
      </w:pPr>
      <w:bookmarkStart w:id="87" w:name="_Toc439621610"/>
    </w:p>
    <w:bookmarkEnd w:id="87"/>
    <w:p w14:paraId="0F90CC7B" w14:textId="1AF3AE1D" w:rsidR="00751609" w:rsidRDefault="003C5220" w:rsidP="00F117EB">
      <w:pPr>
        <w:widowControl/>
      </w:pPr>
      <w:r>
        <w:t xml:space="preserve">One of the most useful tools for generating ideas during the sustainable strategy process is BAM, which stands for </w:t>
      </w:r>
      <w:r w:rsidR="00751609">
        <w:t>brainstorming, affinity gr</w:t>
      </w:r>
      <w:r>
        <w:t xml:space="preserve">ouping, and multi-voting rating, It </w:t>
      </w:r>
      <w:r w:rsidR="00751609">
        <w:t xml:space="preserve">begins </w:t>
      </w:r>
      <w:r w:rsidR="00751609" w:rsidRPr="007E1E7B">
        <w:t>with brainstorming, which is a technique used to generate as many ideas as possible. There are five official steps to structur</w:t>
      </w:r>
      <w:r w:rsidR="00766F5B">
        <w:t>ing this first step</w:t>
      </w:r>
      <w:r w:rsidR="00751609" w:rsidRPr="007E1E7B">
        <w:t>:</w:t>
      </w:r>
    </w:p>
    <w:p w14:paraId="41013F35" w14:textId="77777777" w:rsidR="00751609" w:rsidRDefault="00751609" w:rsidP="00F117EB">
      <w:pPr>
        <w:widowControl/>
      </w:pPr>
    </w:p>
    <w:p w14:paraId="67E2BAC1" w14:textId="77777777" w:rsidR="00751609" w:rsidRPr="007E1E7B" w:rsidRDefault="00C90B01" w:rsidP="00F117EB">
      <w:pPr>
        <w:widowControl/>
        <w:ind w:left="1080" w:hanging="360"/>
      </w:pPr>
      <w:r>
        <w:t>1.</w:t>
      </w:r>
      <w:r>
        <w:tab/>
      </w:r>
      <w:r w:rsidR="00751609" w:rsidRPr="007E1E7B">
        <w:t>The central brainstorming question is stated, agreed on, and written down for everyone to see.</w:t>
      </w:r>
    </w:p>
    <w:p w14:paraId="00236A8A" w14:textId="77777777" w:rsidR="00751609" w:rsidRPr="007E1E7B" w:rsidRDefault="00C90B01" w:rsidP="00F117EB">
      <w:pPr>
        <w:widowControl/>
        <w:ind w:left="1080" w:hanging="360"/>
      </w:pPr>
      <w:r>
        <w:t>2.</w:t>
      </w:r>
      <w:r>
        <w:tab/>
      </w:r>
      <w:r w:rsidR="00751609" w:rsidRPr="007E1E7B">
        <w:t>Each team member, in turn gives an idea. No idea is criticized. Ever!</w:t>
      </w:r>
    </w:p>
    <w:p w14:paraId="69BADD3D" w14:textId="5DF5C81C" w:rsidR="00751609" w:rsidRPr="007E1E7B" w:rsidRDefault="00C90B01" w:rsidP="00F117EB">
      <w:pPr>
        <w:widowControl/>
        <w:ind w:left="1080" w:hanging="360"/>
      </w:pPr>
      <w:r>
        <w:lastRenderedPageBreak/>
        <w:t>3.</w:t>
      </w:r>
      <w:r>
        <w:tab/>
      </w:r>
      <w:r w:rsidR="00751609" w:rsidRPr="007E1E7B">
        <w:t>As ideas are generated, write each one in large, visible letters on a flipchart or other writing surface</w:t>
      </w:r>
      <w:r w:rsidR="00751609">
        <w:t xml:space="preserve"> [like </w:t>
      </w:r>
      <w:r w:rsidR="00751609" w:rsidRPr="007E1E7B">
        <w:t>Post-it</w:t>
      </w:r>
      <w:r w:rsidR="00751609" w:rsidRPr="007E1E7B">
        <w:rPr>
          <w:vertAlign w:val="superscript"/>
        </w:rPr>
        <w:t xml:space="preserve">® </w:t>
      </w:r>
      <w:r w:rsidR="00751609" w:rsidRPr="007E1E7B">
        <w:t>notes</w:t>
      </w:r>
      <w:r w:rsidR="00751609">
        <w:t>]</w:t>
      </w:r>
      <w:r w:rsidR="00766F5B">
        <w:t>.</w:t>
      </w:r>
    </w:p>
    <w:p w14:paraId="40C65457" w14:textId="77777777" w:rsidR="00751609" w:rsidRDefault="00C90B01" w:rsidP="00F117EB">
      <w:pPr>
        <w:widowControl/>
        <w:ind w:left="1080" w:hanging="360"/>
      </w:pPr>
      <w:r>
        <w:t>4.</w:t>
      </w:r>
      <w:r>
        <w:tab/>
      </w:r>
      <w:r w:rsidR="00751609" w:rsidRPr="007E1E7B">
        <w:t>Ideas are generated in turn until each person passes, indicating that the id</w:t>
      </w:r>
      <w:r w:rsidR="00751609">
        <w:t>eas (or members) are exhausted.</w:t>
      </w:r>
    </w:p>
    <w:p w14:paraId="139E540B" w14:textId="77777777" w:rsidR="00751609" w:rsidRDefault="00C90B01" w:rsidP="00F117EB">
      <w:pPr>
        <w:widowControl/>
        <w:ind w:left="1080" w:hanging="360"/>
      </w:pPr>
      <w:r>
        <w:t>5.</w:t>
      </w:r>
      <w:r>
        <w:tab/>
      </w:r>
      <w:r w:rsidR="00751609" w:rsidRPr="007E1E7B">
        <w:t>Review the written list of ideas for clarit</w:t>
      </w:r>
      <w:r w:rsidR="00751609">
        <w:t>y and to discard any duplicates.</w:t>
      </w:r>
      <w:r w:rsidR="00751609" w:rsidRPr="007E1E7B">
        <w:rPr>
          <w:rStyle w:val="EndnoteReference"/>
        </w:rPr>
        <w:endnoteReference w:id="80"/>
      </w:r>
    </w:p>
    <w:p w14:paraId="3C0AD395" w14:textId="77777777" w:rsidR="00751609" w:rsidRDefault="00751609" w:rsidP="00F117EB">
      <w:pPr>
        <w:widowControl/>
      </w:pPr>
    </w:p>
    <w:p w14:paraId="0663CDB4" w14:textId="77777777" w:rsidR="00751609" w:rsidRDefault="00751609" w:rsidP="00F117EB">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 participate actively.</w:t>
      </w:r>
    </w:p>
    <w:p w14:paraId="3DD72C50" w14:textId="77777777" w:rsidR="00751609" w:rsidRDefault="00751609" w:rsidP="00F117EB">
      <w:pPr>
        <w:widowControl/>
      </w:pPr>
    </w:p>
    <w:p w14:paraId="02CBBC34" w14:textId="77777777" w:rsidR="00751609" w:rsidRDefault="00751609" w:rsidP="00F117EB">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5CFFC0C6" w14:textId="77777777" w:rsidR="00751609" w:rsidRDefault="00751609" w:rsidP="00F117EB">
      <w:pPr>
        <w:widowControl/>
      </w:pPr>
    </w:p>
    <w:p w14:paraId="5A935A60" w14:textId="77777777" w:rsidR="00751609" w:rsidRDefault="00751609" w:rsidP="006B5AE0">
      <w:pPr>
        <w:widowControl/>
        <w:ind w:left="720"/>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61FEFBAD" w14:textId="77777777" w:rsidR="00751609" w:rsidRDefault="00751609" w:rsidP="006B5AE0">
      <w:pPr>
        <w:widowControl/>
        <w:ind w:left="720"/>
      </w:pPr>
    </w:p>
    <w:p w14:paraId="0E09FDC8" w14:textId="77777777" w:rsidR="00751609" w:rsidRDefault="00751609" w:rsidP="00F117EB">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3059A4A5" w14:textId="77777777" w:rsidR="00751609" w:rsidRDefault="00751609" w:rsidP="00F117EB">
      <w:pPr>
        <w:widowControl/>
      </w:pPr>
    </w:p>
    <w:p w14:paraId="7A0E1040" w14:textId="77777777" w:rsidR="00751609" w:rsidRDefault="00751609" w:rsidP="00F117EB">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8925DF1" w14:textId="77777777" w:rsidR="00751609" w:rsidRDefault="00751609" w:rsidP="00F117EB">
      <w:pPr>
        <w:widowControl/>
      </w:pPr>
    </w:p>
    <w:p w14:paraId="722A8F3C" w14:textId="77777777" w:rsidR="00751609" w:rsidRPr="007E1E7B" w:rsidRDefault="00C90B01" w:rsidP="00F117EB">
      <w:pPr>
        <w:widowControl/>
        <w:ind w:left="1080" w:hanging="360"/>
      </w:pPr>
      <w:r>
        <w:t>1.</w:t>
      </w:r>
      <w:r>
        <w:tab/>
      </w:r>
      <w:r w:rsidR="00751609" w:rsidRPr="007E1E7B">
        <w:t>Phrase the issue under discussion in a full sentence</w:t>
      </w:r>
      <w:r w:rsidR="005917A4">
        <w:t>.</w:t>
      </w:r>
    </w:p>
    <w:p w14:paraId="65C5E2D6" w14:textId="77777777" w:rsidR="00751609" w:rsidRPr="007E1E7B" w:rsidRDefault="00C90B01" w:rsidP="00F117EB">
      <w:pPr>
        <w:widowControl/>
        <w:ind w:left="1080" w:hanging="360"/>
      </w:pPr>
      <w:r>
        <w:t>2.</w:t>
      </w:r>
      <w:r>
        <w:tab/>
      </w:r>
      <w:r w:rsidR="00751609" w:rsidRPr="007E1E7B">
        <w:t>Brainstorm at least 20 ideas or issues</w:t>
      </w:r>
      <w:r w:rsidR="005917A4">
        <w:t>.</w:t>
      </w:r>
    </w:p>
    <w:p w14:paraId="739C1743" w14:textId="77777777" w:rsidR="00751609" w:rsidRPr="007E1E7B" w:rsidRDefault="00C90B01" w:rsidP="00F117EB">
      <w:pPr>
        <w:widowControl/>
        <w:ind w:left="1080" w:hanging="360"/>
      </w:pPr>
      <w:r>
        <w:t>3.</w:t>
      </w:r>
      <w:r>
        <w:tab/>
      </w:r>
      <w:r w:rsidR="00751609" w:rsidRPr="007E1E7B">
        <w:t>Without talking</w:t>
      </w:r>
      <w:r w:rsidR="005917A4">
        <w:t>,</w:t>
      </w:r>
      <w:r w:rsidR="00751609" w:rsidRPr="007E1E7B">
        <w:t xml:space="preserve"> sort ideas simultaneously into 5-10 related groupings</w:t>
      </w:r>
      <w:r w:rsidR="005917A4">
        <w:t>.</w:t>
      </w:r>
    </w:p>
    <w:p w14:paraId="46355848" w14:textId="77777777" w:rsidR="00751609" w:rsidRDefault="00C90B01" w:rsidP="00F117EB">
      <w:pPr>
        <w:widowControl/>
        <w:ind w:left="1080" w:hanging="360"/>
      </w:pPr>
      <w:r>
        <w:t>4.</w:t>
      </w:r>
      <w:r>
        <w:tab/>
      </w:r>
      <w:r w:rsidR="00751609" w:rsidRPr="007E1E7B">
        <w:t xml:space="preserve">For each grouping, create </w:t>
      </w:r>
      <w:r w:rsidR="005917A4">
        <w:t xml:space="preserve">a </w:t>
      </w:r>
      <w:r w:rsidR="00751609" w:rsidRPr="007E1E7B">
        <w:t xml:space="preserve">summary </w:t>
      </w:r>
      <w:r w:rsidR="00751609">
        <w:t>or header cards using consensus.</w:t>
      </w:r>
      <w:r w:rsidR="00751609" w:rsidRPr="007E1E7B">
        <w:rPr>
          <w:rStyle w:val="EndnoteReference"/>
        </w:rPr>
        <w:endnoteReference w:id="81"/>
      </w:r>
    </w:p>
    <w:p w14:paraId="07888E36" w14:textId="77777777" w:rsidR="00751609" w:rsidRDefault="00751609" w:rsidP="00F117EB">
      <w:pPr>
        <w:widowControl/>
      </w:pPr>
    </w:p>
    <w:p w14:paraId="1CC46F1B" w14:textId="735C8E9C" w:rsidR="00751609" w:rsidRDefault="00751609" w:rsidP="00F117EB">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 xml:space="preserve">is bad. In other words, you don’t want to end up having just one or two groupings when 10 are actually present. </w:t>
      </w:r>
      <w:r w:rsidR="0005358D">
        <w:t xml:space="preserve">You can build </w:t>
      </w:r>
      <w:r w:rsidR="00DF009A">
        <w:t>an affinity</w:t>
      </w:r>
      <w:r w:rsidRPr="007E1E7B">
        <w:t xml:space="preserve"> diagram quickly, but you want to practice this before going before a group</w:t>
      </w:r>
      <w:r w:rsidR="005917A4">
        <w:t>. Y</w:t>
      </w:r>
      <w:r>
        <w:t xml:space="preserve">ou </w:t>
      </w:r>
      <w:r w:rsidRPr="007E1E7B">
        <w:t>have to be able to see the trees</w:t>
      </w:r>
      <w:r>
        <w:t xml:space="preserve"> for the forest and that takes some practice.</w:t>
      </w:r>
    </w:p>
    <w:p w14:paraId="36E72F35" w14:textId="77777777" w:rsidR="00751609" w:rsidRDefault="00751609" w:rsidP="00F117EB">
      <w:pPr>
        <w:widowControl/>
      </w:pPr>
    </w:p>
    <w:p w14:paraId="5E0ADA45" w14:textId="77777777" w:rsidR="00751609" w:rsidRDefault="00751609" w:rsidP="00F117EB">
      <w:pPr>
        <w:widowControl/>
      </w:pPr>
      <w:r w:rsidRPr="007E1E7B">
        <w:lastRenderedPageBreak/>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616476FC" w14:textId="77777777" w:rsidR="00751609" w:rsidRPr="007E1E7B" w:rsidRDefault="00751609" w:rsidP="00F117EB">
      <w:pPr>
        <w:widowControl/>
        <w:jc w:val="cente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0384607A" w14:textId="77777777" w:rsidTr="00C90B01">
        <w:trPr>
          <w:jc w:val="center"/>
        </w:trPr>
        <w:tc>
          <w:tcPr>
            <w:tcW w:w="4788" w:type="dxa"/>
            <w:shd w:val="clear" w:color="auto" w:fill="D9D9D9" w:themeFill="background1" w:themeFillShade="D9"/>
          </w:tcPr>
          <w:p w14:paraId="66358D4B" w14:textId="77777777" w:rsidR="00751609" w:rsidRPr="009E5BCF" w:rsidRDefault="00751609" w:rsidP="00F117EB">
            <w:pPr>
              <w:widowControl/>
              <w:jc w:val="center"/>
            </w:pPr>
            <w:r w:rsidRPr="009E5BCF">
              <w:t>Ideas</w:t>
            </w:r>
          </w:p>
        </w:tc>
        <w:tc>
          <w:tcPr>
            <w:tcW w:w="4788" w:type="dxa"/>
            <w:shd w:val="clear" w:color="auto" w:fill="D9D9D9" w:themeFill="background1" w:themeFillShade="D9"/>
          </w:tcPr>
          <w:p w14:paraId="2F7A57BB" w14:textId="77777777" w:rsidR="00751609" w:rsidRPr="009E5BCF" w:rsidRDefault="00751609" w:rsidP="00F117EB">
            <w:pPr>
              <w:widowControl/>
              <w:jc w:val="center"/>
            </w:pPr>
            <w:r w:rsidRPr="009E5BCF">
              <w:t>Results</w:t>
            </w:r>
          </w:p>
        </w:tc>
      </w:tr>
      <w:tr w:rsidR="00751609" w:rsidRPr="00616773" w14:paraId="5B3E5A4C" w14:textId="77777777" w:rsidTr="00D97FC8">
        <w:trPr>
          <w:jc w:val="center"/>
        </w:trPr>
        <w:tc>
          <w:tcPr>
            <w:tcW w:w="4788" w:type="dxa"/>
          </w:tcPr>
          <w:p w14:paraId="0875DD00" w14:textId="77777777" w:rsidR="00751609" w:rsidRPr="008D53D2" w:rsidRDefault="00751609" w:rsidP="00F117EB">
            <w:pPr>
              <w:widowControl/>
            </w:pPr>
            <w:r w:rsidRPr="009E5BCF">
              <w:t>contacts and resources, get money</w:t>
            </w:r>
          </w:p>
        </w:tc>
        <w:tc>
          <w:tcPr>
            <w:tcW w:w="4788" w:type="dxa"/>
          </w:tcPr>
          <w:p w14:paraId="2CABF0B7" w14:textId="77777777" w:rsidR="00751609" w:rsidRPr="009E5BCF" w:rsidRDefault="00751609" w:rsidP="00F117EB">
            <w:pPr>
              <w:widowControl/>
              <w:rPr>
                <w:b/>
              </w:rPr>
            </w:pPr>
            <w:r w:rsidRPr="009E5BCF">
              <w:t>Raise money</w:t>
            </w:r>
          </w:p>
        </w:tc>
      </w:tr>
      <w:tr w:rsidR="00751609" w:rsidRPr="00616773" w14:paraId="76EE6F5E" w14:textId="77777777" w:rsidTr="00D97FC8">
        <w:trPr>
          <w:jc w:val="center"/>
        </w:trPr>
        <w:tc>
          <w:tcPr>
            <w:tcW w:w="4788" w:type="dxa"/>
          </w:tcPr>
          <w:p w14:paraId="021AE9D5" w14:textId="77777777" w:rsidR="00751609" w:rsidRPr="009E5BCF" w:rsidRDefault="00751609" w:rsidP="00F117EB">
            <w:pPr>
              <w:widowControl/>
            </w:pPr>
            <w:r w:rsidRPr="009E5BCF">
              <w:t>recruit others, sit on subcommittees, do the work of the board</w:t>
            </w:r>
          </w:p>
        </w:tc>
        <w:tc>
          <w:tcPr>
            <w:tcW w:w="4788" w:type="dxa"/>
          </w:tcPr>
          <w:p w14:paraId="5D894A26" w14:textId="77777777" w:rsidR="00751609" w:rsidRPr="009E5BCF" w:rsidRDefault="00751609" w:rsidP="00F117EB">
            <w:pPr>
              <w:widowControl/>
            </w:pPr>
            <w:r w:rsidRPr="009E5BCF">
              <w:t>Do the board’s work</w:t>
            </w:r>
          </w:p>
        </w:tc>
      </w:tr>
      <w:tr w:rsidR="00751609" w:rsidRPr="00616773" w14:paraId="13C978EC" w14:textId="77777777" w:rsidTr="00D97FC8">
        <w:trPr>
          <w:jc w:val="center"/>
        </w:trPr>
        <w:tc>
          <w:tcPr>
            <w:tcW w:w="4788" w:type="dxa"/>
          </w:tcPr>
          <w:p w14:paraId="343358A5" w14:textId="77777777" w:rsidR="00751609" w:rsidRPr="009E5BCF" w:rsidRDefault="00751609" w:rsidP="00F117EB">
            <w:pPr>
              <w:widowControl/>
            </w:pPr>
            <w:r w:rsidRPr="009E5BCF">
              <w:t>be ambassadors, promote, good representatives</w:t>
            </w:r>
            <w:r>
              <w:t>, advocate</w:t>
            </w:r>
          </w:p>
        </w:tc>
        <w:tc>
          <w:tcPr>
            <w:tcW w:w="4788" w:type="dxa"/>
          </w:tcPr>
          <w:p w14:paraId="30DC7035" w14:textId="77777777" w:rsidR="00751609" w:rsidRPr="009E5BCF" w:rsidRDefault="00751609" w:rsidP="00F117EB">
            <w:pPr>
              <w:widowControl/>
            </w:pPr>
            <w:r w:rsidRPr="009E5BCF">
              <w:t>Champion the organization</w:t>
            </w:r>
          </w:p>
        </w:tc>
      </w:tr>
      <w:tr w:rsidR="00751609" w:rsidRPr="00616773" w14:paraId="566A4D30" w14:textId="77777777" w:rsidTr="00D97FC8">
        <w:trPr>
          <w:jc w:val="center"/>
        </w:trPr>
        <w:tc>
          <w:tcPr>
            <w:tcW w:w="4788" w:type="dxa"/>
          </w:tcPr>
          <w:p w14:paraId="3330BD24" w14:textId="77777777" w:rsidR="00751609" w:rsidRPr="009E5BCF" w:rsidRDefault="00751609" w:rsidP="00F117EB">
            <w:pPr>
              <w:widowControl/>
            </w:pPr>
            <w:r w:rsidRPr="009E5BCF">
              <w:t>prepare, be educated, dedicated, ask questions, make good decisions, attend, provide tech expertise, be active, participate, give money, attend events</w:t>
            </w:r>
          </w:p>
        </w:tc>
        <w:tc>
          <w:tcPr>
            <w:tcW w:w="4788" w:type="dxa"/>
          </w:tcPr>
          <w:p w14:paraId="6FD4EBE3" w14:textId="77777777" w:rsidR="00751609" w:rsidRPr="009E5BCF" w:rsidRDefault="00751609" w:rsidP="00F117EB">
            <w:pPr>
              <w:widowControl/>
            </w:pPr>
            <w:r w:rsidRPr="009E5BCF">
              <w:t>Make good decisions</w:t>
            </w:r>
          </w:p>
        </w:tc>
      </w:tr>
    </w:tbl>
    <w:p w14:paraId="47200FAA" w14:textId="77777777" w:rsidR="00751609" w:rsidRDefault="00751609" w:rsidP="00F117EB">
      <w:pPr>
        <w:widowControl/>
      </w:pPr>
    </w:p>
    <w:p w14:paraId="3405D5CF" w14:textId="77777777" w:rsidR="00751609" w:rsidRDefault="00751609" w:rsidP="00F117EB">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5EE83300" w14:textId="77777777" w:rsidR="00751609" w:rsidRDefault="00751609" w:rsidP="00F117EB">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251DC884" w14:textId="77777777" w:rsidTr="00C90B01">
        <w:trPr>
          <w:trHeight w:val="228"/>
        </w:trPr>
        <w:tc>
          <w:tcPr>
            <w:tcW w:w="4788" w:type="dxa"/>
            <w:shd w:val="clear" w:color="auto" w:fill="D9D9D9" w:themeFill="background1" w:themeFillShade="D9"/>
          </w:tcPr>
          <w:p w14:paraId="0CF967D0" w14:textId="77777777" w:rsidR="00751609" w:rsidRPr="009E5BCF" w:rsidRDefault="00751609" w:rsidP="00F117EB">
            <w:pPr>
              <w:widowControl/>
              <w:jc w:val="center"/>
            </w:pPr>
            <w:r w:rsidRPr="009E5BCF">
              <w:t>Ideas</w:t>
            </w:r>
          </w:p>
        </w:tc>
        <w:tc>
          <w:tcPr>
            <w:tcW w:w="4788" w:type="dxa"/>
            <w:shd w:val="clear" w:color="auto" w:fill="D9D9D9" w:themeFill="background1" w:themeFillShade="D9"/>
          </w:tcPr>
          <w:p w14:paraId="57103DC0" w14:textId="77777777" w:rsidR="00751609" w:rsidRPr="009E5BCF" w:rsidRDefault="00751609" w:rsidP="00F117EB">
            <w:pPr>
              <w:widowControl/>
              <w:jc w:val="center"/>
            </w:pPr>
            <w:r w:rsidRPr="009E5BCF">
              <w:t>Results</w:t>
            </w:r>
          </w:p>
        </w:tc>
      </w:tr>
      <w:tr w:rsidR="00751609" w:rsidRPr="00616773" w14:paraId="39A0CE5A" w14:textId="77777777" w:rsidTr="00D97FC8">
        <w:trPr>
          <w:trHeight w:val="1012"/>
        </w:trPr>
        <w:tc>
          <w:tcPr>
            <w:tcW w:w="4788" w:type="dxa"/>
          </w:tcPr>
          <w:p w14:paraId="02A23AA9" w14:textId="77777777" w:rsidR="00751609" w:rsidRPr="00724835" w:rsidRDefault="00751609" w:rsidP="00F117EB">
            <w:pPr>
              <w:widowControl/>
            </w:pPr>
            <w:r w:rsidRPr="009E5BCF">
              <w:t xml:space="preserve">prepare, be educated, dedicated, ask questions, make good decisions, attend, provide tech expertise, be active, participate, give money, attend events </w:t>
            </w:r>
          </w:p>
        </w:tc>
        <w:tc>
          <w:tcPr>
            <w:tcW w:w="4788" w:type="dxa"/>
          </w:tcPr>
          <w:p w14:paraId="24B11C8B" w14:textId="77777777" w:rsidR="00751609" w:rsidRPr="00724835" w:rsidRDefault="00751609" w:rsidP="00F117EB">
            <w:pPr>
              <w:widowControl/>
              <w:rPr>
                <w:b/>
              </w:rPr>
            </w:pPr>
            <w:r w:rsidRPr="009E5BCF">
              <w:t>Make good decisions (21)</w:t>
            </w:r>
          </w:p>
        </w:tc>
      </w:tr>
      <w:tr w:rsidR="00751609" w:rsidRPr="00616773" w14:paraId="4C858B45" w14:textId="77777777" w:rsidTr="00D97FC8">
        <w:trPr>
          <w:trHeight w:val="296"/>
        </w:trPr>
        <w:tc>
          <w:tcPr>
            <w:tcW w:w="4788" w:type="dxa"/>
          </w:tcPr>
          <w:p w14:paraId="6919129B" w14:textId="77777777" w:rsidR="00751609" w:rsidRPr="00724835" w:rsidRDefault="00751609" w:rsidP="00F117EB">
            <w:pPr>
              <w:widowControl/>
            </w:pPr>
            <w:r w:rsidRPr="009E5BCF">
              <w:t>contacts and resources, get money</w:t>
            </w:r>
          </w:p>
        </w:tc>
        <w:tc>
          <w:tcPr>
            <w:tcW w:w="4788" w:type="dxa"/>
          </w:tcPr>
          <w:p w14:paraId="01EBC231" w14:textId="77777777" w:rsidR="00751609" w:rsidRPr="00724835" w:rsidRDefault="00751609" w:rsidP="00F117EB">
            <w:pPr>
              <w:widowControl/>
            </w:pPr>
            <w:r>
              <w:t>Raise money (13)</w:t>
            </w:r>
          </w:p>
        </w:tc>
      </w:tr>
      <w:tr w:rsidR="00751609" w:rsidRPr="00616773" w14:paraId="5DB8D681" w14:textId="77777777" w:rsidTr="00D97FC8">
        <w:trPr>
          <w:trHeight w:val="513"/>
        </w:trPr>
        <w:tc>
          <w:tcPr>
            <w:tcW w:w="4788" w:type="dxa"/>
          </w:tcPr>
          <w:p w14:paraId="3A3CBC1F" w14:textId="77777777" w:rsidR="00751609" w:rsidRPr="00724835" w:rsidRDefault="00751609" w:rsidP="00F117EB">
            <w:pPr>
              <w:widowControl/>
            </w:pPr>
            <w:r w:rsidRPr="009E5BCF">
              <w:t>be ambassadors, promote, good representatives, advocate</w:t>
            </w:r>
          </w:p>
        </w:tc>
        <w:tc>
          <w:tcPr>
            <w:tcW w:w="4788" w:type="dxa"/>
          </w:tcPr>
          <w:p w14:paraId="4709CAE0" w14:textId="77777777" w:rsidR="00751609" w:rsidRPr="00724835" w:rsidRDefault="00751609" w:rsidP="00F117EB">
            <w:pPr>
              <w:widowControl/>
            </w:pPr>
            <w:r w:rsidRPr="009E5BCF">
              <w:t>Champion the organization (8)</w:t>
            </w:r>
          </w:p>
        </w:tc>
      </w:tr>
      <w:tr w:rsidR="00751609" w:rsidRPr="00616773" w14:paraId="5C680ED1" w14:textId="77777777" w:rsidTr="00D97FC8">
        <w:trPr>
          <w:trHeight w:val="170"/>
        </w:trPr>
        <w:tc>
          <w:tcPr>
            <w:tcW w:w="4788" w:type="dxa"/>
          </w:tcPr>
          <w:p w14:paraId="1709F89E" w14:textId="77777777" w:rsidR="00751609" w:rsidRPr="00724835" w:rsidRDefault="00751609" w:rsidP="00F117EB">
            <w:pPr>
              <w:widowControl/>
            </w:pPr>
            <w:r w:rsidRPr="009E5BCF">
              <w:t xml:space="preserve">recruit others, sit on sub committees, do the work of the board </w:t>
            </w:r>
          </w:p>
        </w:tc>
        <w:tc>
          <w:tcPr>
            <w:tcW w:w="4788" w:type="dxa"/>
          </w:tcPr>
          <w:p w14:paraId="7493927F" w14:textId="77777777" w:rsidR="00751609" w:rsidRPr="00724835" w:rsidRDefault="00751609" w:rsidP="00F117EB">
            <w:pPr>
              <w:widowControl/>
            </w:pPr>
            <w:r>
              <w:br w:type="column"/>
              <w:t>Do the board’s work (0)</w:t>
            </w:r>
          </w:p>
        </w:tc>
      </w:tr>
    </w:tbl>
    <w:p w14:paraId="1F0D4B5C" w14:textId="77777777" w:rsidR="00751609" w:rsidRDefault="00751609" w:rsidP="00F117EB">
      <w:pPr>
        <w:widowControl/>
      </w:pPr>
    </w:p>
    <w:p w14:paraId="5C10BD52" w14:textId="77777777" w:rsidR="00751609" w:rsidRDefault="00751609" w:rsidP="00F117EB">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Indeed, perhaps less important than what is at the top of the list is what ends up at the bottom</w:t>
      </w:r>
      <w:r>
        <w:t xml:space="preserve">. Multi-voting is a good way to winnow out the things that you’re not going to pursue further. </w:t>
      </w:r>
    </w:p>
    <w:p w14:paraId="093BD5C6" w14:textId="77777777" w:rsidR="00751609" w:rsidRDefault="00751609" w:rsidP="00F117EB">
      <w:pPr>
        <w:widowControl/>
      </w:pPr>
    </w:p>
    <w:p w14:paraId="5784BE62" w14:textId="77777777" w:rsidR="00751609" w:rsidRDefault="00751609" w:rsidP="00F117EB">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1A888AF3" w14:textId="77777777" w:rsidR="00751609" w:rsidRDefault="00751609" w:rsidP="00F117EB">
      <w:pPr>
        <w:widowControl/>
      </w:pPr>
      <w:bookmarkStart w:id="88" w:name="_Toc264188318"/>
      <w:bookmarkStart w:id="89" w:name="_Toc265049500"/>
      <w:bookmarkEnd w:id="88"/>
      <w:bookmarkEnd w:id="89"/>
    </w:p>
    <w:p w14:paraId="03473B7C" w14:textId="77777777" w:rsidR="00751609" w:rsidRDefault="00751609" w:rsidP="00F117EB">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lastRenderedPageBreak/>
        <w:t xml:space="preserve">notes. </w:t>
      </w:r>
      <w:r>
        <w:t xml:space="preserve">You should also get </w:t>
      </w:r>
      <w:r w:rsidRPr="007E1E7B">
        <w:t xml:space="preserve">black magic markers and sticky dots </w:t>
      </w:r>
      <w:r>
        <w:t xml:space="preserve">in blue, red, and green colors. </w:t>
      </w:r>
    </w:p>
    <w:p w14:paraId="5EC1C828" w14:textId="77777777" w:rsidR="00751609" w:rsidRDefault="00751609" w:rsidP="00F117EB">
      <w:pPr>
        <w:widowControl/>
      </w:pPr>
    </w:p>
    <w:p w14:paraId="4B2884A5" w14:textId="77777777" w:rsidR="00751609" w:rsidRDefault="00751609" w:rsidP="00F117EB">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6C757DD0" w14:textId="77777777" w:rsidR="00751609" w:rsidRDefault="00751609" w:rsidP="00F117EB">
      <w:pPr>
        <w:widowControl/>
      </w:pPr>
    </w:p>
    <w:p w14:paraId="72688687" w14:textId="40D7F813" w:rsidR="00751609" w:rsidRDefault="00751609" w:rsidP="00F117EB">
      <w:pPr>
        <w:widowControl/>
      </w:pPr>
      <w:r>
        <w:t>A</w:t>
      </w:r>
      <w:r w:rsidRPr="007E1E7B">
        <w:t>rrange the participants around a table set up in an open U shape with an</w:t>
      </w:r>
      <w:r>
        <w:t xml:space="preserve"> </w:t>
      </w:r>
      <w:r w:rsidRPr="007E1E7B">
        <w:t xml:space="preserve">equal number of comfortable chairs on the three </w:t>
      </w:r>
      <w:r w:rsidR="00AD6631">
        <w:t xml:space="preserve">exterior </w:t>
      </w:r>
      <w:r w:rsidRPr="007E1E7B">
        <w:t xml:space="preserve">sides. </w:t>
      </w:r>
      <w:r>
        <w:t>P</w:t>
      </w:r>
      <w:r w:rsidRPr="007E1E7B">
        <w:t xml:space="preserve">ut the easels at the head of the open U. </w:t>
      </w:r>
      <w:r>
        <w:t>You’re now ready to go!</w:t>
      </w:r>
    </w:p>
    <w:p w14:paraId="2EFDCD86" w14:textId="77777777" w:rsidR="002B233A" w:rsidRDefault="002B233A" w:rsidP="00F117EB">
      <w:pPr>
        <w:widowControl/>
      </w:pPr>
    </w:p>
    <w:p w14:paraId="59C2577C" w14:textId="77777777" w:rsidR="00751609" w:rsidRDefault="00751609" w:rsidP="00F117EB">
      <w:pPr>
        <w:widowControl/>
      </w:pPr>
      <w:bookmarkStart w:id="90" w:name="_Toc439003741"/>
      <w:bookmarkStart w:id="91" w:name="_Toc444854265"/>
      <w:r>
        <w:br w:type="page"/>
      </w:r>
    </w:p>
    <w:p w14:paraId="0FA306AB" w14:textId="77777777" w:rsidR="00554F5A" w:rsidRDefault="00554F5A" w:rsidP="00F117EB">
      <w:pPr>
        <w:pStyle w:val="Header"/>
        <w:widowControl/>
      </w:pPr>
      <w:bookmarkStart w:id="92" w:name="_Toc480225563"/>
      <w:bookmarkEnd w:id="90"/>
      <w:bookmarkEnd w:id="91"/>
      <w:r w:rsidRPr="009F1976">
        <w:lastRenderedPageBreak/>
        <w:t>References</w:t>
      </w:r>
      <w:bookmarkEnd w:id="6"/>
      <w:bookmarkEnd w:id="92"/>
    </w:p>
    <w:p w14:paraId="7C4380B2" w14:textId="77777777" w:rsidR="00554F5A" w:rsidRDefault="00554F5A" w:rsidP="00F117EB">
      <w:pPr>
        <w:widowControl/>
        <w:rPr>
          <w:noProof/>
        </w:rPr>
      </w:pPr>
    </w:p>
    <w:p w14:paraId="44AD1DCE" w14:textId="77777777" w:rsidR="003D74F1" w:rsidRPr="003D74F1" w:rsidRDefault="00A343D2" w:rsidP="003D74F1">
      <w:pPr>
        <w:pStyle w:val="EndNoteBibliography"/>
      </w:pPr>
      <w:r w:rsidRPr="00102E77">
        <w:rPr>
          <w:sz w:val="20"/>
          <w:szCs w:val="20"/>
        </w:rPr>
        <w:fldChar w:fldCharType="begin"/>
      </w:r>
      <w:r w:rsidR="00554F5A" w:rsidRPr="00102E77">
        <w:rPr>
          <w:sz w:val="20"/>
          <w:szCs w:val="20"/>
        </w:rPr>
        <w:instrText xml:space="preserve"> ADDIN EN.REFLIST </w:instrText>
      </w:r>
      <w:r w:rsidRPr="00102E77">
        <w:rPr>
          <w:sz w:val="20"/>
          <w:szCs w:val="20"/>
        </w:rPr>
        <w:fldChar w:fldCharType="separate"/>
      </w:r>
      <w:r w:rsidR="003D74F1" w:rsidRPr="003D74F1">
        <w:rPr>
          <w:i/>
        </w:rPr>
        <w:t>2005 MSO Benchmarking Survey Results</w:t>
      </w:r>
      <w:r w:rsidR="003D74F1" w:rsidRPr="003D74F1">
        <w:t xml:space="preserve">. (2005). Retrieved from Washington: </w:t>
      </w:r>
      <w:hyperlink r:id="rId11" w:history="1">
        <w:r w:rsidR="003D74F1" w:rsidRPr="003D74F1">
          <w:rPr>
            <w:rStyle w:val="Hyperlink"/>
          </w:rPr>
          <w:t>http://www.allianceonline.org/assets/library/5_2005msobenchmarking.pdf</w:t>
        </w:r>
      </w:hyperlink>
    </w:p>
    <w:p w14:paraId="405D4C77" w14:textId="77777777" w:rsidR="003D74F1" w:rsidRPr="003D74F1" w:rsidRDefault="003D74F1" w:rsidP="003D74F1">
      <w:pPr>
        <w:pStyle w:val="EndNoteBibliography"/>
      </w:pPr>
      <w:r w:rsidRPr="003D74F1">
        <w:t xml:space="preserve">All in a day's work. (2001). </w:t>
      </w:r>
      <w:r w:rsidRPr="003D74F1">
        <w:rPr>
          <w:i/>
        </w:rPr>
        <w:t>Harvard Business Review, 79</w:t>
      </w:r>
      <w:r w:rsidRPr="003D74F1">
        <w:t xml:space="preserve">(11), 54-66. </w:t>
      </w:r>
    </w:p>
    <w:p w14:paraId="564B48E5" w14:textId="77777777" w:rsidR="003D74F1" w:rsidRPr="003D74F1" w:rsidRDefault="003D74F1" w:rsidP="003D74F1">
      <w:pPr>
        <w:pStyle w:val="EndNoteBibliography"/>
      </w:pPr>
      <w:r w:rsidRPr="003D74F1">
        <w:t xml:space="preserve">Allison, M., &amp; Kaye, J. (1997). </w:t>
      </w:r>
      <w:r w:rsidRPr="003D74F1">
        <w:rPr>
          <w:i/>
        </w:rPr>
        <w:t>Strategic planning for nonprofit organizations: A practical guide and workbook</w:t>
      </w:r>
      <w:r w:rsidRPr="003D74F1">
        <w:t>. New York: Wiley.</w:t>
      </w:r>
    </w:p>
    <w:p w14:paraId="213866F7" w14:textId="77777777" w:rsidR="003D74F1" w:rsidRPr="003D74F1" w:rsidRDefault="003D74F1" w:rsidP="003D74F1">
      <w:pPr>
        <w:pStyle w:val="EndNoteBibliography"/>
      </w:pPr>
      <w:r w:rsidRPr="003D74F1">
        <w:t xml:space="preserve">Allison, M., &amp; Kaye, J. (2005). </w:t>
      </w:r>
      <w:r w:rsidRPr="003D74F1">
        <w:rPr>
          <w:i/>
        </w:rPr>
        <w:t>Strategic planning for nonprofit organizations : a practical guide and workbook</w:t>
      </w:r>
      <w:r w:rsidRPr="003D74F1">
        <w:t xml:space="preserve"> (2nd ed.). Hoboken, N.J.: Wiley.</w:t>
      </w:r>
    </w:p>
    <w:p w14:paraId="0BD2C92E" w14:textId="77777777" w:rsidR="003D74F1" w:rsidRPr="003D74F1" w:rsidRDefault="003D74F1" w:rsidP="003D74F1">
      <w:pPr>
        <w:pStyle w:val="EndNoteBibliography"/>
      </w:pPr>
      <w:r w:rsidRPr="003D74F1">
        <w:t xml:space="preserve">Allison, M., &amp; Kaye, J. (2015). </w:t>
      </w:r>
      <w:r w:rsidRPr="003D74F1">
        <w:rPr>
          <w:i/>
        </w:rPr>
        <w:t>Strategic planning for nonprofit organizations: A practical guide for dynamic times</w:t>
      </w:r>
      <w:r w:rsidRPr="003D74F1">
        <w:t>. Hoboken, NJ: John Wiley &amp; Sons, Inc.</w:t>
      </w:r>
    </w:p>
    <w:p w14:paraId="307CAD13" w14:textId="77777777" w:rsidR="003D74F1" w:rsidRPr="003D74F1" w:rsidRDefault="003D74F1" w:rsidP="003D74F1">
      <w:pPr>
        <w:pStyle w:val="EndNoteBibliography"/>
      </w:pPr>
      <w:r w:rsidRPr="003D74F1">
        <w:t xml:space="preserve">Ansoff, H. I. (1957). Strategies for diversification. </w:t>
      </w:r>
      <w:r w:rsidRPr="003D74F1">
        <w:rPr>
          <w:i/>
        </w:rPr>
        <w:t>Harvard Business Review, 35</w:t>
      </w:r>
      <w:r w:rsidRPr="003D74F1">
        <w:t xml:space="preserve">(5), 113-124. </w:t>
      </w:r>
    </w:p>
    <w:p w14:paraId="3A0870B1" w14:textId="0EB610F2" w:rsidR="003D74F1" w:rsidRPr="003D74F1" w:rsidRDefault="003D74F1" w:rsidP="003D74F1">
      <w:pPr>
        <w:pStyle w:val="EndNoteBibliography"/>
      </w:pPr>
      <w:r w:rsidRPr="003D74F1">
        <w:t xml:space="preserve">Anthony, S. (2010). How to kill innovation: Keep asking questions </w:t>
      </w:r>
      <w:r w:rsidRPr="003D74F1">
        <w:rPr>
          <w:i/>
        </w:rPr>
        <w:t>2010</w:t>
      </w:r>
      <w:r w:rsidRPr="003D74F1">
        <w:t>(March 1). Retrieved from</w:t>
      </w:r>
      <w:r w:rsidR="005768DC">
        <w:t>:</w:t>
      </w:r>
      <w:r w:rsidRPr="003D74F1">
        <w:t xml:space="preserve"> </w:t>
      </w:r>
      <w:hyperlink r:id="rId12" w:history="1">
        <w:r w:rsidRPr="003D74F1">
          <w:rPr>
            <w:rStyle w:val="Hyperlink"/>
          </w:rPr>
          <w:t>http://www.bloomberg.com/apps/harvardbusiness?sid=Hdce46ee0bd8fdb46e5b60dd41038aacf</w:t>
        </w:r>
      </w:hyperlink>
    </w:p>
    <w:p w14:paraId="70D81861" w14:textId="77777777" w:rsidR="003D74F1" w:rsidRPr="003D74F1" w:rsidRDefault="003D74F1" w:rsidP="003D74F1">
      <w:pPr>
        <w:pStyle w:val="EndNoteBibliography"/>
      </w:pPr>
      <w:r w:rsidRPr="003D74F1">
        <w:t xml:space="preserve">Arden, H., Wall, S., &amp; White Deer of Autumn. (1990). </w:t>
      </w:r>
      <w:r w:rsidRPr="003D74F1">
        <w:rPr>
          <w:i/>
        </w:rPr>
        <w:t>Wisdomkeepers: Meetings with Native American spiritual elders</w:t>
      </w:r>
      <w:r w:rsidRPr="003D74F1">
        <w:t>. Hillsboro, OR: Beyond Words.</w:t>
      </w:r>
    </w:p>
    <w:p w14:paraId="2D2C3887" w14:textId="77777777" w:rsidR="003D74F1" w:rsidRPr="003D74F1" w:rsidRDefault="003D74F1" w:rsidP="003D74F1">
      <w:pPr>
        <w:pStyle w:val="EndNoteBibliography"/>
      </w:pPr>
      <w:r w:rsidRPr="003D74F1">
        <w:t xml:space="preserve">Avolio, B. J., Gardner, W. L., Walumbwa, F. O., Luthans, F., &amp; May, D. R. (2004). Unlocking the mask: A look at the process by which authentic leaders impact follower attitudes and behaviors. </w:t>
      </w:r>
      <w:r w:rsidRPr="003D74F1">
        <w:rPr>
          <w:i/>
        </w:rPr>
        <w:t>Leadership Quarterly, 15</w:t>
      </w:r>
      <w:r w:rsidRPr="003D74F1">
        <w:t xml:space="preserve">(6), 801-823. </w:t>
      </w:r>
    </w:p>
    <w:p w14:paraId="14814D1E" w14:textId="77777777" w:rsidR="003D74F1" w:rsidRPr="003D74F1" w:rsidRDefault="003D74F1" w:rsidP="003D74F1">
      <w:pPr>
        <w:pStyle w:val="EndNoteBibliography"/>
      </w:pPr>
      <w:r w:rsidRPr="003D74F1">
        <w:t xml:space="preserve">Baetz, M. C., &amp; Bart, C. K. (1996). Developing mission statements which work. </w:t>
      </w:r>
      <w:r w:rsidRPr="003D74F1">
        <w:rPr>
          <w:i/>
        </w:rPr>
        <w:t>Long Range Planning, 29</w:t>
      </w:r>
      <w:r w:rsidRPr="003D74F1">
        <w:t xml:space="preserve">(4), 526-533. </w:t>
      </w:r>
    </w:p>
    <w:p w14:paraId="3F78229C" w14:textId="0D87EDBF" w:rsidR="003D74F1" w:rsidRPr="003D74F1" w:rsidRDefault="003D74F1" w:rsidP="003D74F1">
      <w:pPr>
        <w:pStyle w:val="EndNoteBibliography"/>
      </w:pPr>
      <w:r w:rsidRPr="003D74F1">
        <w:t xml:space="preserve">Barker, K. L., &amp; Burdick, D. W. (1985). </w:t>
      </w:r>
      <w:r w:rsidRPr="003D74F1">
        <w:rPr>
          <w:i/>
        </w:rPr>
        <w:t>The NIV study bible: New international version</w:t>
      </w:r>
      <w:r w:rsidRPr="003D74F1">
        <w:t>. Grand Rapids, MI: Zondervan Bible</w:t>
      </w:r>
      <w:r w:rsidR="009273B7">
        <w:t>.</w:t>
      </w:r>
      <w:r w:rsidRPr="003D74F1">
        <w:t xml:space="preserve"> </w:t>
      </w:r>
    </w:p>
    <w:p w14:paraId="7ED482AD" w14:textId="77777777" w:rsidR="003D74F1" w:rsidRPr="003D74F1" w:rsidRDefault="003D74F1" w:rsidP="003D74F1">
      <w:pPr>
        <w:pStyle w:val="EndNoteBibliography"/>
      </w:pPr>
      <w:r w:rsidRPr="003D74F1">
        <w:t xml:space="preserve">Barry, B. W. (1997). </w:t>
      </w:r>
      <w:r w:rsidRPr="003D74F1">
        <w:rPr>
          <w:i/>
        </w:rPr>
        <w:t>Strategic planning workbook for nonprofit organizations</w:t>
      </w:r>
      <w:r w:rsidRPr="003D74F1">
        <w:t>. St. Paul, MN: Amherst H. Wilder Foundation.</w:t>
      </w:r>
    </w:p>
    <w:p w14:paraId="39A6160B" w14:textId="77777777" w:rsidR="003D74F1" w:rsidRPr="003D74F1" w:rsidRDefault="003D74F1" w:rsidP="003D74F1">
      <w:pPr>
        <w:pStyle w:val="EndNoteBibliography"/>
      </w:pPr>
      <w:r w:rsidRPr="003D74F1">
        <w:t xml:space="preserve">Bart, C. K. (1997). Sex, lies, and mission statements. </w:t>
      </w:r>
      <w:r w:rsidRPr="003D74F1">
        <w:rPr>
          <w:i/>
        </w:rPr>
        <w:t>Business Horizons, 40</w:t>
      </w:r>
      <w:r w:rsidRPr="003D74F1">
        <w:t xml:space="preserve">(6), 18. </w:t>
      </w:r>
    </w:p>
    <w:p w14:paraId="33A86CC1" w14:textId="77777777" w:rsidR="003D74F1" w:rsidRPr="003D74F1" w:rsidRDefault="003D74F1" w:rsidP="003D74F1">
      <w:pPr>
        <w:pStyle w:val="EndNoteBibliography"/>
      </w:pPr>
      <w:r w:rsidRPr="003D74F1">
        <w:t xml:space="preserve">Bart, C. K., &amp; Baetz, M. C. (1998). The relationship between mission statements and firm performance: An exploratory study. </w:t>
      </w:r>
      <w:r w:rsidRPr="003D74F1">
        <w:rPr>
          <w:i/>
        </w:rPr>
        <w:t>Journal of Management Studies, 35</w:t>
      </w:r>
      <w:r w:rsidRPr="003D74F1">
        <w:t xml:space="preserve">(6), 823-853. </w:t>
      </w:r>
    </w:p>
    <w:p w14:paraId="5F60E9E6" w14:textId="77777777" w:rsidR="003D74F1" w:rsidRPr="003D74F1" w:rsidRDefault="003D74F1" w:rsidP="003D74F1">
      <w:pPr>
        <w:pStyle w:val="EndNoteBibliography"/>
      </w:pPr>
      <w:r w:rsidRPr="003D74F1">
        <w:t xml:space="preserve">Bartkus, B., Glassman, M., &amp; McAfee, B. (2006). Mission statement quality and financial performance. </w:t>
      </w:r>
      <w:r w:rsidRPr="003D74F1">
        <w:rPr>
          <w:i/>
        </w:rPr>
        <w:t>European Management Journal, 24</w:t>
      </w:r>
      <w:r w:rsidRPr="003D74F1">
        <w:t xml:space="preserve">(1), 86-94. </w:t>
      </w:r>
    </w:p>
    <w:p w14:paraId="23FA08D4" w14:textId="77777777" w:rsidR="003D74F1" w:rsidRPr="003D74F1" w:rsidRDefault="003D74F1" w:rsidP="003D74F1">
      <w:pPr>
        <w:pStyle w:val="EndNoteBibliography"/>
      </w:pPr>
      <w:r w:rsidRPr="003D74F1">
        <w:t xml:space="preserve">Baruch, Y., &amp; Ramalho, N. (2006). Communalities and distinctions in the measurement of organizational performance and effectiveness across for-profit and nonprofit sectors. </w:t>
      </w:r>
      <w:r w:rsidRPr="003D74F1">
        <w:rPr>
          <w:i/>
        </w:rPr>
        <w:t>Nonprofit and Voluntary Sector Quarterly, 35</w:t>
      </w:r>
      <w:r w:rsidRPr="003D74F1">
        <w:t xml:space="preserve">(1), 39-65. </w:t>
      </w:r>
    </w:p>
    <w:p w14:paraId="4A31728C" w14:textId="77777777" w:rsidR="003D74F1" w:rsidRPr="003D74F1" w:rsidRDefault="003D74F1" w:rsidP="003D74F1">
      <w:pPr>
        <w:pStyle w:val="EndNoteBibliography"/>
      </w:pPr>
      <w:r w:rsidRPr="003D74F1">
        <w:t xml:space="preserve">Bass, B. M., &amp; Stogdill, R. M. (1990). </w:t>
      </w:r>
      <w:r w:rsidRPr="003D74F1">
        <w:rPr>
          <w:i/>
        </w:rPr>
        <w:t>Bass &amp; Stogdill's handbook of leadership: Theory, research, and managerial applications</w:t>
      </w:r>
      <w:r w:rsidRPr="003D74F1">
        <w:t xml:space="preserve"> (3rd ed.). New York: Free Press.</w:t>
      </w:r>
    </w:p>
    <w:p w14:paraId="66045447" w14:textId="77777777" w:rsidR="003D74F1" w:rsidRPr="003D74F1" w:rsidRDefault="003D74F1" w:rsidP="003D74F1">
      <w:pPr>
        <w:pStyle w:val="EndNoteBibliography"/>
      </w:pPr>
      <w:r w:rsidRPr="003D74F1">
        <w:t xml:space="preserve">Baumgardner, P., &amp; Perls, F. S. (1975). </w:t>
      </w:r>
      <w:r w:rsidRPr="003D74F1">
        <w:rPr>
          <w:i/>
        </w:rPr>
        <w:t>Gifts from Lake Cowichan</w:t>
      </w:r>
      <w:r w:rsidRPr="003D74F1">
        <w:t>. Palo Alto, Calif.: Science and Behavior Books.</w:t>
      </w:r>
    </w:p>
    <w:p w14:paraId="4F220574" w14:textId="79B4D0D4" w:rsidR="003D74F1" w:rsidRPr="003D74F1" w:rsidRDefault="003D74F1" w:rsidP="003D74F1">
      <w:pPr>
        <w:pStyle w:val="EndNoteBibliography"/>
      </w:pPr>
      <w:r w:rsidRPr="003D74F1">
        <w:t xml:space="preserve">Beinhocker, E. D., &amp; Kaplan, S. (2002). Tired of strategic planning. </w:t>
      </w:r>
      <w:r w:rsidRPr="003D74F1">
        <w:rPr>
          <w:i/>
        </w:rPr>
        <w:t>The McKinsey Quarterly, 2002 Special Edition: Risk and Resilience</w:t>
      </w:r>
      <w:r w:rsidRPr="003D74F1">
        <w:t>, 49-59. Retrieved from</w:t>
      </w:r>
      <w:r w:rsidR="005768DC">
        <w:t>:</w:t>
      </w:r>
      <w:r w:rsidRPr="003D74F1">
        <w:t xml:space="preserve"> </w:t>
      </w:r>
      <w:hyperlink r:id="rId13" w:anchor="top" w:history="1">
        <w:r w:rsidRPr="003D74F1">
          <w:rPr>
            <w:rStyle w:val="Hyperlink"/>
          </w:rPr>
          <w:t>http://www.mckinseyquarterly.com/Strategy/Strategic_Thinking/Tired_of_strategic_planning_1191#top</w:t>
        </w:r>
      </w:hyperlink>
    </w:p>
    <w:p w14:paraId="67380EED" w14:textId="77777777" w:rsidR="003D74F1" w:rsidRPr="003D74F1" w:rsidRDefault="003D74F1" w:rsidP="003D74F1">
      <w:pPr>
        <w:pStyle w:val="EndNoteBibliography"/>
      </w:pPr>
      <w:r w:rsidRPr="003D74F1">
        <w:t xml:space="preserve">Bennis, W. G. (1989). </w:t>
      </w:r>
      <w:r w:rsidRPr="003D74F1">
        <w:rPr>
          <w:i/>
        </w:rPr>
        <w:t>On becoming a leader</w:t>
      </w:r>
      <w:r w:rsidRPr="003D74F1">
        <w:t>. Reading, PA: Addison-Wesley.</w:t>
      </w:r>
    </w:p>
    <w:p w14:paraId="6CA1877E" w14:textId="77777777" w:rsidR="003D74F1" w:rsidRPr="003D74F1" w:rsidRDefault="003D74F1" w:rsidP="003D74F1">
      <w:pPr>
        <w:pStyle w:val="EndNoteBibliography"/>
      </w:pPr>
      <w:r w:rsidRPr="003D74F1">
        <w:lastRenderedPageBreak/>
        <w:t xml:space="preserve">Bennis, W. G., &amp; Nanus, B. (1997). </w:t>
      </w:r>
      <w:r w:rsidRPr="003D74F1">
        <w:rPr>
          <w:i/>
        </w:rPr>
        <w:t>Leaders: Strategies for taking charge</w:t>
      </w:r>
      <w:r w:rsidRPr="003D74F1">
        <w:t xml:space="preserve"> (2nd ed.). New York: Harper Business.</w:t>
      </w:r>
    </w:p>
    <w:p w14:paraId="0BD7CE1C" w14:textId="77777777" w:rsidR="003D74F1" w:rsidRPr="003D74F1" w:rsidRDefault="003D74F1" w:rsidP="003D74F1">
      <w:pPr>
        <w:pStyle w:val="EndNoteBibliography"/>
      </w:pPr>
      <w:r w:rsidRPr="003D74F1">
        <w:t xml:space="preserve">Bennis, W. G., &amp; Thomas, R. J. (2002, December). The alchemy of leadership. </w:t>
      </w:r>
      <w:r w:rsidRPr="003D74F1">
        <w:rPr>
          <w:i/>
        </w:rPr>
        <w:t>CIO, 16</w:t>
      </w:r>
      <w:r w:rsidRPr="003D74F1">
        <w:t>.</w:t>
      </w:r>
    </w:p>
    <w:p w14:paraId="710AB9D9" w14:textId="77777777" w:rsidR="003D74F1" w:rsidRPr="003D74F1" w:rsidRDefault="003D74F1" w:rsidP="003D74F1">
      <w:pPr>
        <w:pStyle w:val="EndNoteBibliography"/>
      </w:pPr>
      <w:r w:rsidRPr="003D74F1">
        <w:t xml:space="preserve">Berson, Y., Shamir, B., Avolio, B. J., &amp; Popper, M. (2001). The relationship between vision strength, leadership style, and context. </w:t>
      </w:r>
      <w:r w:rsidRPr="003D74F1">
        <w:rPr>
          <w:i/>
        </w:rPr>
        <w:t>Leadership Quarterly, 12</w:t>
      </w:r>
      <w:r w:rsidRPr="003D74F1">
        <w:t xml:space="preserve">(1), 53-73. </w:t>
      </w:r>
    </w:p>
    <w:p w14:paraId="4388A415" w14:textId="77777777" w:rsidR="003D74F1" w:rsidRPr="003D74F1" w:rsidRDefault="003D74F1" w:rsidP="003D74F1">
      <w:pPr>
        <w:pStyle w:val="EndNoteBibliography"/>
      </w:pPr>
      <w:r w:rsidRPr="003D74F1">
        <w:t xml:space="preserve">Bhide, A. (1994). How entrepreneurs craft strategies that work. </w:t>
      </w:r>
      <w:r w:rsidRPr="003D74F1">
        <w:rPr>
          <w:i/>
        </w:rPr>
        <w:t>Harvard Business Review, 72</w:t>
      </w:r>
      <w:r w:rsidRPr="003D74F1">
        <w:t xml:space="preserve">(2), 150-161. </w:t>
      </w:r>
    </w:p>
    <w:p w14:paraId="6C0B82FB" w14:textId="77777777" w:rsidR="003D74F1" w:rsidRPr="003D74F1" w:rsidRDefault="003D74F1" w:rsidP="003D74F1">
      <w:pPr>
        <w:pStyle w:val="EndNoteBibliography"/>
      </w:pPr>
      <w:r w:rsidRPr="003D74F1">
        <w:t xml:space="preserve">Blackwood, A., &amp; Pollak, T. (2009). </w:t>
      </w:r>
      <w:r w:rsidRPr="003D74F1">
        <w:rPr>
          <w:i/>
        </w:rPr>
        <w:t>Washington-area nonprofit operating reserves</w:t>
      </w:r>
      <w:r w:rsidRPr="003D74F1">
        <w:t xml:space="preserve"> (20). Retrieved from Washington: </w:t>
      </w:r>
      <w:hyperlink r:id="rId14" w:history="1">
        <w:r w:rsidRPr="003D74F1">
          <w:rPr>
            <w:rStyle w:val="Hyperlink"/>
          </w:rPr>
          <w:t>http://www.urban.org/research/publication/washington-area-nonprofit-operating-reserves</w:t>
        </w:r>
      </w:hyperlink>
    </w:p>
    <w:p w14:paraId="10ACD0B8" w14:textId="77777777" w:rsidR="003D74F1" w:rsidRPr="003D74F1" w:rsidRDefault="003D74F1" w:rsidP="003D74F1">
      <w:pPr>
        <w:pStyle w:val="EndNoteBibliography"/>
      </w:pPr>
      <w:r w:rsidRPr="003D74F1">
        <w:t xml:space="preserve">Blanchard, K., &amp; Bowles, S. (1993). </w:t>
      </w:r>
      <w:r w:rsidRPr="003D74F1">
        <w:rPr>
          <w:i/>
        </w:rPr>
        <w:t>Raving fans: A revolutionary approach to customer service</w:t>
      </w:r>
      <w:r w:rsidRPr="003D74F1">
        <w:t xml:space="preserve"> (1st ed.). New York: Morrow.</w:t>
      </w:r>
    </w:p>
    <w:p w14:paraId="50CFEE4C" w14:textId="77777777" w:rsidR="003D74F1" w:rsidRPr="003D74F1" w:rsidRDefault="003D74F1" w:rsidP="003D74F1">
      <w:pPr>
        <w:pStyle w:val="EndNoteBibliography"/>
      </w:pPr>
      <w:r w:rsidRPr="003D74F1">
        <w:t xml:space="preserve">Bolman, L. G., &amp; Deal, T. E. (2013). </w:t>
      </w:r>
      <w:r w:rsidRPr="003D74F1">
        <w:rPr>
          <w:i/>
        </w:rPr>
        <w:t>Reframing organizations: Artistry, choice, and leadership</w:t>
      </w:r>
      <w:r w:rsidRPr="003D74F1">
        <w:t xml:space="preserve"> (5th edition. ed.). San Francisco, CA: Jossey-Bass, a Wiley brand.</w:t>
      </w:r>
    </w:p>
    <w:p w14:paraId="53F5B013" w14:textId="77777777" w:rsidR="003D74F1" w:rsidRPr="003D74F1" w:rsidRDefault="003D74F1" w:rsidP="003D74F1">
      <w:pPr>
        <w:pStyle w:val="EndNoteBibliography"/>
      </w:pPr>
      <w:r w:rsidRPr="003D74F1">
        <w:t xml:space="preserve">Borden, N. H. (1964). The concept of the marketing mix. </w:t>
      </w:r>
      <w:r w:rsidRPr="003D74F1">
        <w:rPr>
          <w:i/>
        </w:rPr>
        <w:t>Journal of Advertising Research, 4</w:t>
      </w:r>
      <w:r w:rsidRPr="003D74F1">
        <w:t xml:space="preserve">(June), 7-12. </w:t>
      </w:r>
    </w:p>
    <w:p w14:paraId="1370BA46" w14:textId="77777777" w:rsidR="003D74F1" w:rsidRPr="003D74F1" w:rsidRDefault="003D74F1" w:rsidP="003D74F1">
      <w:pPr>
        <w:pStyle w:val="EndNoteBibliography"/>
      </w:pPr>
      <w:r w:rsidRPr="003D74F1">
        <w:t xml:space="preserve">Bossidy, L., Charan, R., &amp; Burck, C. (2002). </w:t>
      </w:r>
      <w:r w:rsidRPr="003D74F1">
        <w:rPr>
          <w:i/>
        </w:rPr>
        <w:t>Execution: The discipline of getting things done</w:t>
      </w:r>
      <w:r w:rsidRPr="003D74F1">
        <w:t xml:space="preserve"> (1st ed.). New York: Crown Business.</w:t>
      </w:r>
    </w:p>
    <w:p w14:paraId="66A6BC16" w14:textId="77777777" w:rsidR="003D74F1" w:rsidRPr="003D74F1" w:rsidRDefault="003D74F1" w:rsidP="003D74F1">
      <w:pPr>
        <w:pStyle w:val="EndNoteBibliography"/>
      </w:pPr>
      <w:r w:rsidRPr="003D74F1">
        <w:t xml:space="preserve">Bowen, W. G. (1994). </w:t>
      </w:r>
      <w:r w:rsidRPr="003D74F1">
        <w:rPr>
          <w:i/>
        </w:rPr>
        <w:t>Inside the boardroom: Governance by directors and trustees</w:t>
      </w:r>
      <w:r w:rsidRPr="003D74F1">
        <w:t>. New York: John Wiley.</w:t>
      </w:r>
    </w:p>
    <w:p w14:paraId="258A7BB9" w14:textId="77777777" w:rsidR="003D74F1" w:rsidRPr="003D74F1" w:rsidRDefault="003D74F1" w:rsidP="003D74F1">
      <w:pPr>
        <w:pStyle w:val="EndNoteBibliography"/>
      </w:pPr>
      <w:r w:rsidRPr="003D74F1">
        <w:t xml:space="preserve">Boyd, B. K. (1991). Strategic planning and financial performance: A meta-analytic review. </w:t>
      </w:r>
      <w:r w:rsidRPr="003D74F1">
        <w:rPr>
          <w:i/>
        </w:rPr>
        <w:t>Journal of Management Studies, 28</w:t>
      </w:r>
      <w:r w:rsidRPr="003D74F1">
        <w:t xml:space="preserve">(4), 353-374. </w:t>
      </w:r>
    </w:p>
    <w:p w14:paraId="4CB938FB" w14:textId="77777777" w:rsidR="003D74F1" w:rsidRPr="003D74F1" w:rsidRDefault="003D74F1" w:rsidP="003D74F1">
      <w:pPr>
        <w:pStyle w:val="EndNoteBibliography"/>
      </w:pPr>
      <w:r w:rsidRPr="003D74F1">
        <w:t xml:space="preserve">Bradford, R., Duncan, J. P., &amp; Tarcy, B. (2000). </w:t>
      </w:r>
      <w:r w:rsidRPr="003D74F1">
        <w:rPr>
          <w:i/>
        </w:rPr>
        <w:t>Simplified strategic planning: A no-nonsense guide for busy people who want results fast!</w:t>
      </w:r>
      <w:r w:rsidRPr="003D74F1">
        <w:t xml:space="preserve"> (1st ed.). Worcester, MA: Chandler House Press.</w:t>
      </w:r>
    </w:p>
    <w:p w14:paraId="78CBC7AD" w14:textId="50B3A19A" w:rsidR="003D74F1" w:rsidRPr="003D74F1" w:rsidRDefault="003D74F1" w:rsidP="003D74F1">
      <w:pPr>
        <w:pStyle w:val="EndNoteBibliography"/>
      </w:pPr>
      <w:r w:rsidRPr="003D74F1">
        <w:t>BrainyQuote. (2001-2014). Retrieved from</w:t>
      </w:r>
      <w:r w:rsidR="005768DC">
        <w:t>:</w:t>
      </w:r>
      <w:r w:rsidRPr="003D74F1">
        <w:t xml:space="preserve"> </w:t>
      </w:r>
      <w:hyperlink r:id="rId15" w:history="1">
        <w:r w:rsidRPr="003D74F1">
          <w:rPr>
            <w:rStyle w:val="Hyperlink"/>
          </w:rPr>
          <w:t>www.brainyquote.com</w:t>
        </w:r>
      </w:hyperlink>
    </w:p>
    <w:p w14:paraId="3CB83787" w14:textId="77777777" w:rsidR="003D74F1" w:rsidRPr="003D74F1" w:rsidRDefault="003D74F1" w:rsidP="003D74F1">
      <w:pPr>
        <w:pStyle w:val="EndNoteBibliography"/>
      </w:pPr>
      <w:r w:rsidRPr="003D74F1">
        <w:t xml:space="preserve">Brassard, M., &amp; Ritter, D. (1994). </w:t>
      </w:r>
      <w:r w:rsidRPr="003D74F1">
        <w:rPr>
          <w:i/>
        </w:rPr>
        <w:t>The memory jogger II</w:t>
      </w:r>
      <w:r w:rsidRPr="003D74F1">
        <w:t>. Methuen, MA: GOAL/QPC.</w:t>
      </w:r>
    </w:p>
    <w:p w14:paraId="0236FD4E" w14:textId="77777777" w:rsidR="003D74F1" w:rsidRPr="003D74F1" w:rsidRDefault="003D74F1" w:rsidP="003D74F1">
      <w:pPr>
        <w:pStyle w:val="EndNoteBibliography"/>
      </w:pPr>
      <w:r w:rsidRPr="003D74F1">
        <w:t xml:space="preserve">Brenner, L. (2008). How does your salary stack up. </w:t>
      </w:r>
      <w:r w:rsidRPr="003D74F1">
        <w:rPr>
          <w:i/>
        </w:rPr>
        <w:t>Parade,</w:t>
      </w:r>
      <w:r w:rsidRPr="003D74F1">
        <w:t xml:space="preserve"> 6-17.</w:t>
      </w:r>
    </w:p>
    <w:p w14:paraId="12A042D9" w14:textId="77777777" w:rsidR="003D74F1" w:rsidRPr="003D74F1" w:rsidRDefault="003D74F1" w:rsidP="003D74F1">
      <w:pPr>
        <w:pStyle w:val="EndNoteBibliography"/>
      </w:pPr>
      <w:r w:rsidRPr="003D74F1">
        <w:t xml:space="preserve">Brewster, R. (2008). Business planning: What's in your toolbox? </w:t>
      </w:r>
      <w:r w:rsidRPr="003D74F1">
        <w:rPr>
          <w:i/>
        </w:rPr>
        <w:t>The Nonprofit Quarterly, 15</w:t>
      </w:r>
      <w:r w:rsidRPr="003D74F1">
        <w:t xml:space="preserve">(3), 61-65. </w:t>
      </w:r>
    </w:p>
    <w:p w14:paraId="29314A70" w14:textId="77777777" w:rsidR="003D74F1" w:rsidRPr="003D74F1" w:rsidRDefault="003D74F1" w:rsidP="003D74F1">
      <w:pPr>
        <w:pStyle w:val="EndNoteBibliography"/>
      </w:pPr>
      <w:r w:rsidRPr="003D74F1">
        <w:t xml:space="preserve">Brinckerhoff, P. (2000). </w:t>
      </w:r>
      <w:r w:rsidRPr="003D74F1">
        <w:rPr>
          <w:i/>
        </w:rPr>
        <w:t>Social entrepreneurship: The art of mission-based venture development</w:t>
      </w:r>
      <w:r w:rsidRPr="003D74F1">
        <w:t>. New York: Wiley.</w:t>
      </w:r>
    </w:p>
    <w:p w14:paraId="63017FBB" w14:textId="77777777" w:rsidR="003D74F1" w:rsidRPr="003D74F1" w:rsidRDefault="003D74F1" w:rsidP="003D74F1">
      <w:pPr>
        <w:pStyle w:val="EndNoteBibliography"/>
      </w:pPr>
      <w:r w:rsidRPr="003D74F1">
        <w:t xml:space="preserve">Brinckerhoff, P. (2001). Why you need to be more entrepreneurial -- and how to get started. </w:t>
      </w:r>
      <w:r w:rsidRPr="003D74F1">
        <w:rPr>
          <w:i/>
        </w:rPr>
        <w:t>Nonprofit World, 19</w:t>
      </w:r>
      <w:r w:rsidRPr="003D74F1">
        <w:t xml:space="preserve">(6), 12-15. </w:t>
      </w:r>
    </w:p>
    <w:p w14:paraId="4B8E08FE" w14:textId="77777777" w:rsidR="003D74F1" w:rsidRPr="003D74F1" w:rsidRDefault="003D74F1" w:rsidP="003D74F1">
      <w:pPr>
        <w:pStyle w:val="EndNoteBibliography"/>
      </w:pPr>
      <w:r w:rsidRPr="003D74F1">
        <w:t xml:space="preserve">Bronson, P. (2003, January). What should I do with my life? </w:t>
      </w:r>
      <w:r w:rsidRPr="003D74F1">
        <w:rPr>
          <w:i/>
        </w:rPr>
        <w:t>Fast Company,</w:t>
      </w:r>
      <w:r w:rsidRPr="003D74F1">
        <w:t xml:space="preserve"> 68-79.</w:t>
      </w:r>
    </w:p>
    <w:p w14:paraId="22FBCCDF" w14:textId="77777777" w:rsidR="003D74F1" w:rsidRPr="003D74F1" w:rsidRDefault="003D74F1" w:rsidP="003D74F1">
      <w:pPr>
        <w:pStyle w:val="EndNoteBibliography"/>
      </w:pPr>
      <w:r w:rsidRPr="003D74F1">
        <w:t xml:space="preserve">Bryson, J. M. (1981). A perspective on planning and crises in the public sector. </w:t>
      </w:r>
      <w:r w:rsidRPr="003D74F1">
        <w:rPr>
          <w:i/>
        </w:rPr>
        <w:t>Strategic Management Journal, 2</w:t>
      </w:r>
      <w:r w:rsidRPr="003D74F1">
        <w:t xml:space="preserve">(2), 181-196. </w:t>
      </w:r>
    </w:p>
    <w:p w14:paraId="30EF3D43" w14:textId="77777777" w:rsidR="003D74F1" w:rsidRPr="003D74F1" w:rsidRDefault="003D74F1" w:rsidP="003D74F1">
      <w:pPr>
        <w:pStyle w:val="EndNoteBibliography"/>
      </w:pPr>
      <w:r w:rsidRPr="003D74F1">
        <w:t xml:space="preserve">Bryson, J. M. (1995). </w:t>
      </w:r>
      <w:r w:rsidRPr="003D74F1">
        <w:rPr>
          <w:i/>
        </w:rPr>
        <w:t>Strategic planning for public and nonprofit organizations: A guide to strengthening and sustaining organizational achievement</w:t>
      </w:r>
      <w:r w:rsidRPr="003D74F1">
        <w:t xml:space="preserve"> (Rev. ed.). San Francisco: Jossey-Bass.</w:t>
      </w:r>
    </w:p>
    <w:p w14:paraId="650DFA4C" w14:textId="77777777" w:rsidR="003D74F1" w:rsidRPr="003D74F1" w:rsidRDefault="003D74F1" w:rsidP="003D74F1">
      <w:pPr>
        <w:pStyle w:val="EndNoteBibliography"/>
      </w:pPr>
      <w:r w:rsidRPr="003D74F1">
        <w:t xml:space="preserve">Bryson, J. M. (2011). </w:t>
      </w:r>
      <w:r w:rsidRPr="003D74F1">
        <w:rPr>
          <w:i/>
        </w:rPr>
        <w:t>Strategic planning for public and nonprofit organizations : a guide to strengthening and sustaining organizational achievement</w:t>
      </w:r>
      <w:r w:rsidRPr="003D74F1">
        <w:t xml:space="preserve"> (4th ed.). San Francisco: Jossey-Bass.</w:t>
      </w:r>
    </w:p>
    <w:p w14:paraId="64480FF9" w14:textId="0DFE99E5" w:rsidR="003D74F1" w:rsidRPr="003D74F1" w:rsidRDefault="003D74F1" w:rsidP="003D74F1">
      <w:pPr>
        <w:pStyle w:val="EndNoteBibliography"/>
      </w:pPr>
      <w:r w:rsidRPr="003D74F1">
        <w:t xml:space="preserve">Bryson, J. M., &amp; Alston, F. K. (1996). </w:t>
      </w:r>
      <w:r w:rsidRPr="003D74F1">
        <w:rPr>
          <w:i/>
        </w:rPr>
        <w:t>Creating and implementing your strategic plan: A workbook for public and nonprofit organizations</w:t>
      </w:r>
      <w:r w:rsidRPr="003D74F1">
        <w:t xml:space="preserve"> (1st ed.). San Francisco: Jossey-</w:t>
      </w:r>
      <w:r w:rsidRPr="003D74F1">
        <w:lastRenderedPageBreak/>
        <w:t>Bass</w:t>
      </w:r>
      <w:r w:rsidR="00F0050A">
        <w:t>.</w:t>
      </w:r>
      <w:r w:rsidRPr="003D74F1">
        <w:t xml:space="preserve"> </w:t>
      </w:r>
    </w:p>
    <w:p w14:paraId="3B999F8B" w14:textId="77777777" w:rsidR="003D74F1" w:rsidRPr="003D74F1" w:rsidRDefault="003D74F1" w:rsidP="003D74F1">
      <w:pPr>
        <w:pStyle w:val="EndNoteBibliography"/>
      </w:pPr>
      <w:r w:rsidRPr="003D74F1">
        <w:t xml:space="preserve">Buckingham, M. (2007). </w:t>
      </w:r>
      <w:r w:rsidRPr="003D74F1">
        <w:rPr>
          <w:i/>
        </w:rPr>
        <w:t>Go put your strengths to work: 6 powerful steps to achieve outstanding performance</w:t>
      </w:r>
      <w:r w:rsidRPr="003D74F1">
        <w:t>. New York: Free Press.</w:t>
      </w:r>
    </w:p>
    <w:p w14:paraId="0F8A7A68" w14:textId="77777777" w:rsidR="003D74F1" w:rsidRPr="003D74F1" w:rsidRDefault="003D74F1" w:rsidP="003D74F1">
      <w:pPr>
        <w:pStyle w:val="EndNoteBibliography"/>
      </w:pPr>
      <w:r w:rsidRPr="003D74F1">
        <w:t xml:space="preserve">Burns, J. M. (1978). </w:t>
      </w:r>
      <w:r w:rsidRPr="003D74F1">
        <w:rPr>
          <w:i/>
        </w:rPr>
        <w:t>Leadership</w:t>
      </w:r>
      <w:r w:rsidRPr="003D74F1">
        <w:t xml:space="preserve"> (1st ed.). New York: Harper &amp; Row.</w:t>
      </w:r>
    </w:p>
    <w:p w14:paraId="4E869244" w14:textId="77777777" w:rsidR="003D74F1" w:rsidRPr="003D74F1" w:rsidRDefault="003D74F1" w:rsidP="003D74F1">
      <w:pPr>
        <w:pStyle w:val="EndNoteBibliography"/>
      </w:pPr>
      <w:r w:rsidRPr="003D74F1">
        <w:t xml:space="preserve">Caesar, P., &amp; Baker, T. (2004). Fundamentals of implementation. In S. M. Oster, C. W. Massarsky, &amp; S. L. Beinhacker (Eds.), </w:t>
      </w:r>
      <w:r w:rsidRPr="003D74F1">
        <w:rPr>
          <w:i/>
        </w:rPr>
        <w:t>Generating and sustaining nonprofit earned income: A guide to successful enterprise strategies</w:t>
      </w:r>
      <w:r w:rsidRPr="003D74F1">
        <w:t xml:space="preserve"> (pp. 207-223). San Francisco: Jossey-Bass.</w:t>
      </w:r>
    </w:p>
    <w:p w14:paraId="1BA6142C" w14:textId="164B7713" w:rsidR="003D74F1" w:rsidRPr="003D74F1" w:rsidRDefault="003D74F1" w:rsidP="003D74F1">
      <w:pPr>
        <w:pStyle w:val="EndNoteBibliography"/>
      </w:pPr>
      <w:r w:rsidRPr="003D74F1">
        <w:t>Capital Structure. (2010). Retrieved from</w:t>
      </w:r>
      <w:r w:rsidR="005768DC">
        <w:t>:</w:t>
      </w:r>
      <w:r w:rsidRPr="003D74F1">
        <w:t xml:space="preserve"> </w:t>
      </w:r>
      <w:hyperlink r:id="rId16" w:history="1">
        <w:r w:rsidRPr="003D74F1">
          <w:rPr>
            <w:rStyle w:val="Hyperlink"/>
          </w:rPr>
          <w:t>http://www.investopedia.com/terms/c/capitalstructure.asp</w:t>
        </w:r>
      </w:hyperlink>
    </w:p>
    <w:p w14:paraId="4D608AD0" w14:textId="77777777" w:rsidR="003D74F1" w:rsidRPr="003D74F1" w:rsidRDefault="003D74F1" w:rsidP="003D74F1">
      <w:pPr>
        <w:pStyle w:val="EndNoteBibliography"/>
      </w:pPr>
      <w:r w:rsidRPr="003D74F1">
        <w:t xml:space="preserve">Capon, N., Farley, J. U., &amp; Hulbert, J. M. (1994). Strategic planning and financial performance : More evidence. </w:t>
      </w:r>
      <w:r w:rsidRPr="003D74F1">
        <w:rPr>
          <w:i/>
        </w:rPr>
        <w:t>The Journal of Management Studies, 31</w:t>
      </w:r>
      <w:r w:rsidRPr="003D74F1">
        <w:t xml:space="preserve">(1), 105-110. </w:t>
      </w:r>
    </w:p>
    <w:p w14:paraId="0BBA3B90" w14:textId="77777777" w:rsidR="003D74F1" w:rsidRPr="003D74F1" w:rsidRDefault="003D74F1" w:rsidP="003D74F1">
      <w:pPr>
        <w:pStyle w:val="EndNoteBibliography"/>
      </w:pPr>
      <w:r w:rsidRPr="003D74F1">
        <w:t xml:space="preserve">Carroll, P. B., &amp; Mui, C. (2008). 7 ways to fail big. </w:t>
      </w:r>
      <w:r w:rsidRPr="003D74F1">
        <w:rPr>
          <w:i/>
        </w:rPr>
        <w:t>Harvard Business Review, 86</w:t>
      </w:r>
      <w:r w:rsidRPr="003D74F1">
        <w:t xml:space="preserve">(9), 82-91. </w:t>
      </w:r>
    </w:p>
    <w:p w14:paraId="028BA94E" w14:textId="441D0B8E" w:rsidR="003D74F1" w:rsidRPr="003D74F1" w:rsidRDefault="003D74F1" w:rsidP="003D74F1">
      <w:pPr>
        <w:pStyle w:val="EndNoteBibliography"/>
      </w:pPr>
      <w:r w:rsidRPr="003D74F1">
        <w:t>Carucci, V. (2009). Sudden impact: Linebackers pay immediate dividends in the NFL. Retrieved from</w:t>
      </w:r>
      <w:r w:rsidR="005768DC">
        <w:t>:</w:t>
      </w:r>
      <w:r w:rsidRPr="003D74F1">
        <w:t xml:space="preserve"> </w:t>
      </w:r>
      <w:hyperlink r:id="rId17" w:history="1">
        <w:r w:rsidRPr="003D74F1">
          <w:rPr>
            <w:rStyle w:val="Hyperlink"/>
          </w:rPr>
          <w:t>http://www.nfl.com/draft/story?id=09000d5d807d12f0&amp;template=with-video&amp;confirm=true</w:t>
        </w:r>
      </w:hyperlink>
    </w:p>
    <w:p w14:paraId="42EACC55" w14:textId="77777777" w:rsidR="003D74F1" w:rsidRPr="003D74F1" w:rsidRDefault="003D74F1" w:rsidP="003D74F1">
      <w:pPr>
        <w:pStyle w:val="EndNoteBibliography"/>
      </w:pPr>
      <w:r w:rsidRPr="003D74F1">
        <w:t xml:space="preserve">Carver, J. (1997). </w:t>
      </w:r>
      <w:r w:rsidRPr="003D74F1">
        <w:rPr>
          <w:i/>
        </w:rPr>
        <w:t>Boards that make a difference</w:t>
      </w:r>
      <w:r w:rsidRPr="003D74F1">
        <w:t>. San Francisco: Jossey-Bass.</w:t>
      </w:r>
    </w:p>
    <w:p w14:paraId="44ADBF29" w14:textId="77777777" w:rsidR="003D74F1" w:rsidRPr="003D74F1" w:rsidRDefault="003D74F1" w:rsidP="003D74F1">
      <w:pPr>
        <w:pStyle w:val="EndNoteBibliography"/>
      </w:pPr>
      <w:r w:rsidRPr="003D74F1">
        <w:t xml:space="preserve">Carver, J., &amp; Carver, M. M. (1997). </w:t>
      </w:r>
      <w:r w:rsidRPr="003D74F1">
        <w:rPr>
          <w:i/>
        </w:rPr>
        <w:t>Reinventing your board: A step-by-step guide to implementing policy governance</w:t>
      </w:r>
      <w:r w:rsidRPr="003D74F1">
        <w:t>. San Francisco: Jossey-Bass.</w:t>
      </w:r>
    </w:p>
    <w:p w14:paraId="588B500D" w14:textId="77777777" w:rsidR="003D74F1" w:rsidRPr="003D74F1" w:rsidRDefault="003D74F1" w:rsidP="003D74F1">
      <w:pPr>
        <w:pStyle w:val="EndNoteBibliography"/>
      </w:pPr>
      <w:r w:rsidRPr="003D74F1">
        <w:t xml:space="preserve">Chait, R., Holland, T., &amp; Taylor, B. (1996). </w:t>
      </w:r>
      <w:r w:rsidRPr="003D74F1">
        <w:rPr>
          <w:i/>
        </w:rPr>
        <w:t>Improving the performance of governing boards</w:t>
      </w:r>
      <w:r w:rsidRPr="003D74F1">
        <w:t>. Phoenix, AZ: Oryx Press.</w:t>
      </w:r>
    </w:p>
    <w:p w14:paraId="738AD97D" w14:textId="77777777" w:rsidR="003D74F1" w:rsidRPr="003D74F1" w:rsidRDefault="003D74F1" w:rsidP="003D74F1">
      <w:pPr>
        <w:pStyle w:val="EndNoteBibliography"/>
      </w:pPr>
      <w:r w:rsidRPr="003D74F1">
        <w:t xml:space="preserve">Chang, C. F., &amp; Tuckman, H. P. (1991). Financial vulnerability and attrition as measures of nonprofit performance. </w:t>
      </w:r>
      <w:r w:rsidRPr="003D74F1">
        <w:rPr>
          <w:i/>
        </w:rPr>
        <w:t>Annals of Public &amp; Cooperative Economics, 62</w:t>
      </w:r>
      <w:r w:rsidRPr="003D74F1">
        <w:t xml:space="preserve">(4), 655. </w:t>
      </w:r>
    </w:p>
    <w:p w14:paraId="30C6774A" w14:textId="77777777" w:rsidR="003D74F1" w:rsidRPr="003D74F1" w:rsidRDefault="003D74F1" w:rsidP="003D74F1">
      <w:pPr>
        <w:pStyle w:val="EndNoteBibliography"/>
      </w:pPr>
      <w:r w:rsidRPr="003D74F1">
        <w:t xml:space="preserve">Chen, X.-P., Yao, X., &amp; Kotha, S. (2009). Entrepreneur passion and preparedness in business plan presentations: A persuasion analysis of venutre capitalists' funding decisions. </w:t>
      </w:r>
      <w:r w:rsidRPr="003D74F1">
        <w:rPr>
          <w:i/>
        </w:rPr>
        <w:t>Academy of Management Journal, 52</w:t>
      </w:r>
      <w:r w:rsidRPr="003D74F1">
        <w:t xml:space="preserve">(1), 199-214. </w:t>
      </w:r>
    </w:p>
    <w:p w14:paraId="48DB147E" w14:textId="77777777" w:rsidR="003D74F1" w:rsidRPr="003D74F1" w:rsidRDefault="003D74F1" w:rsidP="003D74F1">
      <w:pPr>
        <w:pStyle w:val="EndNoteBibliography"/>
      </w:pPr>
      <w:r w:rsidRPr="003D74F1">
        <w:t xml:space="preserve">Christensen, C. M., &amp; Overdorf, M. (2000). Meeting the challenge of disruptive change. </w:t>
      </w:r>
      <w:r w:rsidRPr="003D74F1">
        <w:rPr>
          <w:i/>
        </w:rPr>
        <w:t>Harvard Business Review, 78</w:t>
      </w:r>
      <w:r w:rsidRPr="003D74F1">
        <w:t xml:space="preserve">(2), 66-76. </w:t>
      </w:r>
    </w:p>
    <w:p w14:paraId="17AE11F9" w14:textId="77777777" w:rsidR="003D74F1" w:rsidRPr="003D74F1" w:rsidRDefault="003D74F1" w:rsidP="003D74F1">
      <w:pPr>
        <w:pStyle w:val="EndNoteBibliography"/>
      </w:pPr>
      <w:r w:rsidRPr="003D74F1">
        <w:t xml:space="preserve">Collins, J., &amp; Porras, J. (1991). Organizational vision and visionary organizations. </w:t>
      </w:r>
      <w:r w:rsidRPr="003D74F1">
        <w:rPr>
          <w:i/>
        </w:rPr>
        <w:t>California Management Review, 34</w:t>
      </w:r>
      <w:r w:rsidRPr="003D74F1">
        <w:t xml:space="preserve">(1), 30-52. </w:t>
      </w:r>
    </w:p>
    <w:p w14:paraId="0BF43C07" w14:textId="77777777" w:rsidR="003D74F1" w:rsidRPr="003D74F1" w:rsidRDefault="003D74F1" w:rsidP="003D74F1">
      <w:pPr>
        <w:pStyle w:val="EndNoteBibliography"/>
      </w:pPr>
      <w:r w:rsidRPr="003D74F1">
        <w:t xml:space="preserve">Collins, J. C. (2001). </w:t>
      </w:r>
      <w:r w:rsidRPr="003D74F1">
        <w:rPr>
          <w:i/>
        </w:rPr>
        <w:t>Good to great: Why some companies make the leap--and others don't</w:t>
      </w:r>
      <w:r w:rsidRPr="003D74F1">
        <w:t xml:space="preserve"> (1st ed.). New York: Harper Business.</w:t>
      </w:r>
    </w:p>
    <w:p w14:paraId="33AF7F5B" w14:textId="77777777" w:rsidR="003D74F1" w:rsidRPr="003D74F1" w:rsidRDefault="003D74F1" w:rsidP="003D74F1">
      <w:pPr>
        <w:pStyle w:val="EndNoteBibliography"/>
      </w:pPr>
      <w:r w:rsidRPr="003D74F1">
        <w:t xml:space="preserve">Collins, J. C. (2005). </w:t>
      </w:r>
      <w:r w:rsidRPr="003D74F1">
        <w:rPr>
          <w:i/>
        </w:rPr>
        <w:t>Good to great and the social sectors: A monograph to accompany Good to Great</w:t>
      </w:r>
      <w:r w:rsidRPr="003D74F1">
        <w:t>. Boulder, CO: Jim Collins.</w:t>
      </w:r>
    </w:p>
    <w:p w14:paraId="6EB5A357" w14:textId="77777777" w:rsidR="003D74F1" w:rsidRPr="003D74F1" w:rsidRDefault="003D74F1" w:rsidP="003D74F1">
      <w:pPr>
        <w:pStyle w:val="EndNoteBibliography"/>
      </w:pPr>
      <w:r w:rsidRPr="003D74F1">
        <w:t xml:space="preserve">Collins, J. C., &amp; Porras, J. I. (1994). </w:t>
      </w:r>
      <w:r w:rsidRPr="003D74F1">
        <w:rPr>
          <w:i/>
        </w:rPr>
        <w:t>Built to last: Successful habits of visionary companies</w:t>
      </w:r>
      <w:r w:rsidRPr="003D74F1">
        <w:t xml:space="preserve"> (1st ed.). New York: Harper Business.</w:t>
      </w:r>
    </w:p>
    <w:p w14:paraId="49484647" w14:textId="77777777" w:rsidR="003D74F1" w:rsidRPr="003D74F1" w:rsidRDefault="003D74F1" w:rsidP="003D74F1">
      <w:pPr>
        <w:pStyle w:val="EndNoteBibliography"/>
      </w:pPr>
      <w:r w:rsidRPr="003D74F1">
        <w:t xml:space="preserve">Collins, J. C., &amp; Porras, J. I. (1996). Building your company's vision. </w:t>
      </w:r>
      <w:r w:rsidRPr="003D74F1">
        <w:rPr>
          <w:i/>
        </w:rPr>
        <w:t>Harvard Business Review, 74</w:t>
      </w:r>
      <w:r w:rsidRPr="003D74F1">
        <w:t xml:space="preserve">(5), 65-77. </w:t>
      </w:r>
    </w:p>
    <w:p w14:paraId="74BCED6D" w14:textId="77777777" w:rsidR="003D74F1" w:rsidRPr="003D74F1" w:rsidRDefault="003D74F1" w:rsidP="003D74F1">
      <w:pPr>
        <w:pStyle w:val="EndNoteBibliography"/>
      </w:pPr>
      <w:r w:rsidRPr="003D74F1">
        <w:t xml:space="preserve">Conger, J. A. (1989). </w:t>
      </w:r>
      <w:r w:rsidRPr="003D74F1">
        <w:rPr>
          <w:i/>
        </w:rPr>
        <w:t>The charismatic leader: Behind the mystique of exceptional leadership</w:t>
      </w:r>
      <w:r w:rsidRPr="003D74F1">
        <w:t xml:space="preserve"> (1st ed.). San Francisco: Jossey-Bass.</w:t>
      </w:r>
    </w:p>
    <w:p w14:paraId="0EED746C" w14:textId="77777777" w:rsidR="003D74F1" w:rsidRPr="003D74F1" w:rsidRDefault="003D74F1" w:rsidP="003D74F1">
      <w:pPr>
        <w:pStyle w:val="EndNoteBibliography"/>
      </w:pPr>
      <w:r w:rsidRPr="003D74F1">
        <w:t xml:space="preserve">Conger, J. A. (1991). Inspiring others: The language of leadership. </w:t>
      </w:r>
      <w:r w:rsidRPr="003D74F1">
        <w:rPr>
          <w:i/>
        </w:rPr>
        <w:t>Academy of Management Executive, 5</w:t>
      </w:r>
      <w:r w:rsidRPr="003D74F1">
        <w:t xml:space="preserve">(1), 31-45. </w:t>
      </w:r>
    </w:p>
    <w:p w14:paraId="46981698" w14:textId="77777777" w:rsidR="003D74F1" w:rsidRPr="003D74F1" w:rsidRDefault="003D74F1" w:rsidP="003D74F1">
      <w:pPr>
        <w:pStyle w:val="EndNoteBibliography"/>
      </w:pPr>
      <w:r w:rsidRPr="003D74F1">
        <w:t xml:space="preserve">Covey, S. R. (1989). </w:t>
      </w:r>
      <w:r w:rsidRPr="003D74F1">
        <w:rPr>
          <w:i/>
        </w:rPr>
        <w:t xml:space="preserve">The seven habits of highly effective people: Restoring the </w:t>
      </w:r>
      <w:r w:rsidRPr="003D74F1">
        <w:rPr>
          <w:i/>
        </w:rPr>
        <w:lastRenderedPageBreak/>
        <w:t>character ethic</w:t>
      </w:r>
      <w:r w:rsidRPr="003D74F1">
        <w:t>. New York: Simon and Schuster.</w:t>
      </w:r>
    </w:p>
    <w:p w14:paraId="53A7AA5F" w14:textId="77777777" w:rsidR="003D74F1" w:rsidRPr="003D74F1" w:rsidRDefault="003D74F1" w:rsidP="003D74F1">
      <w:pPr>
        <w:pStyle w:val="EndNoteBibliography"/>
      </w:pPr>
      <w:r w:rsidRPr="003D74F1">
        <w:t xml:space="preserve">Crittenden, W. E., Crittenden, V. L., &amp; Hunt, T. G. (1988). Planning and stakeholder satisfaction in religious organizations. </w:t>
      </w:r>
      <w:r w:rsidRPr="003D74F1">
        <w:rPr>
          <w:i/>
        </w:rPr>
        <w:t>Journal of Voluntary Action Research, 17</w:t>
      </w:r>
      <w:r w:rsidRPr="003D74F1">
        <w:t xml:space="preserve">, 60-73. </w:t>
      </w:r>
    </w:p>
    <w:p w14:paraId="623FE097" w14:textId="77777777" w:rsidR="003D74F1" w:rsidRPr="003D74F1" w:rsidRDefault="003D74F1" w:rsidP="003D74F1">
      <w:pPr>
        <w:pStyle w:val="EndNoteBibliography"/>
      </w:pPr>
      <w:r w:rsidRPr="003D74F1">
        <w:t xml:space="preserve">Crittenden, W. F., Crittenden, V. L., Stone, M. M., &amp; Robertson, C. J. (2004). An uneasy alliance: Planning and performance in nonprofit organizations. </w:t>
      </w:r>
      <w:r w:rsidRPr="003D74F1">
        <w:rPr>
          <w:i/>
        </w:rPr>
        <w:t>International Journal of Organizational Theory and Behavior, 6</w:t>
      </w:r>
      <w:r w:rsidRPr="003D74F1">
        <w:t xml:space="preserve">(4), 81-106. </w:t>
      </w:r>
    </w:p>
    <w:p w14:paraId="4797F824" w14:textId="77777777" w:rsidR="003D74F1" w:rsidRPr="003D74F1" w:rsidRDefault="003D74F1" w:rsidP="003D74F1">
      <w:pPr>
        <w:pStyle w:val="EndNoteBibliography"/>
      </w:pPr>
      <w:r w:rsidRPr="003D74F1">
        <w:t xml:space="preserve">Crosby, P. B. (1979). </w:t>
      </w:r>
      <w:r w:rsidRPr="003D74F1">
        <w:rPr>
          <w:i/>
        </w:rPr>
        <w:t>Quality is free: The art of making quality certain</w:t>
      </w:r>
      <w:r w:rsidRPr="003D74F1">
        <w:t>. New York: McGraw-Hill.</w:t>
      </w:r>
    </w:p>
    <w:p w14:paraId="2C175D83" w14:textId="77777777" w:rsidR="003D74F1" w:rsidRPr="003D74F1" w:rsidRDefault="003D74F1" w:rsidP="003D74F1">
      <w:pPr>
        <w:pStyle w:val="EndNoteBibliography"/>
      </w:pPr>
      <w:r w:rsidRPr="003D74F1">
        <w:t xml:space="preserve">Crutchfield, L. R., &amp; Grant, H. M. (2008). </w:t>
      </w:r>
      <w:r w:rsidRPr="003D74F1">
        <w:rPr>
          <w:i/>
        </w:rPr>
        <w:t>Forces for good: The six practices of high-impact nonprofits</w:t>
      </w:r>
      <w:r w:rsidRPr="003D74F1">
        <w:t xml:space="preserve"> (1st ed.). San Francisco: Jossey-Bass.</w:t>
      </w:r>
    </w:p>
    <w:p w14:paraId="176B3BAA" w14:textId="77777777" w:rsidR="003D74F1" w:rsidRPr="003D74F1" w:rsidRDefault="003D74F1" w:rsidP="003D74F1">
      <w:pPr>
        <w:pStyle w:val="EndNoteBibliography"/>
      </w:pPr>
      <w:r w:rsidRPr="003D74F1">
        <w:t xml:space="preserve">David, F., &amp; David, F. (2003). It's time to redraft your mission statement. </w:t>
      </w:r>
      <w:r w:rsidRPr="003D74F1">
        <w:rPr>
          <w:i/>
        </w:rPr>
        <w:t>Journal of Business Strategy, 24</w:t>
      </w:r>
      <w:r w:rsidRPr="003D74F1">
        <w:t xml:space="preserve">(1), 11-14. </w:t>
      </w:r>
    </w:p>
    <w:p w14:paraId="07DCB0C5" w14:textId="77777777" w:rsidR="003D74F1" w:rsidRPr="003D74F1" w:rsidRDefault="003D74F1" w:rsidP="003D74F1">
      <w:pPr>
        <w:pStyle w:val="EndNoteBibliography"/>
      </w:pPr>
      <w:r w:rsidRPr="003D74F1">
        <w:t xml:space="preserve">Davis, J. H., Schoorman, F. D., Mayer, R. C., &amp; Tan, H. H. (2000). The trusted general manager and business unit performance: Empirical evidence of a competitive advantage. </w:t>
      </w:r>
      <w:r w:rsidRPr="003D74F1">
        <w:rPr>
          <w:i/>
        </w:rPr>
        <w:t>Strategic Management Journal, 21</w:t>
      </w:r>
      <w:r w:rsidRPr="003D74F1">
        <w:t xml:space="preserve">(5), 563-576. </w:t>
      </w:r>
    </w:p>
    <w:p w14:paraId="38761809" w14:textId="77777777" w:rsidR="003D74F1" w:rsidRPr="003D74F1" w:rsidRDefault="003D74F1" w:rsidP="003D74F1">
      <w:pPr>
        <w:pStyle w:val="EndNoteBibliography"/>
      </w:pPr>
      <w:r w:rsidRPr="003D74F1">
        <w:t xml:space="preserve">Dawkins, R. (1989). </w:t>
      </w:r>
      <w:r w:rsidRPr="003D74F1">
        <w:rPr>
          <w:i/>
        </w:rPr>
        <w:t>The selfish gene</w:t>
      </w:r>
      <w:r w:rsidRPr="003D74F1">
        <w:t xml:space="preserve"> (New ed.). New York: Oxford University Press.</w:t>
      </w:r>
    </w:p>
    <w:p w14:paraId="2584DA07" w14:textId="77777777" w:rsidR="003D74F1" w:rsidRPr="003D74F1" w:rsidRDefault="003D74F1" w:rsidP="003D74F1">
      <w:pPr>
        <w:pStyle w:val="EndNoteBibliography"/>
      </w:pPr>
      <w:r w:rsidRPr="003D74F1">
        <w:t xml:space="preserve">De Pree, M. (1989). </w:t>
      </w:r>
      <w:r w:rsidRPr="003D74F1">
        <w:rPr>
          <w:i/>
        </w:rPr>
        <w:t>Leadership is an art</w:t>
      </w:r>
      <w:r w:rsidRPr="003D74F1">
        <w:t>. New York: Doubleday.</w:t>
      </w:r>
    </w:p>
    <w:p w14:paraId="74AD0054" w14:textId="77777777" w:rsidR="003D74F1" w:rsidRPr="003D74F1" w:rsidRDefault="003D74F1" w:rsidP="003D74F1">
      <w:pPr>
        <w:pStyle w:val="EndNoteBibliography"/>
      </w:pPr>
      <w:r w:rsidRPr="003D74F1">
        <w:t xml:space="preserve">Dees, J. G. (2001). Mastering the art of innovation. In J. G. Dees, P. Economy, &amp; J. Emerson (Eds.), </w:t>
      </w:r>
      <w:r w:rsidRPr="003D74F1">
        <w:rPr>
          <w:i/>
        </w:rPr>
        <w:t>Enterprising nonprofits: A toolkit for social entrepreneurs</w:t>
      </w:r>
      <w:r w:rsidRPr="003D74F1">
        <w:t xml:space="preserve"> (pp. 161-197). New York: Wiley.</w:t>
      </w:r>
    </w:p>
    <w:p w14:paraId="2BF282CA" w14:textId="77777777" w:rsidR="003D74F1" w:rsidRPr="003D74F1" w:rsidRDefault="003D74F1" w:rsidP="003D74F1">
      <w:pPr>
        <w:pStyle w:val="EndNoteBibliography"/>
      </w:pPr>
      <w:r w:rsidRPr="003D74F1">
        <w:t xml:space="preserve">Dees, J. G., Economy, P., &amp; Emerson, J. (2001). </w:t>
      </w:r>
      <w:r w:rsidRPr="003D74F1">
        <w:rPr>
          <w:i/>
        </w:rPr>
        <w:t>Enterprising nonprofits: A toolkit for social entrepreneurs</w:t>
      </w:r>
      <w:r w:rsidRPr="003D74F1">
        <w:t>. New York: Wiley.</w:t>
      </w:r>
    </w:p>
    <w:p w14:paraId="119044FF" w14:textId="77777777" w:rsidR="003D74F1" w:rsidRPr="003D74F1" w:rsidRDefault="003D74F1" w:rsidP="003D74F1">
      <w:pPr>
        <w:pStyle w:val="EndNoteBibliography"/>
      </w:pPr>
      <w:r w:rsidRPr="003D74F1">
        <w:t xml:space="preserve">Dijksterhuis, A. (2007). The HBR LIST: Breakthrough ideas for 2007: When to sleep on it. </w:t>
      </w:r>
      <w:r w:rsidRPr="003D74F1">
        <w:rPr>
          <w:i/>
        </w:rPr>
        <w:t>Harvard Business Review, 85</w:t>
      </w:r>
      <w:r w:rsidRPr="003D74F1">
        <w:t xml:space="preserve">(2), 30-32. </w:t>
      </w:r>
    </w:p>
    <w:p w14:paraId="66B3944B" w14:textId="77777777" w:rsidR="003D74F1" w:rsidRPr="003D74F1" w:rsidRDefault="003D74F1" w:rsidP="003D74F1">
      <w:pPr>
        <w:pStyle w:val="EndNoteBibliography"/>
      </w:pPr>
      <w:r w:rsidRPr="003D74F1">
        <w:t xml:space="preserve">Dijksterhuis, A., Bos, M. W., Nordgren, L. F., &amp; van Baaren, R. B. (2006). On making the right choice: The deliberation-without-attention effect. </w:t>
      </w:r>
      <w:r w:rsidRPr="003D74F1">
        <w:rPr>
          <w:i/>
        </w:rPr>
        <w:t>Science, 311</w:t>
      </w:r>
      <w:r w:rsidRPr="003D74F1">
        <w:t xml:space="preserve">(February 17), 1004-1007. </w:t>
      </w:r>
    </w:p>
    <w:p w14:paraId="124D0127" w14:textId="77777777" w:rsidR="003D74F1" w:rsidRPr="003D74F1" w:rsidRDefault="003D74F1" w:rsidP="003D74F1">
      <w:pPr>
        <w:pStyle w:val="EndNoteBibliography"/>
      </w:pPr>
      <w:r w:rsidRPr="003D74F1">
        <w:t xml:space="preserve">Doran, G. T. (1981). There's a S.M.A.R.T. way to write management's goals and objectives. </w:t>
      </w:r>
      <w:r w:rsidRPr="003D74F1">
        <w:rPr>
          <w:i/>
        </w:rPr>
        <w:t>Management Review, 70</w:t>
      </w:r>
      <w:r w:rsidRPr="003D74F1">
        <w:t xml:space="preserve">(11), 35. </w:t>
      </w:r>
    </w:p>
    <w:p w14:paraId="2F31EAF8" w14:textId="77777777" w:rsidR="003D74F1" w:rsidRPr="003D74F1" w:rsidRDefault="003D74F1" w:rsidP="003D74F1">
      <w:pPr>
        <w:pStyle w:val="EndNoteBibliography"/>
      </w:pPr>
      <w:r w:rsidRPr="003D74F1">
        <w:t xml:space="preserve">Drath, W. H. (1996). Changing our minds about leadership. </w:t>
      </w:r>
      <w:r w:rsidRPr="003D74F1">
        <w:rPr>
          <w:i/>
        </w:rPr>
        <w:t>Issues &amp; Observations, 16,</w:t>
      </w:r>
      <w:r w:rsidRPr="003D74F1">
        <w:t xml:space="preserve"> 88-93.</w:t>
      </w:r>
    </w:p>
    <w:p w14:paraId="290FEF9B" w14:textId="77777777" w:rsidR="003D74F1" w:rsidRPr="003D74F1" w:rsidRDefault="003D74F1" w:rsidP="003D74F1">
      <w:pPr>
        <w:pStyle w:val="EndNoteBibliography"/>
      </w:pPr>
      <w:r w:rsidRPr="003D74F1">
        <w:t xml:space="preserve">Drucker, P. F. (1985). The discipline of innovation. </w:t>
      </w:r>
      <w:r w:rsidRPr="003D74F1">
        <w:rPr>
          <w:i/>
        </w:rPr>
        <w:t>Harvard Business Review, 63</w:t>
      </w:r>
      <w:r w:rsidRPr="003D74F1">
        <w:t xml:space="preserve">(3), 67-72. </w:t>
      </w:r>
    </w:p>
    <w:p w14:paraId="6367DA09" w14:textId="77777777" w:rsidR="003D74F1" w:rsidRPr="003D74F1" w:rsidRDefault="003D74F1" w:rsidP="003D74F1">
      <w:pPr>
        <w:pStyle w:val="EndNoteBibliography"/>
      </w:pPr>
      <w:r w:rsidRPr="003D74F1">
        <w:t xml:space="preserve">Drucker, P. F. (1989). What Business Can Learn from Nonprofits. </w:t>
      </w:r>
      <w:r w:rsidRPr="003D74F1">
        <w:rPr>
          <w:i/>
        </w:rPr>
        <w:t>Harvard Business Review, 67</w:t>
      </w:r>
      <w:r w:rsidRPr="003D74F1">
        <w:t xml:space="preserve">(4), 88-93. </w:t>
      </w:r>
    </w:p>
    <w:p w14:paraId="2224651C" w14:textId="77777777" w:rsidR="003D74F1" w:rsidRPr="003D74F1" w:rsidRDefault="003D74F1" w:rsidP="003D74F1">
      <w:pPr>
        <w:pStyle w:val="EndNoteBibliography"/>
      </w:pPr>
      <w:r w:rsidRPr="003D74F1">
        <w:t xml:space="preserve">Drucker, P. F. (1990). </w:t>
      </w:r>
      <w:r w:rsidRPr="003D74F1">
        <w:rPr>
          <w:i/>
        </w:rPr>
        <w:t>Managing the non-profit organization</w:t>
      </w:r>
      <w:r w:rsidRPr="003D74F1">
        <w:t>. New York: HarperCollins.</w:t>
      </w:r>
    </w:p>
    <w:p w14:paraId="6947B4D7" w14:textId="77777777" w:rsidR="003D74F1" w:rsidRPr="003D74F1" w:rsidRDefault="003D74F1" w:rsidP="003D74F1">
      <w:pPr>
        <w:pStyle w:val="EndNoteBibliography"/>
      </w:pPr>
      <w:r w:rsidRPr="003D74F1">
        <w:t xml:space="preserve">Drucker, P. F. (1999). </w:t>
      </w:r>
      <w:r w:rsidRPr="003D74F1">
        <w:rPr>
          <w:i/>
        </w:rPr>
        <w:t>The Drucker Foundation self-assessment tool: Participant workbook</w:t>
      </w:r>
      <w:r w:rsidRPr="003D74F1">
        <w:t>. San Francisco: The Drucker Foundation; Jossey-Bass Publishers.</w:t>
      </w:r>
    </w:p>
    <w:p w14:paraId="7EF19BDB" w14:textId="77777777" w:rsidR="003D74F1" w:rsidRPr="003D74F1" w:rsidRDefault="003D74F1" w:rsidP="003D74F1">
      <w:pPr>
        <w:pStyle w:val="EndNoteBibliography"/>
      </w:pPr>
      <w:r w:rsidRPr="003D74F1">
        <w:t xml:space="preserve">Drucker, P. F., &amp; Collins, J. C. (2008). </w:t>
      </w:r>
      <w:r w:rsidRPr="003D74F1">
        <w:rPr>
          <w:i/>
        </w:rPr>
        <w:t>The five most important questions you will ever ask about your organization</w:t>
      </w:r>
      <w:r w:rsidRPr="003D74F1">
        <w:t xml:space="preserve"> (New ed.). San Francisco: Leader to Leader Institute; Jossey-Bass.</w:t>
      </w:r>
    </w:p>
    <w:p w14:paraId="15F51526" w14:textId="77777777" w:rsidR="003D74F1" w:rsidRPr="003D74F1" w:rsidRDefault="003D74F1" w:rsidP="003D74F1">
      <w:pPr>
        <w:pStyle w:val="EndNoteBibliography"/>
      </w:pPr>
      <w:r w:rsidRPr="003D74F1">
        <w:t xml:space="preserve">Finney, C. (2008). Mission Haiku: The poetry of mission statements. </w:t>
      </w:r>
      <w:r w:rsidRPr="003D74F1">
        <w:rPr>
          <w:i/>
        </w:rPr>
        <w:t>Nonprofit Quarterly, 15</w:t>
      </w:r>
      <w:r w:rsidRPr="003D74F1">
        <w:t xml:space="preserve">(2). </w:t>
      </w:r>
    </w:p>
    <w:p w14:paraId="76391E8E" w14:textId="77777777" w:rsidR="003D74F1" w:rsidRPr="003D74F1" w:rsidRDefault="003D74F1" w:rsidP="003D74F1">
      <w:pPr>
        <w:pStyle w:val="EndNoteBibliography"/>
      </w:pPr>
      <w:r w:rsidRPr="003D74F1">
        <w:t xml:space="preserve">Frank, L. R. (2001). </w:t>
      </w:r>
      <w:r w:rsidRPr="003D74F1">
        <w:rPr>
          <w:i/>
        </w:rPr>
        <w:t>Random House Webster's Quotationary</w:t>
      </w:r>
      <w:r w:rsidRPr="003D74F1">
        <w:t>. New York: Random House.</w:t>
      </w:r>
    </w:p>
    <w:p w14:paraId="08561FEE" w14:textId="77777777" w:rsidR="003D74F1" w:rsidRPr="003D74F1" w:rsidRDefault="003D74F1" w:rsidP="003D74F1">
      <w:pPr>
        <w:pStyle w:val="EndNoteBibliography"/>
      </w:pPr>
      <w:r w:rsidRPr="003D74F1">
        <w:lastRenderedPageBreak/>
        <w:t xml:space="preserve">Froelich, K. A., Knoepfle, T. W., &amp; Pollak, T. H. (2000). Financial measures in nonprofit organization research: Comparing IRS 990 return and audited financial statement data. </w:t>
      </w:r>
      <w:r w:rsidRPr="003D74F1">
        <w:rPr>
          <w:i/>
        </w:rPr>
        <w:t>Nonprofit and Voluntary Sector Quarterly, 29</w:t>
      </w:r>
      <w:r w:rsidRPr="003D74F1">
        <w:t xml:space="preserve">(2), 232-254. </w:t>
      </w:r>
    </w:p>
    <w:p w14:paraId="6B13A821" w14:textId="77777777" w:rsidR="003D74F1" w:rsidRPr="003D74F1" w:rsidRDefault="003D74F1" w:rsidP="003D74F1">
      <w:pPr>
        <w:pStyle w:val="EndNoteBibliography"/>
      </w:pPr>
      <w:r w:rsidRPr="003D74F1">
        <w:t xml:space="preserve">Gardner, H., &amp; Laskin, E. (1995). </w:t>
      </w:r>
      <w:r w:rsidRPr="003D74F1">
        <w:rPr>
          <w:i/>
        </w:rPr>
        <w:t>Leading minds: An anatomy of leadership</w:t>
      </w:r>
      <w:r w:rsidRPr="003D74F1">
        <w:t>. New York: BasicBooks.</w:t>
      </w:r>
    </w:p>
    <w:p w14:paraId="6C25DC71" w14:textId="77777777" w:rsidR="003D74F1" w:rsidRPr="003D74F1" w:rsidRDefault="003D74F1" w:rsidP="003D74F1">
      <w:pPr>
        <w:pStyle w:val="EndNoteBibliography"/>
      </w:pPr>
      <w:r w:rsidRPr="003D74F1">
        <w:t xml:space="preserve">Gardner, J. W. (1990). </w:t>
      </w:r>
      <w:r w:rsidRPr="003D74F1">
        <w:rPr>
          <w:i/>
        </w:rPr>
        <w:t>On leadership</w:t>
      </w:r>
      <w:r w:rsidRPr="003D74F1">
        <w:t>. New York: Free Press.</w:t>
      </w:r>
    </w:p>
    <w:p w14:paraId="0386CEF8" w14:textId="6823DD7B" w:rsidR="003D74F1" w:rsidRPr="003D74F1" w:rsidRDefault="003D74F1" w:rsidP="003D74F1">
      <w:pPr>
        <w:pStyle w:val="EndNoteBibliography"/>
      </w:pPr>
      <w:r w:rsidRPr="003D74F1">
        <w:t>Gateway Project 30-Day Program for single men and women. (2016). Retrieved from</w:t>
      </w:r>
      <w:r w:rsidR="005768DC">
        <w:t>:</w:t>
      </w:r>
      <w:r w:rsidRPr="003D74F1">
        <w:t xml:space="preserve"> </w:t>
      </w:r>
      <w:hyperlink r:id="rId18" w:history="1">
        <w:r w:rsidRPr="003D74F1">
          <w:rPr>
            <w:rStyle w:val="Hyperlink"/>
          </w:rPr>
          <w:t>http://urm.org/services/gateway-project/</w:t>
        </w:r>
      </w:hyperlink>
    </w:p>
    <w:p w14:paraId="65BEB391" w14:textId="77777777" w:rsidR="003D74F1" w:rsidRPr="003D74F1" w:rsidRDefault="003D74F1" w:rsidP="003D74F1">
      <w:pPr>
        <w:pStyle w:val="EndNoteBibliography"/>
      </w:pPr>
      <w:r w:rsidRPr="003D74F1">
        <w:t xml:space="preserve">Gilovich, T. (1991). </w:t>
      </w:r>
      <w:r w:rsidRPr="003D74F1">
        <w:rPr>
          <w:i/>
        </w:rPr>
        <w:t>How we know what isn't so: The fallibility of human reason in everyday life</w:t>
      </w:r>
      <w:r w:rsidRPr="003D74F1">
        <w:t>. New York N.Y.: Free Press.</w:t>
      </w:r>
    </w:p>
    <w:p w14:paraId="5FFBB9B6" w14:textId="77777777" w:rsidR="003D74F1" w:rsidRPr="003D74F1" w:rsidRDefault="003D74F1" w:rsidP="003D74F1">
      <w:pPr>
        <w:pStyle w:val="EndNoteBibliography"/>
      </w:pPr>
      <w:r w:rsidRPr="003D74F1">
        <w:t xml:space="preserve">Gladwell, M. (2000). </w:t>
      </w:r>
      <w:r w:rsidRPr="003D74F1">
        <w:rPr>
          <w:i/>
        </w:rPr>
        <w:t>The tipping point: How little things can make a big difference</w:t>
      </w:r>
      <w:r w:rsidRPr="003D74F1">
        <w:t xml:space="preserve"> (1st ed.). New York: Little Brown.</w:t>
      </w:r>
    </w:p>
    <w:p w14:paraId="57105481" w14:textId="22E8300E" w:rsidR="003D74F1" w:rsidRPr="003D74F1" w:rsidRDefault="003D74F1" w:rsidP="003D74F1">
      <w:pPr>
        <w:pStyle w:val="EndNoteBibliography"/>
      </w:pPr>
      <w:r w:rsidRPr="003D74F1">
        <w:t xml:space="preserve">Gladwell, M. (2005). </w:t>
      </w:r>
      <w:r w:rsidRPr="003D74F1">
        <w:rPr>
          <w:i/>
        </w:rPr>
        <w:t>Blink: The power of thinking without thinking</w:t>
      </w:r>
      <w:r w:rsidRPr="003D74F1">
        <w:t xml:space="preserve"> (1st ed.). New York: Little Brown</w:t>
      </w:r>
      <w:r w:rsidR="00D52881">
        <w:t>.</w:t>
      </w:r>
      <w:r w:rsidRPr="003D74F1">
        <w:t xml:space="preserve"> </w:t>
      </w:r>
    </w:p>
    <w:p w14:paraId="2886CD74" w14:textId="42F49FC2" w:rsidR="003D74F1" w:rsidRPr="003D74F1" w:rsidRDefault="003D74F1" w:rsidP="003D74F1">
      <w:pPr>
        <w:pStyle w:val="EndNoteBibliography"/>
      </w:pPr>
      <w:r w:rsidRPr="003D74F1">
        <w:t>Glossary. (2010). Retrieved from</w:t>
      </w:r>
      <w:r w:rsidR="005768DC">
        <w:t>:</w:t>
      </w:r>
      <w:r w:rsidRPr="003D74F1">
        <w:t xml:space="preserve"> </w:t>
      </w:r>
      <w:hyperlink r:id="rId19" w:anchor="W" w:history="1">
        <w:r w:rsidRPr="003D74F1">
          <w:rPr>
            <w:rStyle w:val="Hyperlink"/>
          </w:rPr>
          <w:t>http://www.charitynavigator.org/index.cfm?bay=glossary.list#W</w:t>
        </w:r>
      </w:hyperlink>
    </w:p>
    <w:p w14:paraId="5684A6E4" w14:textId="77777777" w:rsidR="003D74F1" w:rsidRPr="003D74F1" w:rsidRDefault="003D74F1" w:rsidP="003D74F1">
      <w:pPr>
        <w:pStyle w:val="EndNoteBibliography"/>
      </w:pPr>
      <w:r w:rsidRPr="003D74F1">
        <w:t xml:space="preserve">Goodstein, L. D., Nolan, T. M., &amp; Pfeiffer, J. W. (1993). </w:t>
      </w:r>
      <w:r w:rsidRPr="003D74F1">
        <w:rPr>
          <w:i/>
        </w:rPr>
        <w:t>Applied strategic planning: A comprehensive guide</w:t>
      </w:r>
      <w:r w:rsidRPr="003D74F1">
        <w:t>. New York: McGraw-Hill.</w:t>
      </w:r>
    </w:p>
    <w:p w14:paraId="3A036B2B" w14:textId="77777777" w:rsidR="003D74F1" w:rsidRPr="003D74F1" w:rsidRDefault="003D74F1" w:rsidP="003D74F1">
      <w:pPr>
        <w:pStyle w:val="EndNoteBibliography"/>
      </w:pPr>
      <w:r w:rsidRPr="003D74F1">
        <w:t xml:space="preserve">Greiner, L. E. (1972). Evolution and revolution as organizations grow. </w:t>
      </w:r>
      <w:r w:rsidRPr="003D74F1">
        <w:rPr>
          <w:i/>
        </w:rPr>
        <w:t>Harvard Business Review, 50</w:t>
      </w:r>
      <w:r w:rsidRPr="003D74F1">
        <w:t xml:space="preserve">(4), 37-46. </w:t>
      </w:r>
    </w:p>
    <w:p w14:paraId="30333181" w14:textId="77777777" w:rsidR="003D74F1" w:rsidRPr="003D74F1" w:rsidRDefault="003D74F1" w:rsidP="003D74F1">
      <w:pPr>
        <w:pStyle w:val="EndNoteBibliography"/>
      </w:pPr>
      <w:r w:rsidRPr="003D74F1">
        <w:t xml:space="preserve">Greiner, L. E. (1998). Evolution and revolution as organizations grow. </w:t>
      </w:r>
      <w:r w:rsidRPr="003D74F1">
        <w:rPr>
          <w:i/>
        </w:rPr>
        <w:t>Harvard Business Review, 76</w:t>
      </w:r>
      <w:r w:rsidRPr="003D74F1">
        <w:t xml:space="preserve">(3), 55-64. </w:t>
      </w:r>
    </w:p>
    <w:p w14:paraId="36FEF662" w14:textId="77777777" w:rsidR="003D74F1" w:rsidRPr="003D74F1" w:rsidRDefault="003D74F1" w:rsidP="003D74F1">
      <w:pPr>
        <w:pStyle w:val="EndNoteBibliography"/>
      </w:pPr>
      <w:r w:rsidRPr="003D74F1">
        <w:t xml:space="preserve">Grove, A. S. (1996). </w:t>
      </w:r>
      <w:r w:rsidRPr="003D74F1">
        <w:rPr>
          <w:i/>
        </w:rPr>
        <w:t>Only the paranoid survive: How to exploit the crisis points that challenge every company and career</w:t>
      </w:r>
      <w:r w:rsidRPr="003D74F1">
        <w:t xml:space="preserve"> (1st ed.). New York: Currency Doubleday.</w:t>
      </w:r>
    </w:p>
    <w:p w14:paraId="6E3EE33E" w14:textId="77777777" w:rsidR="003D74F1" w:rsidRPr="003D74F1" w:rsidRDefault="003D74F1" w:rsidP="003D74F1">
      <w:pPr>
        <w:pStyle w:val="EndNoteBibliography"/>
      </w:pPr>
      <w:r w:rsidRPr="003D74F1">
        <w:t xml:space="preserve">Gruber, R. E., &amp; Mohr, M. (1982). Strategic management for multiprogram nonprofit organizations. </w:t>
      </w:r>
      <w:r w:rsidRPr="003D74F1">
        <w:rPr>
          <w:i/>
        </w:rPr>
        <w:t>California Management Review, 24</w:t>
      </w:r>
      <w:r w:rsidRPr="003D74F1">
        <w:t xml:space="preserve">(3), 15-22. </w:t>
      </w:r>
    </w:p>
    <w:p w14:paraId="7DA0B2F6" w14:textId="77777777" w:rsidR="003D74F1" w:rsidRPr="003D74F1" w:rsidRDefault="003D74F1" w:rsidP="003D74F1">
      <w:pPr>
        <w:pStyle w:val="EndNoteBibliography"/>
      </w:pPr>
      <w:r w:rsidRPr="003D74F1">
        <w:t xml:space="preserve">Guskin, A. E. (1997). </w:t>
      </w:r>
      <w:r w:rsidRPr="003D74F1">
        <w:rPr>
          <w:i/>
        </w:rPr>
        <w:t>Notes from a pragmatic idealist: Selected papers 1985-1997</w:t>
      </w:r>
      <w:r w:rsidRPr="003D74F1">
        <w:t>. Yellow Springs, OH: Antioch University.</w:t>
      </w:r>
    </w:p>
    <w:p w14:paraId="18FE87DF" w14:textId="77777777" w:rsidR="003D74F1" w:rsidRPr="003D74F1" w:rsidRDefault="003D74F1" w:rsidP="003D74F1">
      <w:pPr>
        <w:pStyle w:val="EndNoteBibliography"/>
      </w:pPr>
      <w:r w:rsidRPr="003D74F1">
        <w:t xml:space="preserve">Hammond, J. S., Keeney, R. L., &amp; Raiffa, H. (1998). The hidden traps in decision making. </w:t>
      </w:r>
      <w:r w:rsidRPr="003D74F1">
        <w:rPr>
          <w:i/>
        </w:rPr>
        <w:t>Harvard Business Review, 76</w:t>
      </w:r>
      <w:r w:rsidRPr="003D74F1">
        <w:t xml:space="preserve">(5), 47-58. </w:t>
      </w:r>
    </w:p>
    <w:p w14:paraId="77AF3D44" w14:textId="77777777" w:rsidR="003D74F1" w:rsidRPr="003D74F1" w:rsidRDefault="003D74F1" w:rsidP="003D74F1">
      <w:pPr>
        <w:pStyle w:val="EndNoteBibliography"/>
      </w:pPr>
      <w:r w:rsidRPr="003D74F1">
        <w:t xml:space="preserve">Handy, C. B. (1998). </w:t>
      </w:r>
      <w:r w:rsidRPr="003D74F1">
        <w:rPr>
          <w:i/>
        </w:rPr>
        <w:t>The hungry spirit: Beyond capitalism: A quest for purpose in the modern world</w:t>
      </w:r>
      <w:r w:rsidRPr="003D74F1">
        <w:t xml:space="preserve"> (1st ed.). New York: Broadway Books.</w:t>
      </w:r>
    </w:p>
    <w:p w14:paraId="18CE4FF1" w14:textId="77777777" w:rsidR="003D74F1" w:rsidRPr="003D74F1" w:rsidRDefault="003D74F1" w:rsidP="003D74F1">
      <w:pPr>
        <w:pStyle w:val="EndNoteBibliography"/>
      </w:pPr>
      <w:r w:rsidRPr="003D74F1">
        <w:t xml:space="preserve">Harter, S. (2002). Authenticity. In C. R. Snyder &amp; S. J. Lopez (Eds.), </w:t>
      </w:r>
      <w:r w:rsidRPr="003D74F1">
        <w:rPr>
          <w:i/>
        </w:rPr>
        <w:t>Handbook of positive psychology</w:t>
      </w:r>
      <w:r w:rsidRPr="003D74F1">
        <w:t xml:space="preserve"> (pp. 382-394). Oxford: Oxford University Press.</w:t>
      </w:r>
    </w:p>
    <w:p w14:paraId="3DDD9C4E" w14:textId="77777777" w:rsidR="003D74F1" w:rsidRPr="003D74F1" w:rsidRDefault="003D74F1" w:rsidP="003D74F1">
      <w:pPr>
        <w:pStyle w:val="EndNoteBibliography"/>
      </w:pPr>
      <w:r w:rsidRPr="003D74F1">
        <w:t xml:space="preserve">Hatry, H., Houten, T. v., Plantz, M., &amp; Taylor, M. (1996). </w:t>
      </w:r>
      <w:r w:rsidRPr="003D74F1">
        <w:rPr>
          <w:i/>
        </w:rPr>
        <w:t>Measuring program outcomes: A practical approach</w:t>
      </w:r>
      <w:r w:rsidRPr="003D74F1">
        <w:t>. Washington: United Way of America.</w:t>
      </w:r>
    </w:p>
    <w:p w14:paraId="79C2284F" w14:textId="77777777" w:rsidR="003D74F1" w:rsidRPr="003D74F1" w:rsidRDefault="003D74F1" w:rsidP="003D74F1">
      <w:pPr>
        <w:pStyle w:val="EndNoteBibliography"/>
      </w:pPr>
      <w:r w:rsidRPr="003D74F1">
        <w:t xml:space="preserve">Heath, C., Bell, C., &amp; Sternberg, E. (2001). Emotional selection in memes: The case of urban legends. </w:t>
      </w:r>
      <w:r w:rsidRPr="003D74F1">
        <w:rPr>
          <w:i/>
        </w:rPr>
        <w:t>Journal of Personality and Social Psychology, 81</w:t>
      </w:r>
      <w:r w:rsidRPr="003D74F1">
        <w:t xml:space="preserve">(6), 1028-1041. </w:t>
      </w:r>
    </w:p>
    <w:p w14:paraId="289165F2" w14:textId="77777777" w:rsidR="003D74F1" w:rsidRPr="003D74F1" w:rsidRDefault="003D74F1" w:rsidP="003D74F1">
      <w:pPr>
        <w:pStyle w:val="EndNoteBibliography"/>
      </w:pPr>
      <w:r w:rsidRPr="003D74F1">
        <w:t xml:space="preserve">Hedley, B. (1977). Strategy and the "Business Portfolio". </w:t>
      </w:r>
      <w:r w:rsidRPr="003D74F1">
        <w:rPr>
          <w:i/>
        </w:rPr>
        <w:t>Long Range Planning, 10</w:t>
      </w:r>
      <w:r w:rsidRPr="003D74F1">
        <w:t xml:space="preserve">(1), 10-16. </w:t>
      </w:r>
    </w:p>
    <w:p w14:paraId="6D00C981" w14:textId="77777777" w:rsidR="003D74F1" w:rsidRPr="003D74F1" w:rsidRDefault="003D74F1" w:rsidP="003D74F1">
      <w:pPr>
        <w:pStyle w:val="EndNoteBibliography"/>
      </w:pPr>
      <w:r w:rsidRPr="003D74F1">
        <w:t xml:space="preserve">Heifetz, R. A. (1994). </w:t>
      </w:r>
      <w:r w:rsidRPr="003D74F1">
        <w:rPr>
          <w:i/>
        </w:rPr>
        <w:t>Leadership without easy answers</w:t>
      </w:r>
      <w:r w:rsidRPr="003D74F1">
        <w:t>. Boston: Belknap Press of Harvard University Press.</w:t>
      </w:r>
    </w:p>
    <w:p w14:paraId="523F5CD6" w14:textId="4B85CCAD" w:rsidR="003D74F1" w:rsidRPr="003D74F1" w:rsidRDefault="003D74F1" w:rsidP="003D74F1">
      <w:pPr>
        <w:pStyle w:val="EndNoteBibliography"/>
      </w:pPr>
      <w:r w:rsidRPr="003D74F1">
        <w:t xml:space="preserve">Hellriegel, D., Slocum, J. W., &amp; Woodman, R. W. (1989). </w:t>
      </w:r>
      <w:r w:rsidRPr="003D74F1">
        <w:rPr>
          <w:i/>
        </w:rPr>
        <w:t>Organizational behavior</w:t>
      </w:r>
      <w:r w:rsidRPr="003D74F1">
        <w:t xml:space="preserve"> (5th ed.). St. Paul: West</w:t>
      </w:r>
      <w:r w:rsidR="00051BC0">
        <w:t>.</w:t>
      </w:r>
      <w:r w:rsidRPr="003D74F1">
        <w:t xml:space="preserve">  </w:t>
      </w:r>
    </w:p>
    <w:p w14:paraId="63D96B10" w14:textId="77777777" w:rsidR="003D74F1" w:rsidRPr="003D74F1" w:rsidRDefault="003D74F1" w:rsidP="003D74F1">
      <w:pPr>
        <w:pStyle w:val="EndNoteBibliography"/>
      </w:pPr>
      <w:r w:rsidRPr="003D74F1">
        <w:t xml:space="preserve">Hellriegel, D., &amp; Solcum, J., Jr. (2009). </w:t>
      </w:r>
      <w:r w:rsidRPr="003D74F1">
        <w:rPr>
          <w:i/>
        </w:rPr>
        <w:t>Organizational behavior</w:t>
      </w:r>
      <w:r w:rsidRPr="003D74F1">
        <w:t xml:space="preserve"> (Thirteenth ed.). Eagan, MN: South-Western Cengage Learning.</w:t>
      </w:r>
    </w:p>
    <w:p w14:paraId="26ED1F2E" w14:textId="77777777" w:rsidR="003D74F1" w:rsidRPr="003D74F1" w:rsidRDefault="003D74F1" w:rsidP="003D74F1">
      <w:pPr>
        <w:pStyle w:val="EndNoteBibliography"/>
      </w:pPr>
      <w:r w:rsidRPr="003D74F1">
        <w:lastRenderedPageBreak/>
        <w:t xml:space="preserve">Herman, R., &amp; Renz, D. (1999). Theses on nonprofit organizational effectiveness. </w:t>
      </w:r>
      <w:r w:rsidRPr="003D74F1">
        <w:rPr>
          <w:i/>
        </w:rPr>
        <w:t>Nonprofit and Voluntary Sector Quarterly, 28</w:t>
      </w:r>
      <w:r w:rsidRPr="003D74F1">
        <w:t xml:space="preserve">(2), 107-126. </w:t>
      </w:r>
    </w:p>
    <w:p w14:paraId="71D1DD6F" w14:textId="77777777" w:rsidR="003D74F1" w:rsidRPr="003D74F1" w:rsidRDefault="003D74F1" w:rsidP="003D74F1">
      <w:pPr>
        <w:pStyle w:val="EndNoteBibliography"/>
      </w:pPr>
      <w:r w:rsidRPr="003D74F1">
        <w:t xml:space="preserve">Herzlinger, R. E. (1996). Can public trust in nonprofits and governments be restored? </w:t>
      </w:r>
      <w:r w:rsidRPr="003D74F1">
        <w:rPr>
          <w:i/>
        </w:rPr>
        <w:t>Harvard Business Review, 74</w:t>
      </w:r>
      <w:r w:rsidRPr="003D74F1">
        <w:t xml:space="preserve">(2), 97-107. </w:t>
      </w:r>
    </w:p>
    <w:p w14:paraId="1B28CE3B" w14:textId="77777777" w:rsidR="003D74F1" w:rsidRPr="003D74F1" w:rsidRDefault="003D74F1" w:rsidP="003D74F1">
      <w:pPr>
        <w:pStyle w:val="EndNoteBibliography"/>
      </w:pPr>
      <w:r w:rsidRPr="003D74F1">
        <w:t xml:space="preserve">Hill, A., &amp; Wooden, J. (2001). </w:t>
      </w:r>
      <w:r w:rsidRPr="003D74F1">
        <w:rPr>
          <w:i/>
        </w:rPr>
        <w:t>Be quick--but don't hurry: Learning success from the teachings of a lifetime</w:t>
      </w:r>
      <w:r w:rsidRPr="003D74F1">
        <w:t>. New York: Simon &amp; Schuster.</w:t>
      </w:r>
    </w:p>
    <w:p w14:paraId="077C7E49" w14:textId="77777777" w:rsidR="003D74F1" w:rsidRPr="003D74F1" w:rsidRDefault="003D74F1" w:rsidP="003D74F1">
      <w:pPr>
        <w:pStyle w:val="EndNoteBibliography"/>
      </w:pPr>
      <w:r w:rsidRPr="003D74F1">
        <w:t xml:space="preserve">Hitt, M. A., Ireland, R. D., &amp; Hoskisson, R. E. (2009). </w:t>
      </w:r>
      <w:r w:rsidRPr="003D74F1">
        <w:rPr>
          <w:i/>
        </w:rPr>
        <w:t>Strategic management: Competitiveness and globalization: Concepts &amp; cases</w:t>
      </w:r>
      <w:r w:rsidRPr="003D74F1">
        <w:t xml:space="preserve"> (8th ed.). Mason, OH: South-Western.</w:t>
      </w:r>
    </w:p>
    <w:p w14:paraId="4E05699F" w14:textId="77777777" w:rsidR="003D74F1" w:rsidRPr="003D74F1" w:rsidRDefault="003D74F1" w:rsidP="003D74F1">
      <w:pPr>
        <w:pStyle w:val="EndNoteBibliography"/>
      </w:pPr>
      <w:r w:rsidRPr="003D74F1">
        <w:t xml:space="preserve">Hitt, M. A., Ireland, R. D., &amp; Hoskisson, R. E. (2013). </w:t>
      </w:r>
      <w:r w:rsidRPr="003D74F1">
        <w:rPr>
          <w:i/>
        </w:rPr>
        <w:t>Strategic management: Competitiveness &amp; globalization: concepts and cases</w:t>
      </w:r>
      <w:r w:rsidRPr="003D74F1">
        <w:t xml:space="preserve"> (11th Ed. ed.). Eagan, MN: Cengage Learning.</w:t>
      </w:r>
    </w:p>
    <w:p w14:paraId="40B1CDF5" w14:textId="77777777" w:rsidR="003D74F1" w:rsidRPr="003D74F1" w:rsidRDefault="003D74F1" w:rsidP="003D74F1">
      <w:pPr>
        <w:pStyle w:val="EndNoteBibliography"/>
      </w:pPr>
      <w:r w:rsidRPr="003D74F1">
        <w:t xml:space="preserve">Hitt, M. A., Ireland, R. D., &amp; Hoskisson, R. E. (2015). </w:t>
      </w:r>
      <w:r w:rsidRPr="003D74F1">
        <w:rPr>
          <w:i/>
        </w:rPr>
        <w:t>Strategic management: Competitiveness &amp; globalization. Concepts</w:t>
      </w:r>
      <w:r w:rsidRPr="003D74F1">
        <w:t xml:space="preserve"> (11e. ed.). Australia: Cengage Learning.</w:t>
      </w:r>
    </w:p>
    <w:p w14:paraId="0036F7A4" w14:textId="77777777" w:rsidR="003D74F1" w:rsidRPr="003D74F1" w:rsidRDefault="003D74F1" w:rsidP="003D74F1">
      <w:pPr>
        <w:pStyle w:val="EndNoteBibliography"/>
      </w:pPr>
      <w:r w:rsidRPr="003D74F1">
        <w:t xml:space="preserve">Holland, T., &amp; Blackmon, M. (2000). </w:t>
      </w:r>
      <w:r w:rsidRPr="003D74F1">
        <w:rPr>
          <w:i/>
        </w:rPr>
        <w:t>Measuring board effectiveness: A tool for strengthening your board</w:t>
      </w:r>
      <w:r w:rsidRPr="003D74F1">
        <w:t>. Washington: BoardSource.</w:t>
      </w:r>
    </w:p>
    <w:p w14:paraId="57C6F491" w14:textId="77777777" w:rsidR="003D74F1" w:rsidRPr="003D74F1" w:rsidRDefault="003D74F1" w:rsidP="003D74F1">
      <w:pPr>
        <w:pStyle w:val="EndNoteBibliography"/>
      </w:pPr>
      <w:r w:rsidRPr="003D74F1">
        <w:t xml:space="preserve">Hopkins, K. M., &amp; Hyde, C. (2002). The human service managerial dilemma: New expectations, chronic challenges and old solutions. </w:t>
      </w:r>
      <w:r w:rsidRPr="003D74F1">
        <w:rPr>
          <w:i/>
        </w:rPr>
        <w:t>Administration in Social Work, 26</w:t>
      </w:r>
      <w:r w:rsidRPr="003D74F1">
        <w:t xml:space="preserve">(3), 1-15. </w:t>
      </w:r>
    </w:p>
    <w:p w14:paraId="06A13C0B" w14:textId="77777777" w:rsidR="003D74F1" w:rsidRPr="003D74F1" w:rsidRDefault="003D74F1" w:rsidP="003D74F1">
      <w:pPr>
        <w:pStyle w:val="EndNoteBibliography"/>
      </w:pPr>
      <w:r w:rsidRPr="003D74F1">
        <w:t xml:space="preserve">House, R. J., &amp; Shamir, B. (1993). Toward the integration of transformational, charismatic, and visionary theories. In M. Chemers &amp; R. Ayman (Eds.), </w:t>
      </w:r>
      <w:r w:rsidRPr="003D74F1">
        <w:rPr>
          <w:i/>
        </w:rPr>
        <w:t>Leadership theory and research: Perspectives and directions</w:t>
      </w:r>
      <w:r w:rsidRPr="003D74F1">
        <w:t xml:space="preserve"> (pp. 81-107). San Diego: Academic Press.</w:t>
      </w:r>
    </w:p>
    <w:p w14:paraId="728919EE" w14:textId="77777777" w:rsidR="003D74F1" w:rsidRPr="003D74F1" w:rsidRDefault="003D74F1" w:rsidP="003D74F1">
      <w:pPr>
        <w:pStyle w:val="EndNoteBibliography"/>
      </w:pPr>
      <w:r w:rsidRPr="003D74F1">
        <w:t xml:space="preserve">How the economy looks to you. (2008).  </w:t>
      </w:r>
      <w:r w:rsidRPr="003D74F1">
        <w:rPr>
          <w:i/>
        </w:rPr>
        <w:t>Parade</w:t>
      </w:r>
      <w:r w:rsidRPr="003D74F1">
        <w:t xml:space="preserve"> (April 13 ed., pp. 12). New York: Parade.</w:t>
      </w:r>
    </w:p>
    <w:p w14:paraId="10B4B88C" w14:textId="77777777" w:rsidR="003D74F1" w:rsidRPr="003D74F1" w:rsidRDefault="003D74F1" w:rsidP="003D74F1">
      <w:pPr>
        <w:pStyle w:val="EndNoteBibliography"/>
      </w:pPr>
      <w:r w:rsidRPr="003D74F1">
        <w:t xml:space="preserve">Huff, L., &amp; Kelley, L. (2003). Levels of organizational trust in individualist versus collectivist societies: A seven-nation study. </w:t>
      </w:r>
      <w:r w:rsidRPr="003D74F1">
        <w:rPr>
          <w:i/>
        </w:rPr>
        <w:t>Organization Science, 14</w:t>
      </w:r>
      <w:r w:rsidRPr="003D74F1">
        <w:t xml:space="preserve">(1), 81-90. </w:t>
      </w:r>
    </w:p>
    <w:p w14:paraId="00189AB8" w14:textId="77777777" w:rsidR="003D74F1" w:rsidRPr="003D74F1" w:rsidRDefault="003D74F1" w:rsidP="003D74F1">
      <w:pPr>
        <w:pStyle w:val="EndNoteBibliography"/>
      </w:pPr>
      <w:r w:rsidRPr="003D74F1">
        <w:t xml:space="preserve">Hurst, D. K. (1995). </w:t>
      </w:r>
      <w:r w:rsidRPr="003D74F1">
        <w:rPr>
          <w:i/>
        </w:rPr>
        <w:t>Crisis &amp; renewal: Meeting the challenge of organizational change</w:t>
      </w:r>
      <w:r w:rsidRPr="003D74F1">
        <w:t>. Boston: Harvard Business School Press.</w:t>
      </w:r>
    </w:p>
    <w:p w14:paraId="4AF43FBD" w14:textId="77777777" w:rsidR="003D74F1" w:rsidRPr="003D74F1" w:rsidRDefault="003D74F1" w:rsidP="003D74F1">
      <w:pPr>
        <w:pStyle w:val="EndNoteBibliography"/>
      </w:pPr>
      <w:r w:rsidRPr="003D74F1">
        <w:t xml:space="preserve">Kanter, R. M. (2006). Innovation: The classic traps. </w:t>
      </w:r>
      <w:r w:rsidRPr="003D74F1">
        <w:rPr>
          <w:i/>
        </w:rPr>
        <w:t>Harvard Business Review, 84</w:t>
      </w:r>
      <w:r w:rsidRPr="003D74F1">
        <w:t xml:space="preserve">(11), 72-83. </w:t>
      </w:r>
    </w:p>
    <w:p w14:paraId="173E06A9" w14:textId="77777777" w:rsidR="003D74F1" w:rsidRPr="003D74F1" w:rsidRDefault="003D74F1" w:rsidP="003D74F1">
      <w:pPr>
        <w:pStyle w:val="EndNoteBibliography"/>
      </w:pPr>
      <w:r w:rsidRPr="003D74F1">
        <w:t xml:space="preserve">Kanter, R. M., &amp; Summers, D. V. (1987). Doing well while doing good: Dilemmas of performance measurement in nonprofit organizations and the need for a multiple-constituency approach. In W. W. Powell (Ed.), </w:t>
      </w:r>
      <w:r w:rsidRPr="003D74F1">
        <w:rPr>
          <w:i/>
        </w:rPr>
        <w:t>The nonprofit sector: A research handbook</w:t>
      </w:r>
      <w:r w:rsidRPr="003D74F1">
        <w:t xml:space="preserve"> (pp. 154-156). New Haven: Yale University Press.</w:t>
      </w:r>
    </w:p>
    <w:p w14:paraId="41925012" w14:textId="77777777" w:rsidR="003D74F1" w:rsidRPr="003D74F1" w:rsidRDefault="003D74F1" w:rsidP="003D74F1">
      <w:pPr>
        <w:pStyle w:val="EndNoteBibliography"/>
      </w:pPr>
      <w:r w:rsidRPr="003D74F1">
        <w:t xml:space="preserve">Kaplan, R. S., &amp; Norton, D. P. (1992). The balanced scorecard: Measures that drive performance. </w:t>
      </w:r>
      <w:r w:rsidRPr="003D74F1">
        <w:rPr>
          <w:i/>
        </w:rPr>
        <w:t>Harvard Business Review, 70</w:t>
      </w:r>
      <w:r w:rsidRPr="003D74F1">
        <w:t xml:space="preserve">(1), 71. </w:t>
      </w:r>
    </w:p>
    <w:p w14:paraId="251691BE" w14:textId="77777777" w:rsidR="003D74F1" w:rsidRPr="003D74F1" w:rsidRDefault="003D74F1" w:rsidP="003D74F1">
      <w:pPr>
        <w:pStyle w:val="EndNoteBibliography"/>
      </w:pPr>
      <w:r w:rsidRPr="003D74F1">
        <w:t xml:space="preserve">Kaplan, R. S., &amp; Norton, D. P. (1996). Using the balanced scorecard as a strategic management system. </w:t>
      </w:r>
      <w:r w:rsidRPr="003D74F1">
        <w:rPr>
          <w:i/>
        </w:rPr>
        <w:t>Harvard Business Review, 74</w:t>
      </w:r>
      <w:r w:rsidRPr="003D74F1">
        <w:t xml:space="preserve">(1), 75. </w:t>
      </w:r>
    </w:p>
    <w:p w14:paraId="6DE1D946" w14:textId="77777777" w:rsidR="003D74F1" w:rsidRPr="003D74F1" w:rsidRDefault="003D74F1" w:rsidP="003D74F1">
      <w:pPr>
        <w:pStyle w:val="EndNoteBibliography"/>
      </w:pPr>
      <w:r w:rsidRPr="003D74F1">
        <w:t xml:space="preserve">Kay, J. A. (1995). </w:t>
      </w:r>
      <w:r w:rsidRPr="003D74F1">
        <w:rPr>
          <w:i/>
        </w:rPr>
        <w:t>Why firms succeed</w:t>
      </w:r>
      <w:r w:rsidRPr="003D74F1">
        <w:t>. New York: Oxford University Press.</w:t>
      </w:r>
    </w:p>
    <w:p w14:paraId="0C593590" w14:textId="77777777" w:rsidR="003D74F1" w:rsidRPr="003D74F1" w:rsidRDefault="003D74F1" w:rsidP="003D74F1">
      <w:pPr>
        <w:pStyle w:val="EndNoteBibliography"/>
      </w:pPr>
      <w:r w:rsidRPr="003D74F1">
        <w:t xml:space="preserve">Kelly, K. (1994). </w:t>
      </w:r>
      <w:r w:rsidRPr="003D74F1">
        <w:rPr>
          <w:i/>
        </w:rPr>
        <w:t>Out of control : the rise of neo-biological civilization</w:t>
      </w:r>
      <w:r w:rsidRPr="003D74F1">
        <w:t>. Reading, PA Addison-Wesley.</w:t>
      </w:r>
    </w:p>
    <w:p w14:paraId="556894C7" w14:textId="77777777" w:rsidR="003D74F1" w:rsidRPr="003D74F1" w:rsidRDefault="003D74F1" w:rsidP="003D74F1">
      <w:pPr>
        <w:pStyle w:val="EndNoteBibliography"/>
      </w:pPr>
      <w:r w:rsidRPr="003D74F1">
        <w:t xml:space="preserve">Kim, W. C., &amp; Mauborgne, R. (2004). Blue ocean strategy. </w:t>
      </w:r>
      <w:r w:rsidRPr="003D74F1">
        <w:rPr>
          <w:i/>
        </w:rPr>
        <w:t>Harvard Business Review, 82</w:t>
      </w:r>
      <w:r w:rsidRPr="003D74F1">
        <w:t xml:space="preserve">(10), 76. </w:t>
      </w:r>
    </w:p>
    <w:p w14:paraId="28206A5D" w14:textId="77777777" w:rsidR="003D74F1" w:rsidRPr="003D74F1" w:rsidRDefault="003D74F1" w:rsidP="003D74F1">
      <w:pPr>
        <w:pStyle w:val="EndNoteBibliography"/>
      </w:pPr>
      <w:r w:rsidRPr="003D74F1">
        <w:t xml:space="preserve">Korn, L. (1989, May 22). How the next CEO will be different. </w:t>
      </w:r>
      <w:r w:rsidRPr="003D74F1">
        <w:rPr>
          <w:i/>
        </w:rPr>
        <w:t>Fortune, 119</w:t>
      </w:r>
      <w:r w:rsidRPr="003D74F1">
        <w:t>.</w:t>
      </w:r>
    </w:p>
    <w:p w14:paraId="7E9D43FA" w14:textId="77777777" w:rsidR="003D74F1" w:rsidRPr="003D74F1" w:rsidRDefault="003D74F1" w:rsidP="003D74F1">
      <w:pPr>
        <w:pStyle w:val="EndNoteBibliography"/>
      </w:pPr>
      <w:r w:rsidRPr="003D74F1">
        <w:lastRenderedPageBreak/>
        <w:t xml:space="preserve">Kotter, J. (1990). </w:t>
      </w:r>
      <w:r w:rsidRPr="003D74F1">
        <w:rPr>
          <w:i/>
        </w:rPr>
        <w:t>A force for change: How leadership differs from management</w:t>
      </w:r>
      <w:r w:rsidRPr="003D74F1">
        <w:t>. New York: Free Press.</w:t>
      </w:r>
    </w:p>
    <w:p w14:paraId="7245D7FC" w14:textId="77777777" w:rsidR="003D74F1" w:rsidRPr="003D74F1" w:rsidRDefault="003D74F1" w:rsidP="003D74F1">
      <w:pPr>
        <w:pStyle w:val="EndNoteBibliography"/>
      </w:pPr>
      <w:r w:rsidRPr="003D74F1">
        <w:t xml:space="preserve">Kotter, J. (1996). </w:t>
      </w:r>
      <w:r w:rsidRPr="003D74F1">
        <w:rPr>
          <w:i/>
        </w:rPr>
        <w:t>Leading change</w:t>
      </w:r>
      <w:r w:rsidRPr="003D74F1">
        <w:t>. Boston: Harvard Business School Press.</w:t>
      </w:r>
    </w:p>
    <w:p w14:paraId="7C7BDCA6" w14:textId="77777777" w:rsidR="003D74F1" w:rsidRPr="003D74F1" w:rsidRDefault="003D74F1" w:rsidP="003D74F1">
      <w:pPr>
        <w:pStyle w:val="EndNoteBibliography"/>
      </w:pPr>
      <w:r w:rsidRPr="003D74F1">
        <w:t xml:space="preserve">Kotter, J. (1999). What leaders really do. In J. P. Kotter (Ed.), </w:t>
      </w:r>
      <w:r w:rsidRPr="003D74F1">
        <w:rPr>
          <w:i/>
        </w:rPr>
        <w:t>John P. Kotter on what leaders really do</w:t>
      </w:r>
      <w:r w:rsidRPr="003D74F1">
        <w:t xml:space="preserve"> (pp. 51-73). Boston: Harvard Business School Press.</w:t>
      </w:r>
    </w:p>
    <w:p w14:paraId="36CCC11E" w14:textId="77777777" w:rsidR="003D74F1" w:rsidRPr="003D74F1" w:rsidRDefault="003D74F1" w:rsidP="003D74F1">
      <w:pPr>
        <w:pStyle w:val="EndNoteBibliography"/>
      </w:pPr>
      <w:r w:rsidRPr="003D74F1">
        <w:t xml:space="preserve">Kotter, J. (2000, April). Leadership engine. </w:t>
      </w:r>
      <w:r w:rsidRPr="003D74F1">
        <w:rPr>
          <w:i/>
        </w:rPr>
        <w:t>Executive Excellence, 17</w:t>
      </w:r>
      <w:r w:rsidRPr="003D74F1">
        <w:t>.</w:t>
      </w:r>
    </w:p>
    <w:p w14:paraId="68197CA1" w14:textId="77777777" w:rsidR="003D74F1" w:rsidRPr="003D74F1" w:rsidRDefault="003D74F1" w:rsidP="003D74F1">
      <w:pPr>
        <w:pStyle w:val="EndNoteBibliography"/>
      </w:pPr>
      <w:r w:rsidRPr="003D74F1">
        <w:t xml:space="preserve">Kotter, J. (2008). </w:t>
      </w:r>
      <w:r w:rsidRPr="003D74F1">
        <w:rPr>
          <w:i/>
        </w:rPr>
        <w:t>A sense of urgency</w:t>
      </w:r>
      <w:r w:rsidRPr="003D74F1">
        <w:t>. Boston, Mass.: Harvard Business Press.</w:t>
      </w:r>
    </w:p>
    <w:p w14:paraId="34CF196F" w14:textId="77777777" w:rsidR="003D74F1" w:rsidRPr="003D74F1" w:rsidRDefault="003D74F1" w:rsidP="003D74F1">
      <w:pPr>
        <w:pStyle w:val="EndNoteBibliography"/>
      </w:pPr>
      <w:r w:rsidRPr="003D74F1">
        <w:t xml:space="preserve">Kouzes, J. M., &amp; Posner, B. Z. (1995). </w:t>
      </w:r>
      <w:r w:rsidRPr="003D74F1">
        <w:rPr>
          <w:i/>
        </w:rPr>
        <w:t>The leadership challenge: How to keep getting extraordinary things done in organizations</w:t>
      </w:r>
      <w:r w:rsidRPr="003D74F1">
        <w:t xml:space="preserve"> (2nd ed.). San Francisco: Jossey-Bass.</w:t>
      </w:r>
    </w:p>
    <w:p w14:paraId="080F9537" w14:textId="77777777" w:rsidR="003D74F1" w:rsidRPr="003D74F1" w:rsidRDefault="003D74F1" w:rsidP="003D74F1">
      <w:pPr>
        <w:pStyle w:val="EndNoteBibliography"/>
      </w:pPr>
      <w:r w:rsidRPr="003D74F1">
        <w:t xml:space="preserve">Kouzes, J. M., &amp; Posner, B. Z. (2002). </w:t>
      </w:r>
      <w:r w:rsidRPr="003D74F1">
        <w:rPr>
          <w:i/>
        </w:rPr>
        <w:t>The leadership challenge</w:t>
      </w:r>
      <w:r w:rsidRPr="003D74F1">
        <w:t xml:space="preserve"> (3rd ed.). San Francisco: Jossey-Bass.</w:t>
      </w:r>
    </w:p>
    <w:p w14:paraId="58DC02F2" w14:textId="77777777" w:rsidR="003D74F1" w:rsidRPr="003D74F1" w:rsidRDefault="003D74F1" w:rsidP="003D74F1">
      <w:pPr>
        <w:pStyle w:val="EndNoteBibliography"/>
      </w:pPr>
      <w:r w:rsidRPr="003D74F1">
        <w:t xml:space="preserve">La Piana, D. (2008). </w:t>
      </w:r>
      <w:r w:rsidRPr="003D74F1">
        <w:rPr>
          <w:i/>
        </w:rPr>
        <w:t>The nonprofit strategy revolution</w:t>
      </w:r>
      <w:r w:rsidRPr="003D74F1">
        <w:t>. St. Paul, Minn.: Fieldstone Alliance.</w:t>
      </w:r>
    </w:p>
    <w:p w14:paraId="0B69DEF3" w14:textId="77777777" w:rsidR="003D74F1" w:rsidRPr="003D74F1" w:rsidRDefault="003D74F1" w:rsidP="003D74F1">
      <w:pPr>
        <w:pStyle w:val="EndNoteBibliography"/>
      </w:pPr>
      <w:r w:rsidRPr="003D74F1">
        <w:t xml:space="preserve">La Piana, D., &amp; Hayes, M. (2005). </w:t>
      </w:r>
      <w:r w:rsidRPr="003D74F1">
        <w:rPr>
          <w:i/>
        </w:rPr>
        <w:t>Play to win: The nonprofit guide to competitive strategy</w:t>
      </w:r>
      <w:r w:rsidRPr="003D74F1">
        <w:t xml:space="preserve"> (1st ed.). San Francisco: Jossey-Bass.</w:t>
      </w:r>
    </w:p>
    <w:p w14:paraId="779ACC5E" w14:textId="77777777" w:rsidR="003D74F1" w:rsidRPr="003D74F1" w:rsidRDefault="003D74F1" w:rsidP="003D74F1">
      <w:pPr>
        <w:pStyle w:val="EndNoteBibliography"/>
      </w:pPr>
      <w:r w:rsidRPr="003D74F1">
        <w:t xml:space="preserve">Larson, C. E., &amp; LaFasto, F. M. J. (1989). </w:t>
      </w:r>
      <w:r w:rsidRPr="003D74F1">
        <w:rPr>
          <w:i/>
        </w:rPr>
        <w:t>Teamwork: What must go right, what can go wrong</w:t>
      </w:r>
      <w:r w:rsidRPr="003D74F1">
        <w:t>. Newbury Park, CA: Sage.</w:t>
      </w:r>
    </w:p>
    <w:p w14:paraId="089F25EB" w14:textId="77777777" w:rsidR="003D74F1" w:rsidRPr="003D74F1" w:rsidRDefault="003D74F1" w:rsidP="003D74F1">
      <w:pPr>
        <w:pStyle w:val="EndNoteBibliography"/>
      </w:pPr>
      <w:r w:rsidRPr="003D74F1">
        <w:t xml:space="preserve">Larwood, L., Falbe, C. M., Miesing, P., &amp; Kriger, M. P. (1995). Structure and meaning of organizational vision. </w:t>
      </w:r>
      <w:r w:rsidRPr="003D74F1">
        <w:rPr>
          <w:i/>
        </w:rPr>
        <w:t>Academy of Management Journal, 38</w:t>
      </w:r>
      <w:r w:rsidRPr="003D74F1">
        <w:t xml:space="preserve">(3), 740-769. </w:t>
      </w:r>
    </w:p>
    <w:p w14:paraId="5C7E4DE9" w14:textId="4418ACAE" w:rsidR="003D74F1" w:rsidRPr="003D74F1" w:rsidRDefault="003D74F1" w:rsidP="003D74F1">
      <w:pPr>
        <w:pStyle w:val="EndNoteBibliography"/>
      </w:pPr>
      <w:r w:rsidRPr="003D74F1">
        <w:t xml:space="preserve">Leonard, C. (2010). Panera to open more nonprofit eateries. </w:t>
      </w:r>
      <w:r w:rsidRPr="003D74F1">
        <w:rPr>
          <w:i/>
        </w:rPr>
        <w:t>USA Today</w:t>
      </w:r>
      <w:r w:rsidRPr="003D74F1">
        <w:t>. Retrieved from</w:t>
      </w:r>
      <w:r w:rsidR="005768DC">
        <w:t>:</w:t>
      </w:r>
      <w:r w:rsidRPr="003D74F1">
        <w:t xml:space="preserve"> </w:t>
      </w:r>
      <w:hyperlink r:id="rId20" w:history="1">
        <w:r w:rsidRPr="003D74F1">
          <w:rPr>
            <w:rStyle w:val="Hyperlink"/>
          </w:rPr>
          <w:t>http://www.usatoday.com/money/industries/food/2010-06-27-panera-pay-what-you-wish_N.htm</w:t>
        </w:r>
      </w:hyperlink>
    </w:p>
    <w:p w14:paraId="747FBD8E" w14:textId="77777777" w:rsidR="003D74F1" w:rsidRPr="003D74F1" w:rsidRDefault="003D74F1" w:rsidP="003D74F1">
      <w:pPr>
        <w:pStyle w:val="EndNoteBibliography"/>
      </w:pPr>
      <w:r w:rsidRPr="003D74F1">
        <w:t xml:space="preserve">Leonard, D., &amp; Straus, S. (1997). Putting your company's whole brain to work. </w:t>
      </w:r>
      <w:r w:rsidRPr="003D74F1">
        <w:rPr>
          <w:i/>
        </w:rPr>
        <w:t>Harvard Business Review, 75</w:t>
      </w:r>
      <w:r w:rsidRPr="003D74F1">
        <w:t xml:space="preserve">(4), 110-121. </w:t>
      </w:r>
    </w:p>
    <w:p w14:paraId="6397EF96" w14:textId="77777777" w:rsidR="003D74F1" w:rsidRPr="003D74F1" w:rsidRDefault="003D74F1" w:rsidP="003D74F1">
      <w:pPr>
        <w:pStyle w:val="EndNoteBibliography"/>
      </w:pPr>
      <w:r w:rsidRPr="003D74F1">
        <w:t xml:space="preserve">Lester, D. (1995). </w:t>
      </w:r>
      <w:r w:rsidRPr="003D74F1">
        <w:rPr>
          <w:i/>
        </w:rPr>
        <w:t>Theories of personality: A systems approach</w:t>
      </w:r>
      <w:r w:rsidRPr="003D74F1">
        <w:t>. Washington, DC: Taylor &amp; Francis.</w:t>
      </w:r>
    </w:p>
    <w:p w14:paraId="56CF4933" w14:textId="01A564DC" w:rsidR="003D74F1" w:rsidRPr="003D74F1" w:rsidRDefault="003D74F1" w:rsidP="003D74F1">
      <w:pPr>
        <w:pStyle w:val="EndNoteBibliography"/>
      </w:pPr>
      <w:r w:rsidRPr="003D74F1">
        <w:t xml:space="preserve">Light, M. (2007). </w:t>
      </w:r>
      <w:r w:rsidRPr="003D74F1">
        <w:rPr>
          <w:i/>
        </w:rPr>
        <w:t>Finding George Bailey: Wonderful leaders, wonderful lives.</w:t>
      </w:r>
      <w:r w:rsidRPr="003D74F1">
        <w:t xml:space="preserve"> (Ph.D.), Antioch University, Yellow Springs. Retrieved from</w:t>
      </w:r>
      <w:r w:rsidR="005768DC">
        <w:t>:</w:t>
      </w:r>
      <w:r w:rsidRPr="003D74F1">
        <w:t xml:space="preserve"> </w:t>
      </w:r>
      <w:hyperlink r:id="rId21" w:history="1">
        <w:r w:rsidRPr="003D74F1">
          <w:rPr>
            <w:rStyle w:val="Hyperlink"/>
          </w:rPr>
          <w:t>http://proquest.umi.com/pqdweb?did=1445041221&amp;Fmt=7&amp;clientId=14884&amp;RQT=309&amp;VName=PQD</w:t>
        </w:r>
      </w:hyperlink>
      <w:r w:rsidRPr="003D74F1">
        <w:t xml:space="preserve">  </w:t>
      </w:r>
    </w:p>
    <w:p w14:paraId="6937FF18" w14:textId="77777777" w:rsidR="003D74F1" w:rsidRPr="003D74F1" w:rsidRDefault="003D74F1" w:rsidP="003D74F1">
      <w:pPr>
        <w:pStyle w:val="EndNoteBibliography"/>
      </w:pPr>
      <w:r w:rsidRPr="003D74F1">
        <w:t xml:space="preserve">Light, M. (2011). </w:t>
      </w:r>
      <w:r w:rsidRPr="003D74F1">
        <w:rPr>
          <w:i/>
        </w:rPr>
        <w:t>Results now for nonprofits: Purpose, strategy, operations, and governance</w:t>
      </w:r>
      <w:r w:rsidRPr="003D74F1">
        <w:t>. Hoboken, N.J.: John Wiley &amp; Sons.</w:t>
      </w:r>
    </w:p>
    <w:p w14:paraId="24422632" w14:textId="77777777" w:rsidR="003D74F1" w:rsidRPr="003D74F1" w:rsidRDefault="003D74F1" w:rsidP="003D74F1">
      <w:pPr>
        <w:pStyle w:val="EndNoteBibliography"/>
      </w:pPr>
      <w:r w:rsidRPr="003D74F1">
        <w:t xml:space="preserve">Light, M. (2017). </w:t>
      </w:r>
      <w:r w:rsidRPr="003D74F1">
        <w:rPr>
          <w:i/>
        </w:rPr>
        <w:t>Sustainable Strategy</w:t>
      </w:r>
      <w:r w:rsidRPr="003D74F1">
        <w:t>. Chicago: First Light Group LLC.</w:t>
      </w:r>
    </w:p>
    <w:p w14:paraId="18C003EA" w14:textId="77777777" w:rsidR="003D74F1" w:rsidRPr="003D74F1" w:rsidRDefault="003D74F1" w:rsidP="003D74F1">
      <w:pPr>
        <w:pStyle w:val="EndNoteBibliography"/>
      </w:pPr>
      <w:r w:rsidRPr="003D74F1">
        <w:t xml:space="preserve">Light, P. (1998). </w:t>
      </w:r>
      <w:r w:rsidRPr="003D74F1">
        <w:rPr>
          <w:i/>
        </w:rPr>
        <w:t>Sustaining innovation: Creating nonprofit and government organizations that innovate naturally</w:t>
      </w:r>
      <w:r w:rsidRPr="003D74F1">
        <w:t xml:space="preserve"> (1st ed.). San Francisco: Jossey-Bass.</w:t>
      </w:r>
    </w:p>
    <w:p w14:paraId="1962E0E2" w14:textId="77777777" w:rsidR="003D74F1" w:rsidRPr="003D74F1" w:rsidRDefault="003D74F1" w:rsidP="003D74F1">
      <w:pPr>
        <w:pStyle w:val="EndNoteBibliography"/>
      </w:pPr>
      <w:r w:rsidRPr="003D74F1">
        <w:t xml:space="preserve">Light, P. (2002a). The content of their character: The state of the nonprofit workforce. </w:t>
      </w:r>
      <w:r w:rsidRPr="003D74F1">
        <w:rPr>
          <w:i/>
        </w:rPr>
        <w:t>The Nonprofit Quarterly, 9</w:t>
      </w:r>
      <w:r w:rsidRPr="003D74F1">
        <w:t xml:space="preserve">(3), 6-16. </w:t>
      </w:r>
    </w:p>
    <w:p w14:paraId="0159EC69" w14:textId="77777777" w:rsidR="003D74F1" w:rsidRPr="003D74F1" w:rsidRDefault="003D74F1" w:rsidP="003D74F1">
      <w:pPr>
        <w:pStyle w:val="EndNoteBibliography"/>
      </w:pPr>
      <w:r w:rsidRPr="003D74F1">
        <w:t xml:space="preserve">Light, P. (2002b). </w:t>
      </w:r>
      <w:r w:rsidRPr="003D74F1">
        <w:rPr>
          <w:i/>
        </w:rPr>
        <w:t>Pathways to nonprofit excellence</w:t>
      </w:r>
      <w:r w:rsidRPr="003D74F1">
        <w:t>. Washington: Brookings Institution Press.</w:t>
      </w:r>
    </w:p>
    <w:p w14:paraId="71CF355C" w14:textId="77777777" w:rsidR="003D74F1" w:rsidRPr="003D74F1" w:rsidRDefault="003D74F1" w:rsidP="003D74F1">
      <w:pPr>
        <w:pStyle w:val="EndNoteBibliography"/>
      </w:pPr>
      <w:r w:rsidRPr="003D74F1">
        <w:t xml:space="preserve">Livingston, J. S. (1969). Pygmalion in management. </w:t>
      </w:r>
      <w:r w:rsidRPr="003D74F1">
        <w:rPr>
          <w:i/>
        </w:rPr>
        <w:t>Harvard Business Review, 47</w:t>
      </w:r>
      <w:r w:rsidRPr="003D74F1">
        <w:t xml:space="preserve">(4), 81-89. </w:t>
      </w:r>
    </w:p>
    <w:p w14:paraId="353EF3A0" w14:textId="77777777" w:rsidR="003D74F1" w:rsidRPr="003D74F1" w:rsidRDefault="003D74F1" w:rsidP="003D74F1">
      <w:pPr>
        <w:pStyle w:val="EndNoteBibliography"/>
      </w:pPr>
      <w:r w:rsidRPr="003D74F1">
        <w:t xml:space="preserve">Lovallo, D., &amp; Kahneman, D. (2003). Delusions of success: How optimism undermines executives' decisions. </w:t>
      </w:r>
      <w:r w:rsidRPr="003D74F1">
        <w:rPr>
          <w:i/>
        </w:rPr>
        <w:t>Harvard Business Review, 81</w:t>
      </w:r>
      <w:r w:rsidRPr="003D74F1">
        <w:t xml:space="preserve">(7), 56. </w:t>
      </w:r>
    </w:p>
    <w:p w14:paraId="4B15010A" w14:textId="77777777" w:rsidR="003D74F1" w:rsidRPr="003D74F1" w:rsidRDefault="003D74F1" w:rsidP="003D74F1">
      <w:pPr>
        <w:pStyle w:val="EndNoteBibliography"/>
      </w:pPr>
      <w:r w:rsidRPr="003D74F1">
        <w:t xml:space="preserve">Lovelock, C. (2004). Targeting the market and developing a marketing plan. In S. M. Oster, C. W. Massarsky, &amp; S. L. Beinhacker (Eds.), </w:t>
      </w:r>
      <w:r w:rsidRPr="003D74F1">
        <w:rPr>
          <w:i/>
        </w:rPr>
        <w:t xml:space="preserve">Generating and sustaining </w:t>
      </w:r>
      <w:r w:rsidRPr="003D74F1">
        <w:rPr>
          <w:i/>
        </w:rPr>
        <w:lastRenderedPageBreak/>
        <w:t>nonprofit earned income: A guide to successful enterprise strategies</w:t>
      </w:r>
      <w:r w:rsidRPr="003D74F1">
        <w:t xml:space="preserve"> (pp. 130-146). San Francisco: Jossey-Bass.</w:t>
      </w:r>
    </w:p>
    <w:p w14:paraId="7FD5B425" w14:textId="77777777" w:rsidR="003D74F1" w:rsidRPr="003D74F1" w:rsidRDefault="003D74F1" w:rsidP="003D74F1">
      <w:pPr>
        <w:pStyle w:val="EndNoteBibliography"/>
      </w:pPr>
      <w:r w:rsidRPr="003D74F1">
        <w:t xml:space="preserve">Luthans, F., &amp; Avolio, B. J. (2003). Authentic leadership: A positive developmental approach. In K. S. Cameron, J. E. Dutton, &amp; R. E. Quinn (Eds.), </w:t>
      </w:r>
      <w:r w:rsidRPr="003D74F1">
        <w:rPr>
          <w:i/>
        </w:rPr>
        <w:t>Positive organizational scholarship</w:t>
      </w:r>
      <w:r w:rsidRPr="003D74F1">
        <w:t xml:space="preserve"> (pp. 241-258). San Francisco: Berrett-Koehler.</w:t>
      </w:r>
    </w:p>
    <w:p w14:paraId="446CF5A3" w14:textId="77777777" w:rsidR="003D74F1" w:rsidRPr="003D74F1" w:rsidRDefault="003D74F1" w:rsidP="003D74F1">
      <w:pPr>
        <w:pStyle w:val="EndNoteBibliography"/>
      </w:pPr>
      <w:r w:rsidRPr="003D74F1">
        <w:t xml:space="preserve">MacMillan, I. C. (1983). Competitive strategies for not-for-profit organizations. </w:t>
      </w:r>
      <w:r w:rsidRPr="003D74F1">
        <w:rPr>
          <w:i/>
        </w:rPr>
        <w:t>Advances in Strategic Management, 1</w:t>
      </w:r>
      <w:r w:rsidRPr="003D74F1">
        <w:t xml:space="preserve">, 61-82. </w:t>
      </w:r>
    </w:p>
    <w:p w14:paraId="23185458" w14:textId="77777777" w:rsidR="003D74F1" w:rsidRPr="003D74F1" w:rsidRDefault="003D74F1" w:rsidP="003D74F1">
      <w:pPr>
        <w:pStyle w:val="EndNoteBibliography"/>
      </w:pPr>
      <w:r w:rsidRPr="003D74F1">
        <w:t xml:space="preserve">Majeska, K. (2001). Understanding and attracting your "customers". In J. G. Dees, P. Economy, &amp; J. Emerson (Eds.), </w:t>
      </w:r>
      <w:r w:rsidRPr="003D74F1">
        <w:rPr>
          <w:i/>
        </w:rPr>
        <w:t>Enterprising nonprofits: A toolkit for social entrepreneurs</w:t>
      </w:r>
      <w:r w:rsidRPr="003D74F1">
        <w:t xml:space="preserve"> (pp. 199-250). New York: Wiley.</w:t>
      </w:r>
    </w:p>
    <w:p w14:paraId="77687D8C" w14:textId="3DA1BAC8" w:rsidR="003D74F1" w:rsidRPr="003D74F1" w:rsidRDefault="003D74F1" w:rsidP="003D74F1">
      <w:pPr>
        <w:pStyle w:val="EndNoteBibliography"/>
      </w:pPr>
      <w:r w:rsidRPr="003D74F1">
        <w:t>Management Tools - Top 10 Management Tools. (2013). Retrieved from</w:t>
      </w:r>
      <w:r w:rsidR="005768DC">
        <w:t>:</w:t>
      </w:r>
      <w:r w:rsidRPr="003D74F1">
        <w:t xml:space="preserve"> </w:t>
      </w:r>
      <w:hyperlink r:id="rId22" w:history="1">
        <w:r w:rsidRPr="003D74F1">
          <w:rPr>
            <w:rStyle w:val="Hyperlink"/>
          </w:rPr>
          <w:t>http://www.bain.com/management_tools/BainTopTenTools/default.asp</w:t>
        </w:r>
      </w:hyperlink>
    </w:p>
    <w:p w14:paraId="7EA54BEE" w14:textId="77777777" w:rsidR="003D74F1" w:rsidRPr="003D74F1" w:rsidRDefault="003D74F1" w:rsidP="003D74F1">
      <w:pPr>
        <w:pStyle w:val="EndNoteBibliography"/>
      </w:pPr>
      <w:r w:rsidRPr="003D74F1">
        <w:t xml:space="preserve">Mandler, G. (1967). Organization and memory. In K. W. Spence &amp; J. T. Spence (Eds.), </w:t>
      </w:r>
      <w:r w:rsidRPr="003D74F1">
        <w:rPr>
          <w:i/>
        </w:rPr>
        <w:t>Psychology of learning and motivation</w:t>
      </w:r>
      <w:r w:rsidRPr="003D74F1">
        <w:t xml:space="preserve"> (Vol. 1, pp. 327-372). New York: Academic Press.</w:t>
      </w:r>
    </w:p>
    <w:p w14:paraId="265EF534" w14:textId="77777777" w:rsidR="003D74F1" w:rsidRPr="003D74F1" w:rsidRDefault="003D74F1" w:rsidP="003D74F1">
      <w:pPr>
        <w:pStyle w:val="EndNoteBibliography"/>
      </w:pPr>
      <w:r w:rsidRPr="003D74F1">
        <w:t xml:space="preserve">Masaoka, J. (2005, July). Alligators in the sewer: Myths and urban legends about nonprofits. </w:t>
      </w:r>
      <w:r w:rsidRPr="003D74F1">
        <w:rPr>
          <w:i/>
        </w:rPr>
        <w:t>CompassPoint Board Cafe,</w:t>
      </w:r>
      <w:r w:rsidRPr="003D74F1">
        <w:t xml:space="preserve"> 1-2.</w:t>
      </w:r>
    </w:p>
    <w:p w14:paraId="23F19C97" w14:textId="418E7735" w:rsidR="003D74F1" w:rsidRPr="003D74F1" w:rsidRDefault="003D74F1" w:rsidP="003D74F1">
      <w:pPr>
        <w:pStyle w:val="EndNoteBibliography"/>
      </w:pPr>
      <w:r w:rsidRPr="003D74F1">
        <w:t xml:space="preserve">Massarsky, C., &amp; Beinhacker, S. L. (2002). </w:t>
      </w:r>
      <w:r w:rsidRPr="003D74F1">
        <w:rPr>
          <w:i/>
        </w:rPr>
        <w:t>Enterprising nonprofits: Revenue generation in the nonprofit sector</w:t>
      </w:r>
      <w:r w:rsidRPr="003D74F1">
        <w:t>. Retrieved from</w:t>
      </w:r>
      <w:r w:rsidR="005768DC">
        <w:t>:</w:t>
      </w:r>
      <w:r w:rsidRPr="003D74F1">
        <w:t xml:space="preserve"> New Haven: </w:t>
      </w:r>
    </w:p>
    <w:p w14:paraId="07111863" w14:textId="77777777" w:rsidR="003D74F1" w:rsidRPr="003D74F1" w:rsidRDefault="003D74F1" w:rsidP="003D74F1">
      <w:pPr>
        <w:pStyle w:val="EndNoteBibliography"/>
      </w:pPr>
      <w:r w:rsidRPr="003D74F1">
        <w:t xml:space="preserve">McCarthy, E. J. (1971). </w:t>
      </w:r>
      <w:r w:rsidRPr="003D74F1">
        <w:rPr>
          <w:i/>
        </w:rPr>
        <w:t>Basic marketing; a managerial approach</w:t>
      </w:r>
      <w:r w:rsidRPr="003D74F1">
        <w:t xml:space="preserve"> (4th ed.). Homewood, Ill.,: R. D. Irwin.</w:t>
      </w:r>
    </w:p>
    <w:p w14:paraId="35E1450A" w14:textId="200BAF05" w:rsidR="003D74F1" w:rsidRPr="003D74F1" w:rsidRDefault="003D74F1" w:rsidP="003D74F1">
      <w:pPr>
        <w:pStyle w:val="EndNoteBibliography"/>
      </w:pPr>
      <w:r w:rsidRPr="003D74F1">
        <w:t xml:space="preserve">McKeever, B. S. (2015). </w:t>
      </w:r>
      <w:r w:rsidRPr="003D74F1">
        <w:rPr>
          <w:i/>
        </w:rPr>
        <w:t>The nonprofit sector in brief 2015: Public charities, giving, and volunteering</w:t>
      </w:r>
      <w:r w:rsidRPr="003D74F1">
        <w:t>. Retrieved from</w:t>
      </w:r>
      <w:r w:rsidR="005768DC">
        <w:t>:</w:t>
      </w:r>
      <w:r w:rsidRPr="003D74F1">
        <w:t xml:space="preserve"> Washington: </w:t>
      </w:r>
      <w:hyperlink r:id="rId23" w:history="1">
        <w:r w:rsidRPr="003D74F1">
          <w:rPr>
            <w:rStyle w:val="Hyperlink"/>
          </w:rPr>
          <w:t>http://www.urban.org/sites/default/files/alfresco/publication-pdfs/2000497-The-Nonprofit-Sector-in-Brief-2015-Public-Charities-Giving-and-Volunteering.pdf</w:t>
        </w:r>
      </w:hyperlink>
    </w:p>
    <w:p w14:paraId="1E225784" w14:textId="00875451" w:rsidR="003D74F1" w:rsidRPr="003D74F1" w:rsidRDefault="003D74F1" w:rsidP="003D74F1">
      <w:pPr>
        <w:pStyle w:val="EndNoteBibliography"/>
      </w:pPr>
      <w:r w:rsidRPr="003D74F1">
        <w:t>McKinsey&amp;Company. (2015). Organizational capacity assessment tool. Retrieved from</w:t>
      </w:r>
      <w:r w:rsidR="005768DC">
        <w:t>:</w:t>
      </w:r>
      <w:r w:rsidRPr="003D74F1">
        <w:t xml:space="preserve"> </w:t>
      </w:r>
      <w:hyperlink r:id="rId24" w:history="1">
        <w:r w:rsidRPr="003D74F1">
          <w:rPr>
            <w:rStyle w:val="Hyperlink"/>
          </w:rPr>
          <w:t>http://mckinseyonsociety.com/ocat/</w:t>
        </w:r>
      </w:hyperlink>
    </w:p>
    <w:p w14:paraId="2684365A" w14:textId="77777777" w:rsidR="003D74F1" w:rsidRPr="003D74F1" w:rsidRDefault="003D74F1" w:rsidP="003D74F1">
      <w:pPr>
        <w:pStyle w:val="EndNoteBibliography"/>
      </w:pPr>
      <w:r w:rsidRPr="003D74F1">
        <w:t xml:space="preserve">McLaughlin, T. (2001). Financial management. In J. G. Dees, P. Economy, &amp; J. Emerson (Eds.), </w:t>
      </w:r>
      <w:r w:rsidRPr="003D74F1">
        <w:rPr>
          <w:i/>
        </w:rPr>
        <w:t>Enterprising nonprofits: A toolkit for social entrepreneurs</w:t>
      </w:r>
      <w:r w:rsidRPr="003D74F1">
        <w:t xml:space="preserve"> (pp. 251-271). New York: Wiley.</w:t>
      </w:r>
    </w:p>
    <w:p w14:paraId="3925D48A" w14:textId="4C49106E" w:rsidR="003D74F1" w:rsidRPr="003D74F1" w:rsidRDefault="003D74F1" w:rsidP="003D74F1">
      <w:pPr>
        <w:pStyle w:val="EndNoteBibliography"/>
      </w:pPr>
      <w:r w:rsidRPr="003D74F1">
        <w:t xml:space="preserve">McLaughlin, T. (2002). Swat the SWOT. </w:t>
      </w:r>
      <w:r w:rsidRPr="003D74F1">
        <w:rPr>
          <w:i/>
        </w:rPr>
        <w:t>The Nonprofit Times</w:t>
      </w:r>
      <w:r w:rsidRPr="003D74F1">
        <w:t>. Retrieved from</w:t>
      </w:r>
      <w:r w:rsidR="005768DC">
        <w:t>:</w:t>
      </w:r>
      <w:r w:rsidRPr="003D74F1">
        <w:t xml:space="preserve"> </w:t>
      </w:r>
      <w:hyperlink r:id="rId25" w:history="1">
        <w:r w:rsidRPr="003D74F1">
          <w:rPr>
            <w:rStyle w:val="Hyperlink"/>
          </w:rPr>
          <w:t>http://www.nptimes.com/Jun02/npt3.html</w:t>
        </w:r>
      </w:hyperlink>
    </w:p>
    <w:p w14:paraId="7B5794A9" w14:textId="77777777" w:rsidR="003D74F1" w:rsidRPr="003D74F1" w:rsidRDefault="003D74F1" w:rsidP="003D74F1">
      <w:pPr>
        <w:pStyle w:val="EndNoteBibliography"/>
      </w:pPr>
      <w:r w:rsidRPr="003D74F1">
        <w:t xml:space="preserve">McLaughlin, T. A. (2009). </w:t>
      </w:r>
      <w:r w:rsidRPr="003D74F1">
        <w:rPr>
          <w:i/>
        </w:rPr>
        <w:t>Streetsmart financial basics for nonprofit managers</w:t>
      </w:r>
      <w:r w:rsidRPr="003D74F1">
        <w:t xml:space="preserve"> (3rd ed.). Hoboken, N.J.: Wiley.</w:t>
      </w:r>
    </w:p>
    <w:p w14:paraId="69EF1220" w14:textId="2A08274D" w:rsidR="003D74F1" w:rsidRPr="003D74F1" w:rsidRDefault="003D74F1" w:rsidP="003D74F1">
      <w:pPr>
        <w:pStyle w:val="EndNoteBibliography"/>
      </w:pPr>
      <w:r w:rsidRPr="003D74F1">
        <w:t xml:space="preserve">Meehan, D., &amp; Arrick, E. (2004). </w:t>
      </w:r>
      <w:r w:rsidRPr="003D74F1">
        <w:rPr>
          <w:i/>
        </w:rPr>
        <w:t>Leadership development programs: Investing in individuals</w:t>
      </w:r>
      <w:r w:rsidRPr="003D74F1">
        <w:t>. Retrieved from</w:t>
      </w:r>
      <w:r w:rsidR="005768DC">
        <w:t>:</w:t>
      </w:r>
      <w:r w:rsidRPr="003D74F1">
        <w:t xml:space="preserve"> New York: </w:t>
      </w:r>
    </w:p>
    <w:p w14:paraId="139743D9" w14:textId="15D87890" w:rsidR="003D74F1" w:rsidRPr="003D74F1" w:rsidRDefault="003D74F1" w:rsidP="003D74F1">
      <w:pPr>
        <w:pStyle w:val="EndNoteBibliography"/>
      </w:pPr>
      <w:r w:rsidRPr="003D74F1">
        <w:t>Miller, C. (2001). Linking mission and money: An introduction to nonprofit capitalization. Retrieved from</w:t>
      </w:r>
      <w:r w:rsidR="005768DC">
        <w:t>:</w:t>
      </w:r>
      <w:r w:rsidRPr="003D74F1">
        <w:t xml:space="preserve"> </w:t>
      </w:r>
      <w:hyperlink r:id="rId26" w:history="1">
        <w:r w:rsidRPr="003D74F1">
          <w:rPr>
            <w:rStyle w:val="Hyperlink"/>
          </w:rPr>
          <w:t>http://www.nonprofitfinancefund.org/docs/Linking_MissionWebVersion.pdf</w:t>
        </w:r>
      </w:hyperlink>
    </w:p>
    <w:p w14:paraId="2D1296BA" w14:textId="77777777" w:rsidR="003D74F1" w:rsidRPr="003D74F1" w:rsidRDefault="003D74F1" w:rsidP="003D74F1">
      <w:pPr>
        <w:pStyle w:val="EndNoteBibliography"/>
      </w:pPr>
      <w:r w:rsidRPr="003D74F1">
        <w:t xml:space="preserve">Miller, C. (2003). Hidden in plain sight: Understanding nonprofit capital structure. </w:t>
      </w:r>
      <w:r w:rsidRPr="003D74F1">
        <w:rPr>
          <w:i/>
        </w:rPr>
        <w:t>The Nonprofit Quarterly</w:t>
      </w:r>
      <w:r w:rsidRPr="003D74F1">
        <w:t xml:space="preserve">, 1-8. </w:t>
      </w:r>
    </w:p>
    <w:p w14:paraId="3D2D2E91" w14:textId="77777777" w:rsidR="003D74F1" w:rsidRPr="003D74F1" w:rsidRDefault="003D74F1" w:rsidP="003D74F1">
      <w:pPr>
        <w:pStyle w:val="EndNoteBibliography"/>
      </w:pPr>
      <w:r w:rsidRPr="003D74F1">
        <w:t xml:space="preserve">Miller, C. (2008). Truth or consequences: The implications of financial decisions. </w:t>
      </w:r>
      <w:r w:rsidRPr="003D74F1">
        <w:rPr>
          <w:i/>
        </w:rPr>
        <w:t>The Nonprofit Quarterly, 15</w:t>
      </w:r>
      <w:r w:rsidRPr="003D74F1">
        <w:t xml:space="preserve">(3), 10-17. </w:t>
      </w:r>
    </w:p>
    <w:p w14:paraId="09605815" w14:textId="77777777" w:rsidR="003D74F1" w:rsidRPr="003D74F1" w:rsidRDefault="003D74F1" w:rsidP="003D74F1">
      <w:pPr>
        <w:pStyle w:val="EndNoteBibliography"/>
      </w:pPr>
      <w:r w:rsidRPr="003D74F1">
        <w:t xml:space="preserve">Miller, C., &amp; Cardinal, L. (1994). Strategic planning and firm performance: A synthesis of more. </w:t>
      </w:r>
      <w:r w:rsidRPr="003D74F1">
        <w:rPr>
          <w:i/>
        </w:rPr>
        <w:t>Academy of Management Journal, 37</w:t>
      </w:r>
      <w:r w:rsidRPr="003D74F1">
        <w:t xml:space="preserve">(6), 1649. </w:t>
      </w:r>
    </w:p>
    <w:p w14:paraId="501FC437" w14:textId="77777777" w:rsidR="003D74F1" w:rsidRPr="003D74F1" w:rsidRDefault="003D74F1" w:rsidP="003D74F1">
      <w:pPr>
        <w:pStyle w:val="EndNoteBibliography"/>
      </w:pPr>
      <w:r w:rsidRPr="003D74F1">
        <w:t xml:space="preserve">Miller, D. (1982). Evolution and revolution: A quantum view of structural change in </w:t>
      </w:r>
      <w:r w:rsidRPr="003D74F1">
        <w:lastRenderedPageBreak/>
        <w:t xml:space="preserve">organizations. </w:t>
      </w:r>
      <w:r w:rsidRPr="003D74F1">
        <w:rPr>
          <w:i/>
        </w:rPr>
        <w:t>The Journal of Management Studies, 19</w:t>
      </w:r>
      <w:r w:rsidRPr="003D74F1">
        <w:t xml:space="preserve">(2), 131-151. </w:t>
      </w:r>
    </w:p>
    <w:p w14:paraId="6DB760B9" w14:textId="77777777" w:rsidR="003D74F1" w:rsidRPr="003D74F1" w:rsidRDefault="003D74F1" w:rsidP="003D74F1">
      <w:pPr>
        <w:pStyle w:val="EndNoteBibliography"/>
      </w:pPr>
      <w:r w:rsidRPr="003D74F1">
        <w:t xml:space="preserve">Miller, D., &amp; Friesen, P. H. (1980). Momentum and revolution in organizational adaptation. </w:t>
      </w:r>
      <w:r w:rsidRPr="003D74F1">
        <w:rPr>
          <w:i/>
        </w:rPr>
        <w:t>Academy of Management Journal, 23</w:t>
      </w:r>
      <w:r w:rsidRPr="003D74F1">
        <w:t xml:space="preserve">(4), 591-614. </w:t>
      </w:r>
    </w:p>
    <w:p w14:paraId="2F0684E1" w14:textId="77777777" w:rsidR="003D74F1" w:rsidRPr="003D74F1" w:rsidRDefault="003D74F1" w:rsidP="003D74F1">
      <w:pPr>
        <w:pStyle w:val="EndNoteBibliography"/>
      </w:pPr>
      <w:r w:rsidRPr="003D74F1">
        <w:t xml:space="preserve">Miller, G. A. (1956). The magical number seven, plus or minus two: Some limits on our capacity for processing information. </w:t>
      </w:r>
      <w:r w:rsidRPr="003D74F1">
        <w:rPr>
          <w:i/>
        </w:rPr>
        <w:t>The Psychological Review, 63</w:t>
      </w:r>
      <w:r w:rsidRPr="003D74F1">
        <w:t xml:space="preserve">, 81-97. </w:t>
      </w:r>
    </w:p>
    <w:p w14:paraId="28248654" w14:textId="77777777" w:rsidR="003D74F1" w:rsidRPr="003D74F1" w:rsidRDefault="003D74F1" w:rsidP="003D74F1">
      <w:pPr>
        <w:pStyle w:val="EndNoteBibliography"/>
      </w:pPr>
      <w:r w:rsidRPr="003D74F1">
        <w:t xml:space="preserve">Miller, G. A., Galanter, E., &amp; Pribram, K. H. (1960). </w:t>
      </w:r>
      <w:r w:rsidRPr="003D74F1">
        <w:rPr>
          <w:i/>
        </w:rPr>
        <w:t>Plans and the structure of behavior</w:t>
      </w:r>
      <w:r w:rsidRPr="003D74F1">
        <w:t>. New York: Holt, Reinhart, and Winston.</w:t>
      </w:r>
    </w:p>
    <w:p w14:paraId="1C420F26" w14:textId="77777777" w:rsidR="003D74F1" w:rsidRPr="003D74F1" w:rsidRDefault="003D74F1" w:rsidP="003D74F1">
      <w:pPr>
        <w:pStyle w:val="EndNoteBibliography"/>
      </w:pPr>
      <w:r w:rsidRPr="003D74F1">
        <w:t xml:space="preserve">Mintzberg, H. (1978). Patterns in strategy formation. </w:t>
      </w:r>
      <w:r w:rsidRPr="003D74F1">
        <w:rPr>
          <w:i/>
        </w:rPr>
        <w:t>Management Science, 24</w:t>
      </w:r>
      <w:r w:rsidRPr="003D74F1">
        <w:t xml:space="preserve">(9), 934-948. </w:t>
      </w:r>
    </w:p>
    <w:p w14:paraId="2D4BD4FC" w14:textId="77777777" w:rsidR="003D74F1" w:rsidRPr="003D74F1" w:rsidRDefault="003D74F1" w:rsidP="003D74F1">
      <w:pPr>
        <w:pStyle w:val="EndNoteBibliography"/>
      </w:pPr>
      <w:r w:rsidRPr="003D74F1">
        <w:t xml:space="preserve">Mintzberg, H. (1983). </w:t>
      </w:r>
      <w:r w:rsidRPr="003D74F1">
        <w:rPr>
          <w:i/>
        </w:rPr>
        <w:t>Structure in fives: Designing effective organizations</w:t>
      </w:r>
      <w:r w:rsidRPr="003D74F1">
        <w:t>. Englewood Cliffs, N.J.: Prentice-Hall.</w:t>
      </w:r>
    </w:p>
    <w:p w14:paraId="51369985" w14:textId="77777777" w:rsidR="003D74F1" w:rsidRPr="003D74F1" w:rsidRDefault="003D74F1" w:rsidP="003D74F1">
      <w:pPr>
        <w:pStyle w:val="EndNoteBibliography"/>
      </w:pPr>
      <w:r w:rsidRPr="003D74F1">
        <w:t xml:space="preserve">Mintzberg, H. (1994a). The fall and rise of strategic planning. </w:t>
      </w:r>
      <w:r w:rsidRPr="003D74F1">
        <w:rPr>
          <w:i/>
        </w:rPr>
        <w:t>Harvard Business Review, 72</w:t>
      </w:r>
      <w:r w:rsidRPr="003D74F1">
        <w:t xml:space="preserve">(1), 107. </w:t>
      </w:r>
    </w:p>
    <w:p w14:paraId="36AC5237" w14:textId="77777777" w:rsidR="003D74F1" w:rsidRPr="003D74F1" w:rsidRDefault="003D74F1" w:rsidP="003D74F1">
      <w:pPr>
        <w:pStyle w:val="EndNoteBibliography"/>
      </w:pPr>
      <w:r w:rsidRPr="003D74F1">
        <w:t xml:space="preserve">Mintzberg, H. (1994b). </w:t>
      </w:r>
      <w:r w:rsidRPr="003D74F1">
        <w:rPr>
          <w:i/>
        </w:rPr>
        <w:t>The rise and fall of strategic planning: Reconceiving roles for planning, plans, planners</w:t>
      </w:r>
      <w:r w:rsidRPr="003D74F1">
        <w:t>. New York: Free Press.</w:t>
      </w:r>
    </w:p>
    <w:p w14:paraId="0BDAEC17" w14:textId="77777777" w:rsidR="003D74F1" w:rsidRPr="003D74F1" w:rsidRDefault="003D74F1" w:rsidP="003D74F1">
      <w:pPr>
        <w:pStyle w:val="EndNoteBibliography"/>
      </w:pPr>
      <w:r w:rsidRPr="003D74F1">
        <w:t xml:space="preserve">Mintzberg, H., Ahlstrand, B. W., &amp; Lampel, J. (1998). </w:t>
      </w:r>
      <w:r w:rsidRPr="003D74F1">
        <w:rPr>
          <w:i/>
        </w:rPr>
        <w:t>Strategy safari: A guided tour through the wilds of strategic management</w:t>
      </w:r>
      <w:r w:rsidRPr="003D74F1">
        <w:t>. New York: Free Press.</w:t>
      </w:r>
    </w:p>
    <w:p w14:paraId="689FD53E" w14:textId="77777777" w:rsidR="003D74F1" w:rsidRPr="003D74F1" w:rsidRDefault="003D74F1" w:rsidP="003D74F1">
      <w:pPr>
        <w:pStyle w:val="EndNoteBibliography"/>
      </w:pPr>
      <w:r w:rsidRPr="003D74F1">
        <w:t xml:space="preserve">Moyers, R., &amp; Enright, K. (1997). </w:t>
      </w:r>
      <w:r w:rsidRPr="003D74F1">
        <w:rPr>
          <w:i/>
        </w:rPr>
        <w:t>A Snapshot of America's nonprofit boards</w:t>
      </w:r>
      <w:r w:rsidRPr="003D74F1">
        <w:t>. Washington: National Center for Nonprofit Boards.</w:t>
      </w:r>
    </w:p>
    <w:p w14:paraId="56C48FC7" w14:textId="77777777" w:rsidR="003D74F1" w:rsidRPr="003D74F1" w:rsidRDefault="003D74F1" w:rsidP="003D74F1">
      <w:pPr>
        <w:pStyle w:val="EndNoteBibliography"/>
      </w:pPr>
      <w:r w:rsidRPr="003D74F1">
        <w:t xml:space="preserve">Myers, D., &amp; Kitsuse, A. (2000). Constructing the future in planning: A survey of theories and tools. </w:t>
      </w:r>
      <w:r w:rsidRPr="003D74F1">
        <w:rPr>
          <w:i/>
        </w:rPr>
        <w:t>Journal of Planning Education and Research, 19</w:t>
      </w:r>
      <w:r w:rsidRPr="003D74F1">
        <w:t xml:space="preserve">, 221-231. </w:t>
      </w:r>
    </w:p>
    <w:p w14:paraId="4DCCA07B" w14:textId="77777777" w:rsidR="003D74F1" w:rsidRPr="003D74F1" w:rsidRDefault="003D74F1" w:rsidP="003D74F1">
      <w:pPr>
        <w:pStyle w:val="EndNoteBibliography"/>
      </w:pPr>
      <w:r w:rsidRPr="003D74F1">
        <w:t xml:space="preserve">Nadler, D. A., &amp; III, E. E. L. (2006). Motivation: A diagnostic approach. In J. Osland &amp; M. E. Turner (Eds.), </w:t>
      </w:r>
      <w:r w:rsidRPr="003D74F1">
        <w:rPr>
          <w:i/>
        </w:rPr>
        <w:t>The organizational behavior reader</w:t>
      </w:r>
      <w:r w:rsidRPr="003D74F1">
        <w:t xml:space="preserve"> (8th ed., pp. 171-180). Upper Saddle River, NJ: Pearson Prentice Hall.</w:t>
      </w:r>
    </w:p>
    <w:p w14:paraId="3E356AB2" w14:textId="77777777" w:rsidR="003D74F1" w:rsidRPr="003D74F1" w:rsidRDefault="003D74F1" w:rsidP="003D74F1">
      <w:pPr>
        <w:pStyle w:val="EndNoteBibliography"/>
      </w:pPr>
      <w:r w:rsidRPr="003D74F1">
        <w:t xml:space="preserve">Nag, R., Hambrick, D. C., &amp; Chen, M.-J. (2007). What is strategic management, really? Inductive derivation of a consensus definition of the field. </w:t>
      </w:r>
      <w:r w:rsidRPr="003D74F1">
        <w:rPr>
          <w:i/>
        </w:rPr>
        <w:t>Strategic Management Journal, 28</w:t>
      </w:r>
      <w:r w:rsidRPr="003D74F1">
        <w:t xml:space="preserve">(9), 935-955. </w:t>
      </w:r>
    </w:p>
    <w:p w14:paraId="224B0A9A" w14:textId="77777777" w:rsidR="003D74F1" w:rsidRPr="003D74F1" w:rsidRDefault="003D74F1" w:rsidP="003D74F1">
      <w:pPr>
        <w:pStyle w:val="EndNoteBibliography"/>
      </w:pPr>
      <w:r w:rsidRPr="003D74F1">
        <w:t xml:space="preserve">Nanus, B. (1992). </w:t>
      </w:r>
      <w:r w:rsidRPr="003D74F1">
        <w:rPr>
          <w:i/>
        </w:rPr>
        <w:t>Visionary leadership: Creating a compelling sense of direction for your organization</w:t>
      </w:r>
      <w:r w:rsidRPr="003D74F1">
        <w:t xml:space="preserve"> (1st ed.). San Francisco: Jossey-Bass.</w:t>
      </w:r>
    </w:p>
    <w:p w14:paraId="33E28AEA" w14:textId="77777777" w:rsidR="003D74F1" w:rsidRPr="003D74F1" w:rsidRDefault="003D74F1" w:rsidP="003D74F1">
      <w:pPr>
        <w:pStyle w:val="EndNoteBibliography"/>
      </w:pPr>
      <w:r w:rsidRPr="003D74F1">
        <w:t xml:space="preserve">Nolan, T. M., Goodstein, L. D., &amp; Goodstein, J. (2008). </w:t>
      </w:r>
      <w:r w:rsidRPr="003D74F1">
        <w:rPr>
          <w:i/>
        </w:rPr>
        <w:t>Applied strategic planning: An introduction</w:t>
      </w:r>
      <w:r w:rsidRPr="003D74F1">
        <w:t xml:space="preserve"> (2nd ed.). San Francisco, CA: Pfeiffer.</w:t>
      </w:r>
    </w:p>
    <w:p w14:paraId="14F80C1A" w14:textId="77777777" w:rsidR="003D74F1" w:rsidRPr="003D74F1" w:rsidRDefault="003D74F1" w:rsidP="003D74F1">
      <w:pPr>
        <w:pStyle w:val="EndNoteBibliography"/>
      </w:pPr>
      <w:r w:rsidRPr="003D74F1">
        <w:t xml:space="preserve">Nolop, B. (2007). Rules to acquire by. </w:t>
      </w:r>
      <w:r w:rsidRPr="003D74F1">
        <w:rPr>
          <w:i/>
        </w:rPr>
        <w:t>Harvard Business Review, 85</w:t>
      </w:r>
      <w:r w:rsidRPr="003D74F1">
        <w:t xml:space="preserve">(9), 129-139. </w:t>
      </w:r>
    </w:p>
    <w:p w14:paraId="0AF4F3CD" w14:textId="77777777" w:rsidR="003D74F1" w:rsidRPr="003D74F1" w:rsidRDefault="003D74F1" w:rsidP="003D74F1">
      <w:pPr>
        <w:pStyle w:val="EndNoteBibliography"/>
      </w:pPr>
      <w:r w:rsidRPr="003D74F1">
        <w:t xml:space="preserve">Northouse, P. G. (2001). </w:t>
      </w:r>
      <w:r w:rsidRPr="003D74F1">
        <w:rPr>
          <w:i/>
        </w:rPr>
        <w:t>Leadership: Theory and practice</w:t>
      </w:r>
      <w:r w:rsidRPr="003D74F1">
        <w:t xml:space="preserve"> (2nd ed.). Thousand Oaks, CA: Sage.</w:t>
      </w:r>
    </w:p>
    <w:p w14:paraId="7239B558" w14:textId="77777777" w:rsidR="003D74F1" w:rsidRPr="003D74F1" w:rsidRDefault="003D74F1" w:rsidP="003D74F1">
      <w:pPr>
        <w:pStyle w:val="EndNoteBibliography"/>
      </w:pPr>
      <w:r w:rsidRPr="003D74F1">
        <w:t xml:space="preserve">Nutt, P. C. (1999). Surprising but true: Half the decisions in organizations fail. </w:t>
      </w:r>
      <w:r w:rsidRPr="003D74F1">
        <w:rPr>
          <w:i/>
        </w:rPr>
        <w:t>Academy of Management Executive, 12</w:t>
      </w:r>
      <w:r w:rsidRPr="003D74F1">
        <w:t xml:space="preserve">(4), 75-90. </w:t>
      </w:r>
    </w:p>
    <w:p w14:paraId="2AEEE1D0" w14:textId="2FC6CFA9" w:rsidR="003D74F1" w:rsidRPr="003D74F1" w:rsidRDefault="003D74F1" w:rsidP="003D74F1">
      <w:pPr>
        <w:pStyle w:val="EndNoteBibliography"/>
      </w:pPr>
      <w:r w:rsidRPr="003D74F1">
        <w:t xml:space="preserve">O'Toole, J. (1995). </w:t>
      </w:r>
      <w:r w:rsidRPr="003D74F1">
        <w:rPr>
          <w:i/>
        </w:rPr>
        <w:t>Leading change: Overcoming the ideology of comfort and the tyranny of custom</w:t>
      </w:r>
      <w:r w:rsidRPr="003D74F1">
        <w:t xml:space="preserve"> (1st ed.). San Francisco: Jossey-Bass</w:t>
      </w:r>
      <w:r w:rsidR="005E4A57">
        <w:t>.</w:t>
      </w:r>
      <w:r w:rsidRPr="003D74F1">
        <w:t xml:space="preserve"> </w:t>
      </w:r>
    </w:p>
    <w:p w14:paraId="2959B152" w14:textId="77777777" w:rsidR="003D74F1" w:rsidRPr="003D74F1" w:rsidRDefault="003D74F1" w:rsidP="003D74F1">
      <w:pPr>
        <w:pStyle w:val="EndNoteBibliography"/>
      </w:pPr>
      <w:r w:rsidRPr="003D74F1">
        <w:t xml:space="preserve">Oster, S. M. (1995a). </w:t>
      </w:r>
      <w:r w:rsidRPr="003D74F1">
        <w:rPr>
          <w:i/>
        </w:rPr>
        <w:t>Strategic management for nonprofit organizations: Theory and cases</w:t>
      </w:r>
      <w:r w:rsidRPr="003D74F1">
        <w:t>. New York: Oxford University Press.</w:t>
      </w:r>
    </w:p>
    <w:p w14:paraId="70F45893" w14:textId="77777777" w:rsidR="003D74F1" w:rsidRPr="003D74F1" w:rsidRDefault="003D74F1" w:rsidP="003D74F1">
      <w:pPr>
        <w:pStyle w:val="EndNoteBibliography"/>
      </w:pPr>
      <w:r w:rsidRPr="003D74F1">
        <w:t xml:space="preserve">Oster, S. M. (1995b). Structural analysis of a nonprofit industry </w:t>
      </w:r>
      <w:r w:rsidRPr="003D74F1">
        <w:rPr>
          <w:i/>
        </w:rPr>
        <w:t>Strategic management for nonprofit organizations: Theory and cases</w:t>
      </w:r>
      <w:r w:rsidRPr="003D74F1">
        <w:t xml:space="preserve"> (pp. ix, 350 p.). New York: Oxford University Press.</w:t>
      </w:r>
    </w:p>
    <w:p w14:paraId="68F6EBAC" w14:textId="77777777" w:rsidR="003D74F1" w:rsidRPr="003D74F1" w:rsidRDefault="003D74F1" w:rsidP="003D74F1">
      <w:pPr>
        <w:pStyle w:val="EndNoteBibliography"/>
      </w:pPr>
      <w:r w:rsidRPr="003D74F1">
        <w:t xml:space="preserve">Packard, D., Kirby, D., &amp; Lewis, K. R. (1995). </w:t>
      </w:r>
      <w:r w:rsidRPr="003D74F1">
        <w:rPr>
          <w:i/>
        </w:rPr>
        <w:t>The HP way: How Bill Hewlett and I built our company</w:t>
      </w:r>
      <w:r w:rsidRPr="003D74F1">
        <w:t xml:space="preserve"> (1st ed.). New York: HarperBusiness.</w:t>
      </w:r>
    </w:p>
    <w:p w14:paraId="63BC1174" w14:textId="62BA49BE" w:rsidR="003D74F1" w:rsidRPr="003D74F1" w:rsidRDefault="003D74F1" w:rsidP="003D74F1">
      <w:pPr>
        <w:pStyle w:val="EndNoteBibliography"/>
      </w:pPr>
      <w:r w:rsidRPr="003D74F1">
        <w:t>Panera cares: Our mission. (2014). Retrieved from</w:t>
      </w:r>
      <w:r w:rsidR="005768DC">
        <w:t>:</w:t>
      </w:r>
      <w:r w:rsidRPr="003D74F1">
        <w:t xml:space="preserve"> </w:t>
      </w:r>
      <w:hyperlink r:id="rId27" w:history="1">
        <w:r w:rsidRPr="003D74F1">
          <w:rPr>
            <w:rStyle w:val="Hyperlink"/>
          </w:rPr>
          <w:t>http://paneracares.org/our-mission/</w:t>
        </w:r>
      </w:hyperlink>
    </w:p>
    <w:p w14:paraId="40F68587" w14:textId="77777777" w:rsidR="003D74F1" w:rsidRPr="003D74F1" w:rsidRDefault="003D74F1" w:rsidP="003D74F1">
      <w:pPr>
        <w:pStyle w:val="EndNoteBibliography"/>
      </w:pPr>
      <w:r w:rsidRPr="003D74F1">
        <w:lastRenderedPageBreak/>
        <w:t xml:space="preserve">Pearce II, J. A. (1982). The company mission as a strategic tool. </w:t>
      </w:r>
      <w:r w:rsidRPr="003D74F1">
        <w:rPr>
          <w:i/>
        </w:rPr>
        <w:t>Sloan Management Review, 23</w:t>
      </w:r>
      <w:r w:rsidRPr="003D74F1">
        <w:t xml:space="preserve">(3), 15-24. </w:t>
      </w:r>
    </w:p>
    <w:p w14:paraId="4C6D6595" w14:textId="77777777" w:rsidR="003D74F1" w:rsidRPr="003D74F1" w:rsidRDefault="003D74F1" w:rsidP="003D74F1">
      <w:pPr>
        <w:pStyle w:val="EndNoteBibliography"/>
      </w:pPr>
      <w:r w:rsidRPr="003D74F1">
        <w:t xml:space="preserve">Pearce II, J. A., &amp; David, F. (1987). Corporate mission statements: The bottom line. </w:t>
      </w:r>
      <w:r w:rsidRPr="003D74F1">
        <w:rPr>
          <w:i/>
        </w:rPr>
        <w:t>Academy of Management Executive, 1</w:t>
      </w:r>
      <w:r w:rsidRPr="003D74F1">
        <w:t xml:space="preserve">(2), 109-115. </w:t>
      </w:r>
    </w:p>
    <w:p w14:paraId="1BDEE14B" w14:textId="77777777" w:rsidR="003D74F1" w:rsidRPr="003D74F1" w:rsidRDefault="003D74F1" w:rsidP="003D74F1">
      <w:pPr>
        <w:pStyle w:val="EndNoteBibliography"/>
      </w:pPr>
      <w:r w:rsidRPr="003D74F1">
        <w:t xml:space="preserve">Peters, J., Hammond, K., &amp; Summers, D. (1974). A note on intuitive vs analytic thinking. </w:t>
      </w:r>
      <w:r w:rsidRPr="003D74F1">
        <w:rPr>
          <w:i/>
        </w:rPr>
        <w:t>Organizational Behavior and Human Decision Processes, 12</w:t>
      </w:r>
      <w:r w:rsidRPr="003D74F1">
        <w:t xml:space="preserve">(1), 125-131. </w:t>
      </w:r>
    </w:p>
    <w:p w14:paraId="5075BDC1" w14:textId="0BCB64AA" w:rsidR="003D74F1" w:rsidRPr="003D74F1" w:rsidRDefault="003D74F1" w:rsidP="003D74F1">
      <w:pPr>
        <w:pStyle w:val="EndNoteBibliography"/>
      </w:pPr>
      <w:r w:rsidRPr="003D74F1">
        <w:t xml:space="preserve">Peters, J., &amp; Wolfred, T. (2001). </w:t>
      </w:r>
      <w:r w:rsidRPr="003D74F1">
        <w:rPr>
          <w:i/>
        </w:rPr>
        <w:t>Daring to lead: Nonprofit executive directors and their work experience</w:t>
      </w:r>
      <w:r w:rsidRPr="003D74F1">
        <w:t>. Retrieved from</w:t>
      </w:r>
      <w:r w:rsidR="005768DC">
        <w:t>:</w:t>
      </w:r>
      <w:r w:rsidRPr="003D74F1">
        <w:t xml:space="preserve"> San Francisco: </w:t>
      </w:r>
    </w:p>
    <w:p w14:paraId="4FFD8834" w14:textId="77777777" w:rsidR="003D74F1" w:rsidRPr="003D74F1" w:rsidRDefault="003D74F1" w:rsidP="003D74F1">
      <w:pPr>
        <w:pStyle w:val="EndNoteBibliography"/>
      </w:pPr>
      <w:r w:rsidRPr="003D74F1">
        <w:t xml:space="preserve">Peters, T. J., &amp; Waterman, R. H. (1982). </w:t>
      </w:r>
      <w:r w:rsidRPr="003D74F1">
        <w:rPr>
          <w:i/>
        </w:rPr>
        <w:t>In Search of excellence: Lessons from America's best-run companies</w:t>
      </w:r>
      <w:r w:rsidRPr="003D74F1">
        <w:t xml:space="preserve"> (1st ed.). New York: Harper &amp; Row.</w:t>
      </w:r>
    </w:p>
    <w:p w14:paraId="4C5F0CBB" w14:textId="77777777" w:rsidR="003D74F1" w:rsidRPr="003D74F1" w:rsidRDefault="003D74F1" w:rsidP="003D74F1">
      <w:pPr>
        <w:pStyle w:val="EndNoteBibliography"/>
      </w:pPr>
      <w:r w:rsidRPr="003D74F1">
        <w:t xml:space="preserve">Pfeffer, J., &amp; Sutton, R. I. (2006). </w:t>
      </w:r>
      <w:r w:rsidRPr="003D74F1">
        <w:rPr>
          <w:i/>
        </w:rPr>
        <w:t>Hard facts, dangerous half-truths, and total nonsense: Profiting from evidence-based management</w:t>
      </w:r>
      <w:r w:rsidRPr="003D74F1">
        <w:t>. Boston: Harvard Business School Press.</w:t>
      </w:r>
    </w:p>
    <w:p w14:paraId="7578339A" w14:textId="77777777" w:rsidR="003D74F1" w:rsidRPr="003D74F1" w:rsidRDefault="003D74F1" w:rsidP="003D74F1">
      <w:pPr>
        <w:pStyle w:val="EndNoteBibliography"/>
      </w:pPr>
      <w:r w:rsidRPr="003D74F1">
        <w:t xml:space="preserve">Phills, J. A. (2004). The sound of music. </w:t>
      </w:r>
      <w:r w:rsidRPr="003D74F1">
        <w:rPr>
          <w:i/>
        </w:rPr>
        <w:t xml:space="preserve">Stanford Social Innovation Review, 2 </w:t>
      </w:r>
      <w:r w:rsidRPr="003D74F1">
        <w:t xml:space="preserve">(2), 44-53. </w:t>
      </w:r>
    </w:p>
    <w:p w14:paraId="1F609AB3" w14:textId="77777777" w:rsidR="003D74F1" w:rsidRPr="003D74F1" w:rsidRDefault="003D74F1" w:rsidP="003D74F1">
      <w:pPr>
        <w:pStyle w:val="EndNoteBibliography"/>
      </w:pPr>
      <w:r w:rsidRPr="003D74F1">
        <w:t xml:space="preserve">Pink, D. H. (2009). </w:t>
      </w:r>
      <w:r w:rsidRPr="003D74F1">
        <w:rPr>
          <w:i/>
        </w:rPr>
        <w:t>Drive: The surprising truth about what motivates us</w:t>
      </w:r>
      <w:r w:rsidRPr="003D74F1">
        <w:t>. New York, NY: Riverhead Books.</w:t>
      </w:r>
    </w:p>
    <w:p w14:paraId="581B9354" w14:textId="77777777" w:rsidR="003D74F1" w:rsidRPr="003D74F1" w:rsidRDefault="003D74F1" w:rsidP="003D74F1">
      <w:pPr>
        <w:pStyle w:val="EndNoteBibliography"/>
      </w:pPr>
      <w:r w:rsidRPr="003D74F1">
        <w:t xml:space="preserve">Porter, M. E. (1979). How competitive forces shape strategy. </w:t>
      </w:r>
      <w:r w:rsidRPr="003D74F1">
        <w:rPr>
          <w:i/>
        </w:rPr>
        <w:t>Harvard Business Review, 57</w:t>
      </w:r>
      <w:r w:rsidRPr="003D74F1">
        <w:t xml:space="preserve">(2), 137-145. </w:t>
      </w:r>
    </w:p>
    <w:p w14:paraId="34EFD03D" w14:textId="77777777" w:rsidR="003D74F1" w:rsidRPr="003D74F1" w:rsidRDefault="003D74F1" w:rsidP="003D74F1">
      <w:pPr>
        <w:pStyle w:val="EndNoteBibliography"/>
      </w:pPr>
      <w:r w:rsidRPr="003D74F1">
        <w:t xml:space="preserve">Porter, M. E. (1987, May 23, 1987). Corporate strategy: The state of strategic thinking. </w:t>
      </w:r>
      <w:r w:rsidRPr="003D74F1">
        <w:rPr>
          <w:i/>
        </w:rPr>
        <w:t>The Economist, 303,</w:t>
      </w:r>
      <w:r w:rsidRPr="003D74F1">
        <w:t xml:space="preserve"> 17.</w:t>
      </w:r>
    </w:p>
    <w:p w14:paraId="6F147C04" w14:textId="77777777" w:rsidR="003D74F1" w:rsidRPr="003D74F1" w:rsidRDefault="003D74F1" w:rsidP="003D74F1">
      <w:pPr>
        <w:pStyle w:val="EndNoteBibliography"/>
      </w:pPr>
      <w:r w:rsidRPr="003D74F1">
        <w:t xml:space="preserve">Porter, M. E. (1996). What is strategy? </w:t>
      </w:r>
      <w:r w:rsidRPr="003D74F1">
        <w:rPr>
          <w:i/>
        </w:rPr>
        <w:t>Harvard Business Review, 74</w:t>
      </w:r>
      <w:r w:rsidRPr="003D74F1">
        <w:t xml:space="preserve">(6), 61-78. </w:t>
      </w:r>
    </w:p>
    <w:p w14:paraId="7FE686B5" w14:textId="77777777" w:rsidR="003D74F1" w:rsidRPr="003D74F1" w:rsidRDefault="003D74F1" w:rsidP="003D74F1">
      <w:pPr>
        <w:pStyle w:val="EndNoteBibliography"/>
      </w:pPr>
      <w:r w:rsidRPr="003D74F1">
        <w:t xml:space="preserve">Porter, M. E. (1998a). </w:t>
      </w:r>
      <w:r w:rsidRPr="003D74F1">
        <w:rPr>
          <w:i/>
        </w:rPr>
        <w:t>Competitive advantage: Creating and sustaining superior performance: With a new introduction</w:t>
      </w:r>
      <w:r w:rsidRPr="003D74F1">
        <w:t xml:space="preserve"> (1st Free Press ed.). New York: Free Press.</w:t>
      </w:r>
    </w:p>
    <w:p w14:paraId="49CAC544" w14:textId="77777777" w:rsidR="003D74F1" w:rsidRPr="003D74F1" w:rsidRDefault="003D74F1" w:rsidP="003D74F1">
      <w:pPr>
        <w:pStyle w:val="EndNoteBibliography"/>
      </w:pPr>
      <w:r w:rsidRPr="003D74F1">
        <w:t xml:space="preserve">Porter, M. E. (1998b). </w:t>
      </w:r>
      <w:r w:rsidRPr="003D74F1">
        <w:rPr>
          <w:i/>
        </w:rPr>
        <w:t>Competitive strategy: Techniques for analyzing industries and competitors: With a new introduction</w:t>
      </w:r>
      <w:r w:rsidRPr="003D74F1">
        <w:t xml:space="preserve"> (1st Free Press ed.). New York: Free Press.</w:t>
      </w:r>
    </w:p>
    <w:p w14:paraId="02FE90C2" w14:textId="1FABDF35" w:rsidR="003D74F1" w:rsidRPr="003D74F1" w:rsidRDefault="003D74F1" w:rsidP="003D74F1">
      <w:pPr>
        <w:pStyle w:val="EndNoteBibliography"/>
      </w:pPr>
      <w:r w:rsidRPr="003D74F1">
        <w:t>Porter, M. E. (2012). What is strategy? Retrieved from</w:t>
      </w:r>
      <w:r w:rsidR="005768DC">
        <w:t>:</w:t>
      </w:r>
      <w:r w:rsidRPr="003D74F1">
        <w:t xml:space="preserve"> </w:t>
      </w:r>
      <w:hyperlink r:id="rId28" w:history="1">
        <w:r w:rsidRPr="003D74F1">
          <w:rPr>
            <w:rStyle w:val="Hyperlink"/>
          </w:rPr>
          <w:t>https://www.youtube.com/watch?v=KvYwKM5bY0s</w:t>
        </w:r>
      </w:hyperlink>
    </w:p>
    <w:p w14:paraId="7B0407CA" w14:textId="77777777" w:rsidR="003D74F1" w:rsidRPr="003D74F1" w:rsidRDefault="003D74F1" w:rsidP="003D74F1">
      <w:pPr>
        <w:pStyle w:val="EndNoteBibliography"/>
      </w:pPr>
      <w:r w:rsidRPr="003D74F1">
        <w:t xml:space="preserve">Porter, M. E., &amp; Kramer, M. R. (1999). Philanthropy's new agenda: Creating value. </w:t>
      </w:r>
      <w:r w:rsidRPr="003D74F1">
        <w:rPr>
          <w:i/>
        </w:rPr>
        <w:t>Harvard Business Review, 77</w:t>
      </w:r>
      <w:r w:rsidRPr="003D74F1">
        <w:t xml:space="preserve">(6), 121-130. </w:t>
      </w:r>
    </w:p>
    <w:p w14:paraId="64ABBBC1" w14:textId="77777777" w:rsidR="003D74F1" w:rsidRPr="003D74F1" w:rsidRDefault="003D74F1" w:rsidP="003D74F1">
      <w:pPr>
        <w:pStyle w:val="EndNoteBibliography"/>
      </w:pPr>
      <w:r w:rsidRPr="003D74F1">
        <w:t xml:space="preserve">Rafferty, A. E., &amp; Griffin, M. A. (2004). Dimensions of transformational leadership: Conceptual and empirical extensions. </w:t>
      </w:r>
      <w:r w:rsidRPr="003D74F1">
        <w:rPr>
          <w:i/>
        </w:rPr>
        <w:t>Leadership Quarterly, 15</w:t>
      </w:r>
      <w:r w:rsidRPr="003D74F1">
        <w:t xml:space="preserve">(3), 355-380. </w:t>
      </w:r>
    </w:p>
    <w:p w14:paraId="2B4ED71F" w14:textId="77777777" w:rsidR="003D74F1" w:rsidRPr="003D74F1" w:rsidRDefault="003D74F1" w:rsidP="003D74F1">
      <w:pPr>
        <w:pStyle w:val="EndNoteBibliography"/>
      </w:pPr>
      <w:r w:rsidRPr="003D74F1">
        <w:t xml:space="preserve">Raising money: Tips for start-up organizations. (2000). </w:t>
      </w:r>
      <w:r w:rsidRPr="003D74F1">
        <w:rPr>
          <w:i/>
        </w:rPr>
        <w:t>Board Member</w:t>
      </w:r>
      <w:r w:rsidRPr="003D74F1">
        <w:t xml:space="preserve">. </w:t>
      </w:r>
    </w:p>
    <w:p w14:paraId="0A9F8B58" w14:textId="77777777" w:rsidR="003D74F1" w:rsidRPr="003D74F1" w:rsidRDefault="003D74F1" w:rsidP="003D74F1">
      <w:pPr>
        <w:pStyle w:val="EndNoteBibliography"/>
      </w:pPr>
      <w:r w:rsidRPr="003D74F1">
        <w:t xml:space="preserve">Rangan, V. K. (2004). Lofty missions, down-to-earth plans. </w:t>
      </w:r>
      <w:r w:rsidRPr="003D74F1">
        <w:rPr>
          <w:i/>
        </w:rPr>
        <w:t>Harvard Business Review, 82</w:t>
      </w:r>
      <w:r w:rsidRPr="003D74F1">
        <w:t xml:space="preserve">(3), 112-119. </w:t>
      </w:r>
    </w:p>
    <w:p w14:paraId="25B16299" w14:textId="77777777" w:rsidR="003D74F1" w:rsidRPr="003D74F1" w:rsidRDefault="003D74F1" w:rsidP="003D74F1">
      <w:pPr>
        <w:pStyle w:val="EndNoteBibliography"/>
      </w:pPr>
      <w:r w:rsidRPr="003D74F1">
        <w:t xml:space="preserve">Reinelt, C., Foster, P., &amp; Sullivan, S. (2002). </w:t>
      </w:r>
      <w:r w:rsidRPr="003D74F1">
        <w:rPr>
          <w:i/>
        </w:rPr>
        <w:t>Evaluating outcomes and impacts: A scan of 55 leadership development programs</w:t>
      </w:r>
      <w:r w:rsidRPr="003D74F1">
        <w:t xml:space="preserve">. Retrieved from Battle Creek, MI: </w:t>
      </w:r>
    </w:p>
    <w:p w14:paraId="212040D4" w14:textId="77777777" w:rsidR="003D74F1" w:rsidRPr="003D74F1" w:rsidRDefault="003D74F1" w:rsidP="003D74F1">
      <w:pPr>
        <w:pStyle w:val="EndNoteBibliography"/>
      </w:pPr>
      <w:r w:rsidRPr="003D74F1">
        <w:t xml:space="preserve">Renz, D., &amp; Herman, R. (2004, Fall). More theses on nonprofit organizational effectiveness. </w:t>
      </w:r>
      <w:r w:rsidRPr="003D74F1">
        <w:rPr>
          <w:i/>
        </w:rPr>
        <w:t>ARNOVA News, 33,</w:t>
      </w:r>
      <w:r w:rsidRPr="003D74F1">
        <w:t xml:space="preserve"> 10-11.</w:t>
      </w:r>
    </w:p>
    <w:p w14:paraId="6D63D629" w14:textId="77777777" w:rsidR="003D74F1" w:rsidRPr="003D74F1" w:rsidRDefault="003D74F1" w:rsidP="003D74F1">
      <w:pPr>
        <w:pStyle w:val="EndNoteBibliography"/>
      </w:pPr>
      <w:r w:rsidRPr="003D74F1">
        <w:t xml:space="preserve">Rigby, D., &amp; Bilodeau, B. (2011). </w:t>
      </w:r>
      <w:r w:rsidRPr="003D74F1">
        <w:rPr>
          <w:i/>
        </w:rPr>
        <w:t>Management tools and trends 2011</w:t>
      </w:r>
      <w:r w:rsidRPr="003D74F1">
        <w:t xml:space="preserve">. Retrieved from Boston: </w:t>
      </w:r>
    </w:p>
    <w:p w14:paraId="2A1BD83C" w14:textId="77777777" w:rsidR="003D74F1" w:rsidRPr="003D74F1" w:rsidRDefault="003D74F1" w:rsidP="003D74F1">
      <w:pPr>
        <w:pStyle w:val="EndNoteBibliography"/>
      </w:pPr>
      <w:r w:rsidRPr="003D74F1">
        <w:t xml:space="preserve">Rigby, D., &amp; Bilodeau, B. (2013). </w:t>
      </w:r>
      <w:r w:rsidRPr="003D74F1">
        <w:rPr>
          <w:i/>
        </w:rPr>
        <w:t>Management tools and trends 2013</w:t>
      </w:r>
      <w:r w:rsidRPr="003D74F1">
        <w:t xml:space="preserve">. Retrieved from Boston: </w:t>
      </w:r>
    </w:p>
    <w:p w14:paraId="09433AA9" w14:textId="77777777" w:rsidR="003D74F1" w:rsidRPr="003D74F1" w:rsidRDefault="003D74F1" w:rsidP="003D74F1">
      <w:pPr>
        <w:pStyle w:val="EndNoteBibliography"/>
      </w:pPr>
      <w:r w:rsidRPr="003D74F1">
        <w:t xml:space="preserve">Rigby, D., &amp; Bilodeau, B. (2015). </w:t>
      </w:r>
      <w:r w:rsidRPr="003D74F1">
        <w:rPr>
          <w:i/>
        </w:rPr>
        <w:t>Management tools and trends 2015</w:t>
      </w:r>
      <w:r w:rsidRPr="003D74F1">
        <w:t xml:space="preserve">. Retrieved from Boston: </w:t>
      </w:r>
    </w:p>
    <w:p w14:paraId="732E1618" w14:textId="77777777" w:rsidR="003D74F1" w:rsidRPr="003D74F1" w:rsidRDefault="003D74F1" w:rsidP="003D74F1">
      <w:pPr>
        <w:pStyle w:val="EndNoteBibliography"/>
      </w:pPr>
      <w:r w:rsidRPr="003D74F1">
        <w:lastRenderedPageBreak/>
        <w:t xml:space="preserve">Rooney, J. (2001). Planning for the social enterprise. In J. G. Dees, P. Economy, &amp; J. Emerson (Eds.), </w:t>
      </w:r>
      <w:r w:rsidRPr="003D74F1">
        <w:rPr>
          <w:i/>
        </w:rPr>
        <w:t>Enterprising nonprofits: A toolkit for social entrepreneurs</w:t>
      </w:r>
      <w:r w:rsidRPr="003D74F1">
        <w:t xml:space="preserve"> (pp. 273-312). New York: Wiley.</w:t>
      </w:r>
    </w:p>
    <w:p w14:paraId="4A129978" w14:textId="77777777" w:rsidR="003D74F1" w:rsidRPr="003D74F1" w:rsidRDefault="003D74F1" w:rsidP="003D74F1">
      <w:pPr>
        <w:pStyle w:val="EndNoteBibliography"/>
      </w:pPr>
      <w:r w:rsidRPr="003D74F1">
        <w:t xml:space="preserve">Ross, B., &amp; Segal, C. (2009). </w:t>
      </w:r>
      <w:r w:rsidRPr="003D74F1">
        <w:rPr>
          <w:i/>
        </w:rPr>
        <w:t>The influential fundraiser: Using the psychology of persuasion to achieve outstanding results</w:t>
      </w:r>
      <w:r w:rsidRPr="003D74F1">
        <w:t xml:space="preserve"> (1st ed.). San Francisco, CA: Jossey-Bass.</w:t>
      </w:r>
    </w:p>
    <w:p w14:paraId="46966916" w14:textId="77777777" w:rsidR="003D74F1" w:rsidRPr="003D74F1" w:rsidRDefault="003D74F1" w:rsidP="003D74F1">
      <w:pPr>
        <w:pStyle w:val="EndNoteBibliography"/>
      </w:pPr>
      <w:r w:rsidRPr="003D74F1">
        <w:t xml:space="preserve">Rowe, W. G. (2001). Creating wealth in organizations: The role of strategic leadership. </w:t>
      </w:r>
      <w:r w:rsidRPr="003D74F1">
        <w:rPr>
          <w:i/>
        </w:rPr>
        <w:t>Academy of Management Executive, 15</w:t>
      </w:r>
      <w:r w:rsidRPr="003D74F1">
        <w:t xml:space="preserve">(1), 81-94. </w:t>
      </w:r>
    </w:p>
    <w:p w14:paraId="134A3854" w14:textId="77777777" w:rsidR="003D74F1" w:rsidRPr="003D74F1" w:rsidRDefault="003D74F1" w:rsidP="003D74F1">
      <w:pPr>
        <w:pStyle w:val="EndNoteBibliography"/>
      </w:pPr>
      <w:r w:rsidRPr="003D74F1">
        <w:t xml:space="preserve">Sahlman, W. A. (1997). How to write a great business plan. </w:t>
      </w:r>
      <w:r w:rsidRPr="003D74F1">
        <w:rPr>
          <w:i/>
        </w:rPr>
        <w:t>Harvard Business Review, 75</w:t>
      </w:r>
      <w:r w:rsidRPr="003D74F1">
        <w:t xml:space="preserve">(4), 98-108. </w:t>
      </w:r>
    </w:p>
    <w:p w14:paraId="215F9EFF" w14:textId="77777777" w:rsidR="003D74F1" w:rsidRPr="003D74F1" w:rsidRDefault="003D74F1" w:rsidP="003D74F1">
      <w:pPr>
        <w:pStyle w:val="EndNoteBibliography"/>
      </w:pPr>
      <w:r w:rsidRPr="003D74F1">
        <w:t xml:space="preserve">Salamon, L. M., Geller, S. L., &amp; Mengel, K. L. (2010). </w:t>
      </w:r>
      <w:r w:rsidRPr="003D74F1">
        <w:rPr>
          <w:i/>
        </w:rPr>
        <w:t>Nonprofits, innovation, and performance measurement: Separating fact from fiction</w:t>
      </w:r>
      <w:r w:rsidRPr="003D74F1">
        <w:t xml:space="preserve">. Retrieved from Baltimore: </w:t>
      </w:r>
      <w:hyperlink r:id="rId29" w:history="1">
        <w:r w:rsidRPr="003D74F1">
          <w:rPr>
            <w:rStyle w:val="Hyperlink"/>
          </w:rPr>
          <w:t>http://ccss.jhu.edu/?page_id=61&amp;did=249</w:t>
        </w:r>
      </w:hyperlink>
    </w:p>
    <w:p w14:paraId="6C63641E" w14:textId="77777777" w:rsidR="003D74F1" w:rsidRPr="003D74F1" w:rsidRDefault="003D74F1" w:rsidP="003D74F1">
      <w:pPr>
        <w:pStyle w:val="EndNoteBibliography"/>
      </w:pPr>
      <w:r w:rsidRPr="003D74F1">
        <w:t xml:space="preserve">Sashkin, M. (1995). Visionary Leadership. In J. T. Wren (Ed.), </w:t>
      </w:r>
      <w:r w:rsidRPr="003D74F1">
        <w:rPr>
          <w:i/>
        </w:rPr>
        <w:t>The leader's companion: Insights on leadership through the ages</w:t>
      </w:r>
      <w:r w:rsidRPr="003D74F1">
        <w:t xml:space="preserve"> (pp. 402-407). New York: Free Press.</w:t>
      </w:r>
    </w:p>
    <w:p w14:paraId="3C04B7AD" w14:textId="77777777" w:rsidR="003D74F1" w:rsidRPr="003D74F1" w:rsidRDefault="003D74F1" w:rsidP="003D74F1">
      <w:pPr>
        <w:pStyle w:val="EndNoteBibliography"/>
      </w:pPr>
      <w:r w:rsidRPr="003D74F1">
        <w:t xml:space="preserve">Saul, J. (2004). </w:t>
      </w:r>
      <w:r w:rsidRPr="003D74F1">
        <w:rPr>
          <w:i/>
        </w:rPr>
        <w:t>Benchmarking for nonprofits: How to measure, manage, and improve performance</w:t>
      </w:r>
      <w:r w:rsidRPr="003D74F1">
        <w:t>. Saint Paul, Minn.: Amherst H. Wilder Foundation.</w:t>
      </w:r>
    </w:p>
    <w:p w14:paraId="1C074D87" w14:textId="77777777" w:rsidR="003D74F1" w:rsidRPr="003D74F1" w:rsidRDefault="003D74F1" w:rsidP="003D74F1">
      <w:pPr>
        <w:pStyle w:val="EndNoteBibliography"/>
      </w:pPr>
      <w:r w:rsidRPr="003D74F1">
        <w:t xml:space="preserve">Schumpeter, J. A. (1983). </w:t>
      </w:r>
      <w:r w:rsidRPr="003D74F1">
        <w:rPr>
          <w:i/>
        </w:rPr>
        <w:t>The theory of economic development: An inquiry into profits, capital, credit, interest, and the business cycle</w:t>
      </w:r>
      <w:r w:rsidRPr="003D74F1">
        <w:t>. New Brunswick, N.J.: Transaction Books.</w:t>
      </w:r>
    </w:p>
    <w:p w14:paraId="5F35FA2D" w14:textId="77777777" w:rsidR="003D74F1" w:rsidRPr="003D74F1" w:rsidRDefault="003D74F1" w:rsidP="003D74F1">
      <w:pPr>
        <w:pStyle w:val="EndNoteBibliography"/>
      </w:pPr>
      <w:r w:rsidRPr="003D74F1">
        <w:t xml:space="preserve">Schwenk, C. R., &amp; Shrader, C. B. (1993). Effects of formal strategic planning on financial performance in small firms: A meta-analysis. </w:t>
      </w:r>
      <w:r w:rsidRPr="003D74F1">
        <w:rPr>
          <w:i/>
        </w:rPr>
        <w:t>Entrepreneurship Theory and Practice, 17</w:t>
      </w:r>
      <w:r w:rsidRPr="003D74F1">
        <w:t xml:space="preserve">(3), 53. </w:t>
      </w:r>
    </w:p>
    <w:p w14:paraId="34CB6ACA" w14:textId="77777777" w:rsidR="003D74F1" w:rsidRPr="003D74F1" w:rsidRDefault="003D74F1" w:rsidP="003D74F1">
      <w:pPr>
        <w:pStyle w:val="EndNoteBibliography"/>
      </w:pPr>
      <w:r w:rsidRPr="003D74F1">
        <w:t xml:space="preserve">Senge, P. M. (1990). </w:t>
      </w:r>
      <w:r w:rsidRPr="003D74F1">
        <w:rPr>
          <w:i/>
        </w:rPr>
        <w:t>The fifth discipline: The art and practice of the learning organization</w:t>
      </w:r>
      <w:r w:rsidRPr="003D74F1">
        <w:t xml:space="preserve"> (1st ed.). New York: Doubleday/Currency.</w:t>
      </w:r>
    </w:p>
    <w:p w14:paraId="7ACC8412" w14:textId="77777777" w:rsidR="003D74F1" w:rsidRPr="003D74F1" w:rsidRDefault="003D74F1" w:rsidP="003D74F1">
      <w:pPr>
        <w:pStyle w:val="EndNoteBibliography"/>
      </w:pPr>
      <w:r w:rsidRPr="003D74F1">
        <w:t xml:space="preserve">Senge, P. M. (1999). </w:t>
      </w:r>
      <w:r w:rsidRPr="003D74F1">
        <w:rPr>
          <w:i/>
        </w:rPr>
        <w:t>The dance of change: The challenges of sustaining momentum in learning organizations</w:t>
      </w:r>
      <w:r w:rsidRPr="003D74F1">
        <w:t xml:space="preserve"> (1st ed.). New York: Currency/Doubleday.</w:t>
      </w:r>
    </w:p>
    <w:p w14:paraId="12F3ABB1" w14:textId="77777777" w:rsidR="003D74F1" w:rsidRPr="003D74F1" w:rsidRDefault="003D74F1" w:rsidP="003D74F1">
      <w:pPr>
        <w:pStyle w:val="EndNoteBibliography"/>
      </w:pPr>
      <w:r w:rsidRPr="003D74F1">
        <w:t xml:space="preserve">Senge, P. M. (2006). </w:t>
      </w:r>
      <w:r w:rsidRPr="003D74F1">
        <w:rPr>
          <w:i/>
        </w:rPr>
        <w:t>The fifth discipline: The art and practice of the learning organization</w:t>
      </w:r>
      <w:r w:rsidRPr="003D74F1">
        <w:t xml:space="preserve"> (Rev. and updated. ed.). New York: Doubleday/Currency.</w:t>
      </w:r>
    </w:p>
    <w:p w14:paraId="290E503D" w14:textId="77777777" w:rsidR="003D74F1" w:rsidRPr="003D74F1" w:rsidRDefault="003D74F1" w:rsidP="003D74F1">
      <w:pPr>
        <w:pStyle w:val="EndNoteBibliography"/>
      </w:pPr>
      <w:r w:rsidRPr="003D74F1">
        <w:t xml:space="preserve">Shamir, B., Zakay, E., Breinin, E., &amp; Popper, M. (1998). Correlates of charismatic leader behavior in military units: Subordinates' attitudes, unit characteristics, and superiors' appraisals of leader performance. </w:t>
      </w:r>
      <w:r w:rsidRPr="003D74F1">
        <w:rPr>
          <w:i/>
        </w:rPr>
        <w:t>Academy of Management Review, 41</w:t>
      </w:r>
      <w:r w:rsidRPr="003D74F1">
        <w:t xml:space="preserve">(4), 387-406. </w:t>
      </w:r>
    </w:p>
    <w:p w14:paraId="2528EAB6" w14:textId="1F9EC9C0" w:rsidR="003D74F1" w:rsidRPr="003D74F1" w:rsidRDefault="003D74F1" w:rsidP="003D74F1">
      <w:pPr>
        <w:pStyle w:val="EndNoteBibliography"/>
      </w:pPr>
      <w:r w:rsidRPr="003D74F1">
        <w:t>Shriner, R. D. (2001, January 5, 2004). How alike are nonprofits and for-profit businesses? Retrieved from</w:t>
      </w:r>
      <w:r w:rsidR="005768DC">
        <w:t>:</w:t>
      </w:r>
      <w:r w:rsidRPr="003D74F1">
        <w:t xml:space="preserve"> </w:t>
      </w:r>
      <w:hyperlink r:id="rId30" w:history="1">
        <w:r w:rsidRPr="003D74F1">
          <w:rPr>
            <w:rStyle w:val="Hyperlink"/>
          </w:rPr>
          <w:t>http://www.nonprofits.org/npofaq/18/82.html</w:t>
        </w:r>
      </w:hyperlink>
    </w:p>
    <w:p w14:paraId="2DC10496" w14:textId="77777777" w:rsidR="003D74F1" w:rsidRPr="003D74F1" w:rsidRDefault="003D74F1" w:rsidP="003D74F1">
      <w:pPr>
        <w:pStyle w:val="EndNoteBibliography"/>
      </w:pPr>
      <w:r w:rsidRPr="003D74F1">
        <w:t xml:space="preserve">Siciliano, J. I. (1997). The relationship between formal planning and performance in nonprofit organizations. </w:t>
      </w:r>
      <w:r w:rsidRPr="003D74F1">
        <w:rPr>
          <w:i/>
        </w:rPr>
        <w:t>Nonprofit Management and Leadership, 7</w:t>
      </w:r>
      <w:r w:rsidRPr="003D74F1">
        <w:t xml:space="preserve">(4), 387-403. </w:t>
      </w:r>
    </w:p>
    <w:p w14:paraId="60D9B85F" w14:textId="77777777" w:rsidR="003D74F1" w:rsidRPr="003D74F1" w:rsidRDefault="003D74F1" w:rsidP="003D74F1">
      <w:pPr>
        <w:pStyle w:val="EndNoteBibliography"/>
      </w:pPr>
      <w:r w:rsidRPr="003D74F1">
        <w:t xml:space="preserve">Silverman, L., &amp; Taliento, L. (2006). What business execs don't know - but should - about nonprofits. </w:t>
      </w:r>
      <w:r w:rsidRPr="003D74F1">
        <w:rPr>
          <w:i/>
        </w:rPr>
        <w:t>Stanford Social Innovation Review</w:t>
      </w:r>
      <w:r w:rsidRPr="003D74F1">
        <w:t xml:space="preserve">, 37-43. </w:t>
      </w:r>
    </w:p>
    <w:p w14:paraId="1B82F21A" w14:textId="77777777" w:rsidR="003D74F1" w:rsidRPr="003D74F1" w:rsidRDefault="003D74F1" w:rsidP="003D74F1">
      <w:pPr>
        <w:pStyle w:val="EndNoteBibliography"/>
      </w:pPr>
      <w:r w:rsidRPr="003D74F1">
        <w:t xml:space="preserve">Simon, H. A. (1987). Making management decisions: The role of intuition and emotion. </w:t>
      </w:r>
      <w:r w:rsidRPr="003D74F1">
        <w:rPr>
          <w:i/>
        </w:rPr>
        <w:t>Academy of Management Executive, I</w:t>
      </w:r>
      <w:r w:rsidRPr="003D74F1">
        <w:t xml:space="preserve">, 57-64. </w:t>
      </w:r>
    </w:p>
    <w:p w14:paraId="098E7DE8" w14:textId="29AE87E5" w:rsidR="003D74F1" w:rsidRPr="003D74F1" w:rsidRDefault="003D74F1" w:rsidP="003D74F1">
      <w:pPr>
        <w:pStyle w:val="EndNoteBibliography"/>
      </w:pPr>
      <w:r w:rsidRPr="003D74F1">
        <w:t>Small business planner: Write a business plan. (2010). Retrieved from</w:t>
      </w:r>
      <w:r w:rsidR="005768DC">
        <w:t>:</w:t>
      </w:r>
      <w:r w:rsidRPr="003D74F1">
        <w:t xml:space="preserve"> </w:t>
      </w:r>
      <w:hyperlink r:id="rId31" w:history="1">
        <w:r w:rsidRPr="003D74F1">
          <w:rPr>
            <w:rStyle w:val="Hyperlink"/>
          </w:rPr>
          <w:t>http://www.sba.gov/smallbusinessplanner/plan/writeabusinessplan/SERV_WRRITINGBUSPLAN.html</w:t>
        </w:r>
      </w:hyperlink>
    </w:p>
    <w:p w14:paraId="3A80D212" w14:textId="77777777" w:rsidR="003D74F1" w:rsidRPr="003D74F1" w:rsidRDefault="003D74F1" w:rsidP="003D74F1">
      <w:pPr>
        <w:pStyle w:val="EndNoteBibliography"/>
      </w:pPr>
      <w:r w:rsidRPr="003D74F1">
        <w:t xml:space="preserve">Smith, R. (1997). </w:t>
      </w:r>
      <w:r w:rsidRPr="003D74F1">
        <w:rPr>
          <w:i/>
        </w:rPr>
        <w:t>The 7 levels of change: The guide to innovation in the world's largest corporations</w:t>
      </w:r>
      <w:r w:rsidRPr="003D74F1">
        <w:t>. Arlington, Tex.: The Summit  Group.</w:t>
      </w:r>
    </w:p>
    <w:p w14:paraId="7B07DD7E" w14:textId="77777777" w:rsidR="003D74F1" w:rsidRPr="003D74F1" w:rsidRDefault="003D74F1" w:rsidP="003D74F1">
      <w:pPr>
        <w:pStyle w:val="EndNoteBibliography"/>
      </w:pPr>
      <w:r w:rsidRPr="003D74F1">
        <w:lastRenderedPageBreak/>
        <w:t xml:space="preserve">Solas, A., &amp; Blumenthal, A. M. (2004). Pitching your venture. In S. M. Oster, C. W. Massarsky, &amp; S. L. Beinhacker (Eds.), </w:t>
      </w:r>
      <w:r w:rsidRPr="003D74F1">
        <w:rPr>
          <w:i/>
        </w:rPr>
        <w:t>Generating and sustaining nonprofit earned income: A guide to successful enterprise strategies</w:t>
      </w:r>
      <w:r w:rsidRPr="003D74F1">
        <w:t xml:space="preserve"> (pp. 130-146). San Francisco: Jossey-Bass.</w:t>
      </w:r>
    </w:p>
    <w:p w14:paraId="77C92C9F" w14:textId="77777777" w:rsidR="003D74F1" w:rsidRPr="003D74F1" w:rsidRDefault="003D74F1" w:rsidP="003D74F1">
      <w:pPr>
        <w:pStyle w:val="EndNoteBibliography"/>
      </w:pPr>
      <w:r w:rsidRPr="003D74F1">
        <w:t xml:space="preserve">Staw, B. M. (1976). Knee-deep in the Big Muddy: A study of escalating commitment to a chosen course of action. </w:t>
      </w:r>
      <w:r w:rsidRPr="003D74F1">
        <w:rPr>
          <w:i/>
        </w:rPr>
        <w:t>Organizational Behavior &amp; Human Performance, 16</w:t>
      </w:r>
      <w:r w:rsidRPr="003D74F1">
        <w:t xml:space="preserve">(1), 27-44. </w:t>
      </w:r>
    </w:p>
    <w:p w14:paraId="7BC1C7B8" w14:textId="77777777" w:rsidR="003D74F1" w:rsidRPr="003D74F1" w:rsidRDefault="003D74F1" w:rsidP="003D74F1">
      <w:pPr>
        <w:pStyle w:val="EndNoteBibliography"/>
      </w:pPr>
      <w:r w:rsidRPr="003D74F1">
        <w:t xml:space="preserve">Steiner, G. A. (1979). </w:t>
      </w:r>
      <w:r w:rsidRPr="003D74F1">
        <w:rPr>
          <w:i/>
        </w:rPr>
        <w:t>Strategic planning: What every manager must know</w:t>
      </w:r>
      <w:r w:rsidRPr="003D74F1">
        <w:t>. New York: Free Press.</w:t>
      </w:r>
    </w:p>
    <w:p w14:paraId="5417D6B4" w14:textId="77777777" w:rsidR="003D74F1" w:rsidRPr="003D74F1" w:rsidRDefault="003D74F1" w:rsidP="003D74F1">
      <w:pPr>
        <w:pStyle w:val="EndNoteBibliography"/>
      </w:pPr>
      <w:r w:rsidRPr="003D74F1">
        <w:t xml:space="preserve">Stigler, G. J. (1958). The economies of scale. </w:t>
      </w:r>
      <w:r w:rsidRPr="003D74F1">
        <w:rPr>
          <w:i/>
        </w:rPr>
        <w:t>Journal of Law and Economics, 1</w:t>
      </w:r>
      <w:r w:rsidRPr="003D74F1">
        <w:t xml:space="preserve">, 54-71. </w:t>
      </w:r>
    </w:p>
    <w:p w14:paraId="319490C8" w14:textId="77777777" w:rsidR="003D74F1" w:rsidRPr="003D74F1" w:rsidRDefault="003D74F1" w:rsidP="003D74F1">
      <w:pPr>
        <w:pStyle w:val="EndNoteBibliography"/>
      </w:pPr>
      <w:r w:rsidRPr="003D74F1">
        <w:t xml:space="preserve">Stone, M. M., Bigelow, B., &amp; Crittenden, W. (1999). Research on strategic management in nonprofit organizations. </w:t>
      </w:r>
      <w:r w:rsidRPr="003D74F1">
        <w:rPr>
          <w:i/>
        </w:rPr>
        <w:t>Administration &amp; Society, 31</w:t>
      </w:r>
      <w:r w:rsidRPr="003D74F1">
        <w:t xml:space="preserve">(3), 378-423. </w:t>
      </w:r>
    </w:p>
    <w:p w14:paraId="2B8316E2" w14:textId="77777777" w:rsidR="003D74F1" w:rsidRPr="003D74F1" w:rsidRDefault="003D74F1" w:rsidP="003D74F1">
      <w:pPr>
        <w:pStyle w:val="EndNoteBibliography"/>
      </w:pPr>
      <w:r w:rsidRPr="003D74F1">
        <w:t xml:space="preserve">Strange, J. M., &amp; Mumford, M. D. (2002). The origins of vision: Charismatic versus ideological leadership. </w:t>
      </w:r>
      <w:r w:rsidRPr="003D74F1">
        <w:rPr>
          <w:i/>
        </w:rPr>
        <w:t>Leadership Quarterly, 13</w:t>
      </w:r>
      <w:r w:rsidRPr="003D74F1">
        <w:t xml:space="preserve">(4), 343. </w:t>
      </w:r>
    </w:p>
    <w:p w14:paraId="5F11A7DA" w14:textId="77777777" w:rsidR="003D74F1" w:rsidRPr="003D74F1" w:rsidRDefault="003D74F1" w:rsidP="003D74F1">
      <w:pPr>
        <w:pStyle w:val="EndNoteBibliography"/>
      </w:pPr>
      <w:r w:rsidRPr="003D74F1">
        <w:t xml:space="preserve">Strebel, P. (1998). Why do employees resist change </w:t>
      </w:r>
      <w:r w:rsidRPr="003D74F1">
        <w:rPr>
          <w:i/>
        </w:rPr>
        <w:t>Harvard Business Review on change</w:t>
      </w:r>
      <w:r w:rsidRPr="003D74F1">
        <w:t xml:space="preserve"> (pp. 139-157). Boston: Harvard Business School Press.</w:t>
      </w:r>
    </w:p>
    <w:p w14:paraId="43614889" w14:textId="77777777" w:rsidR="003D74F1" w:rsidRPr="003D74F1" w:rsidRDefault="003D74F1" w:rsidP="003D74F1">
      <w:pPr>
        <w:pStyle w:val="EndNoteBibliography"/>
      </w:pPr>
      <w:r w:rsidRPr="003D74F1">
        <w:t xml:space="preserve">Taylor, M. A., Dees, J. G., &amp; Emerson, J. (2002). The question of scale: Finding an appropriate strategy for building on your success. In J. G. Dees, J. Emerson, &amp; P. Economy (Eds.), </w:t>
      </w:r>
      <w:r w:rsidRPr="003D74F1">
        <w:rPr>
          <w:i/>
        </w:rPr>
        <w:t>Strategic tools for social entrepreneurs: Enhancing the performance of your enterprising nonprofit</w:t>
      </w:r>
      <w:r w:rsidRPr="003D74F1">
        <w:t xml:space="preserve"> (pp. 235-266). New York: Wiley.</w:t>
      </w:r>
    </w:p>
    <w:p w14:paraId="062890A8" w14:textId="77777777" w:rsidR="003D74F1" w:rsidRPr="003D74F1" w:rsidRDefault="003D74F1" w:rsidP="003D74F1">
      <w:pPr>
        <w:pStyle w:val="EndNoteBibliography"/>
      </w:pPr>
      <w:r w:rsidRPr="003D74F1">
        <w:t xml:space="preserve">Teece, D. (1990). Contributions and impediments of economic analysis to the study of strategic management. In J. Frederickson (Ed.), </w:t>
      </w:r>
      <w:r w:rsidRPr="003D74F1">
        <w:rPr>
          <w:i/>
        </w:rPr>
        <w:t>Perspectives on strategic Management</w:t>
      </w:r>
      <w:r w:rsidRPr="003D74F1">
        <w:t xml:space="preserve"> (pp. 39-80). New York: Harper Business.</w:t>
      </w:r>
    </w:p>
    <w:p w14:paraId="5D422B30" w14:textId="77777777" w:rsidR="003D74F1" w:rsidRPr="003D74F1" w:rsidRDefault="003D74F1" w:rsidP="003D74F1">
      <w:pPr>
        <w:pStyle w:val="EndNoteBibliography"/>
      </w:pPr>
      <w:r w:rsidRPr="003D74F1">
        <w:t xml:space="preserve">Tichy, N. M., &amp; Cohen, E. B. (1997). </w:t>
      </w:r>
      <w:r w:rsidRPr="003D74F1">
        <w:rPr>
          <w:i/>
        </w:rPr>
        <w:t>The leadership engine: How winning companies build leaders at every level</w:t>
      </w:r>
      <w:r w:rsidRPr="003D74F1">
        <w:t xml:space="preserve"> (1st ed.). New York: Harper Business.</w:t>
      </w:r>
    </w:p>
    <w:p w14:paraId="4E7FA614" w14:textId="77777777" w:rsidR="003D74F1" w:rsidRPr="003D74F1" w:rsidRDefault="003D74F1" w:rsidP="003D74F1">
      <w:pPr>
        <w:pStyle w:val="EndNoteBibliography"/>
      </w:pPr>
      <w:r w:rsidRPr="003D74F1">
        <w:t xml:space="preserve">Tichy, N. M., &amp; Devanna, M. A. (1986). The transformational leader. </w:t>
      </w:r>
      <w:r w:rsidRPr="003D74F1">
        <w:rPr>
          <w:i/>
        </w:rPr>
        <w:t>Training and Development Journal, 40</w:t>
      </w:r>
      <w:r w:rsidRPr="003D74F1">
        <w:t xml:space="preserve">(7), 26-33. </w:t>
      </w:r>
    </w:p>
    <w:p w14:paraId="12133EB6" w14:textId="77777777" w:rsidR="003D74F1" w:rsidRPr="003D74F1" w:rsidRDefault="003D74F1" w:rsidP="003D74F1">
      <w:pPr>
        <w:pStyle w:val="EndNoteBibliography"/>
      </w:pPr>
      <w:r w:rsidRPr="003D74F1">
        <w:t xml:space="preserve">Tomasko, R. M. (1992). Restructuring: Getting It Right. </w:t>
      </w:r>
      <w:r w:rsidRPr="003D74F1">
        <w:rPr>
          <w:i/>
        </w:rPr>
        <w:t>Management Review, 81</w:t>
      </w:r>
      <w:r w:rsidRPr="003D74F1">
        <w:t xml:space="preserve">(4), 10. </w:t>
      </w:r>
    </w:p>
    <w:p w14:paraId="07597FBF" w14:textId="77777777" w:rsidR="003D74F1" w:rsidRPr="003D74F1" w:rsidRDefault="003D74F1" w:rsidP="003D74F1">
      <w:pPr>
        <w:pStyle w:val="EndNoteBibliography"/>
      </w:pPr>
      <w:r w:rsidRPr="003D74F1">
        <w:t xml:space="preserve">Trussel, J. M. (2002). Revisiting the prediction of financial vulnerability. </w:t>
      </w:r>
      <w:r w:rsidRPr="003D74F1">
        <w:rPr>
          <w:i/>
        </w:rPr>
        <w:t>Nonprofit Management and Leadership, 13</w:t>
      </w:r>
      <w:r w:rsidRPr="003D74F1">
        <w:t xml:space="preserve">(1), 17-31. </w:t>
      </w:r>
    </w:p>
    <w:p w14:paraId="0F867BA3" w14:textId="77777777" w:rsidR="003D74F1" w:rsidRPr="003D74F1" w:rsidRDefault="003D74F1" w:rsidP="003D74F1">
      <w:pPr>
        <w:pStyle w:val="EndNoteBibliography"/>
      </w:pPr>
      <w:r w:rsidRPr="003D74F1">
        <w:t xml:space="preserve">Tushman, M., Newman, W., &amp; Nadler, D. (1988). Executive leadership and organizational evolution:  Managing incremental and discontinuous change. In R. H. Kilmann &amp; T. J. Covin (Eds.), </w:t>
      </w:r>
      <w:r w:rsidRPr="003D74F1">
        <w:rPr>
          <w:i/>
        </w:rPr>
        <w:t>Corporate transformation:  Revitalizing organizations for a competitive world</w:t>
      </w:r>
      <w:r w:rsidRPr="003D74F1">
        <w:t xml:space="preserve"> (pp. 102-130). San Francisco: Jossey-Bass/Pfeiffer.</w:t>
      </w:r>
    </w:p>
    <w:p w14:paraId="3541C700" w14:textId="77777777" w:rsidR="003D74F1" w:rsidRPr="003D74F1" w:rsidRDefault="003D74F1" w:rsidP="003D74F1">
      <w:pPr>
        <w:pStyle w:val="EndNoteBibliography"/>
      </w:pPr>
      <w:r w:rsidRPr="003D74F1">
        <w:t xml:space="preserve">Tushman, M., Newman, W., &amp; Romanelli, E. (1986). Convergence and upheaval: Managing the unsteady pace of organizational evolution. </w:t>
      </w:r>
      <w:r w:rsidRPr="003D74F1">
        <w:rPr>
          <w:i/>
        </w:rPr>
        <w:t>California Management Review, 29</w:t>
      </w:r>
      <w:r w:rsidRPr="003D74F1">
        <w:t xml:space="preserve">(1), 29-44. </w:t>
      </w:r>
    </w:p>
    <w:p w14:paraId="377C19FA" w14:textId="77777777" w:rsidR="003D74F1" w:rsidRPr="003D74F1" w:rsidRDefault="003D74F1" w:rsidP="003D74F1">
      <w:pPr>
        <w:pStyle w:val="EndNoteBibliography"/>
      </w:pPr>
      <w:r w:rsidRPr="003D74F1">
        <w:t xml:space="preserve">Tushman, M., &amp; Romanelli, E. (1985). Organizational evolution: A metamorphosis model of convergence and reorientation. </w:t>
      </w:r>
      <w:r w:rsidRPr="003D74F1">
        <w:rPr>
          <w:i/>
        </w:rPr>
        <w:t>Research in Organizational Behavior, 7</w:t>
      </w:r>
      <w:r w:rsidRPr="003D74F1">
        <w:t xml:space="preserve">, 171-222. </w:t>
      </w:r>
    </w:p>
    <w:p w14:paraId="2EFD5088" w14:textId="77777777" w:rsidR="003D74F1" w:rsidRPr="003D74F1" w:rsidRDefault="003D74F1" w:rsidP="003D74F1">
      <w:pPr>
        <w:pStyle w:val="EndNoteBibliography"/>
      </w:pPr>
      <w:r w:rsidRPr="003D74F1">
        <w:t xml:space="preserve">Ulrich, D., Kerr, S., &amp; Ashkenas, R. N. (2002). </w:t>
      </w:r>
      <w:r w:rsidRPr="003D74F1">
        <w:rPr>
          <w:i/>
        </w:rPr>
        <w:t>The GE work-out: How to implement GE's revolutionary method for busting bureaucracy and attacking organizational problems--fast!</w:t>
      </w:r>
      <w:r w:rsidRPr="003D74F1">
        <w:t xml:space="preserve"> New York: McGraw-Hill.</w:t>
      </w:r>
    </w:p>
    <w:p w14:paraId="47073A89" w14:textId="77777777" w:rsidR="003D74F1" w:rsidRPr="003D74F1" w:rsidRDefault="003D74F1" w:rsidP="003D74F1">
      <w:pPr>
        <w:pStyle w:val="EndNoteBibliography"/>
      </w:pPr>
      <w:r w:rsidRPr="003D74F1">
        <w:t xml:space="preserve">Vaill, P. B. (2002). Visionary leadership. In A. R. Cohen (Ed.), </w:t>
      </w:r>
      <w:r w:rsidRPr="003D74F1">
        <w:rPr>
          <w:i/>
        </w:rPr>
        <w:t>The portable MBA in management</w:t>
      </w:r>
      <w:r w:rsidRPr="003D74F1">
        <w:t xml:space="preserve"> (2nd ed., pp. 17-47). New York: John Wiley.</w:t>
      </w:r>
    </w:p>
    <w:p w14:paraId="7B5D7E65" w14:textId="77777777" w:rsidR="003D74F1" w:rsidRPr="003D74F1" w:rsidRDefault="003D74F1" w:rsidP="003D74F1">
      <w:pPr>
        <w:pStyle w:val="EndNoteBibliography"/>
      </w:pPr>
      <w:r w:rsidRPr="003D74F1">
        <w:lastRenderedPageBreak/>
        <w:t xml:space="preserve">Vroom, V. H., &amp; Yetton, P. W. (1973). </w:t>
      </w:r>
      <w:r w:rsidRPr="003D74F1">
        <w:rPr>
          <w:i/>
        </w:rPr>
        <w:t>Leadership and decision-making</w:t>
      </w:r>
      <w:r w:rsidRPr="003D74F1">
        <w:t>. [Pittsburgh]: University of Pittsburgh Press.</w:t>
      </w:r>
    </w:p>
    <w:p w14:paraId="4CC6E6B8" w14:textId="77777777" w:rsidR="003D74F1" w:rsidRPr="003D74F1" w:rsidRDefault="003D74F1" w:rsidP="003D74F1">
      <w:pPr>
        <w:pStyle w:val="EndNoteBibliography"/>
      </w:pPr>
      <w:r w:rsidRPr="003D74F1">
        <w:t xml:space="preserve">Wagner, L., &amp; Hager, M. (1998). Board members beware! Warning signs of a dysfunctional organization. </w:t>
      </w:r>
      <w:r w:rsidRPr="003D74F1">
        <w:rPr>
          <w:i/>
        </w:rPr>
        <w:t>Nonprofit World, 16</w:t>
      </w:r>
      <w:r w:rsidRPr="003D74F1">
        <w:t xml:space="preserve">(2), 18-21. </w:t>
      </w:r>
    </w:p>
    <w:p w14:paraId="058E0EC4" w14:textId="77777777" w:rsidR="003D74F1" w:rsidRPr="003D74F1" w:rsidRDefault="003D74F1" w:rsidP="003D74F1">
      <w:pPr>
        <w:pStyle w:val="EndNoteBibliography"/>
      </w:pPr>
      <w:r w:rsidRPr="003D74F1">
        <w:t xml:space="preserve">Walton, M. (1986). </w:t>
      </w:r>
      <w:r w:rsidRPr="003D74F1">
        <w:rPr>
          <w:i/>
        </w:rPr>
        <w:t>The Deming management method</w:t>
      </w:r>
      <w:r w:rsidRPr="003D74F1">
        <w:t xml:space="preserve"> (1st ed.). New York: Dodd, Mead.</w:t>
      </w:r>
    </w:p>
    <w:p w14:paraId="35D93A96" w14:textId="77777777" w:rsidR="003D74F1" w:rsidRPr="003D74F1" w:rsidRDefault="003D74F1" w:rsidP="003D74F1">
      <w:pPr>
        <w:pStyle w:val="EndNoteBibliography"/>
      </w:pPr>
      <w:r w:rsidRPr="003D74F1">
        <w:t xml:space="preserve">Wedig, G. J. (1994). Risk, leverage, donations and dividends-in-kind: A theory of nonprofit financial behavior. </w:t>
      </w:r>
      <w:r w:rsidRPr="003D74F1">
        <w:rPr>
          <w:i/>
        </w:rPr>
        <w:t>International Review of Economics and Finance, 3</w:t>
      </w:r>
      <w:r w:rsidRPr="003D74F1">
        <w:t xml:space="preserve">(3), 257-278. </w:t>
      </w:r>
    </w:p>
    <w:p w14:paraId="69A96DF9" w14:textId="4F87DF7D" w:rsidR="003D74F1" w:rsidRPr="003D74F1" w:rsidRDefault="003D74F1" w:rsidP="003D74F1">
      <w:pPr>
        <w:pStyle w:val="EndNoteBibliography"/>
      </w:pPr>
      <w:r w:rsidRPr="003D74F1">
        <w:t xml:space="preserve">Weisbrod, B. A. (2002). An agenda for quantitative evaluation of the nonprofit sector. In P. Flynn &amp; V. A. Hodgkinson (Eds.), </w:t>
      </w:r>
      <w:r w:rsidRPr="003D74F1">
        <w:rPr>
          <w:i/>
        </w:rPr>
        <w:t>Measuring the impact of the nonprofit sector</w:t>
      </w:r>
      <w:r w:rsidRPr="003D74F1">
        <w:t xml:space="preserve"> (pp. 273-290). New York: Kluwer Academic/Plenum</w:t>
      </w:r>
      <w:r w:rsidR="00311BC0">
        <w:t>.</w:t>
      </w:r>
      <w:r w:rsidRPr="003D74F1">
        <w:t xml:space="preserve"> </w:t>
      </w:r>
    </w:p>
    <w:p w14:paraId="23ECCF5D" w14:textId="3E569389" w:rsidR="003D74F1" w:rsidRPr="003D74F1" w:rsidRDefault="003D74F1" w:rsidP="003D74F1">
      <w:pPr>
        <w:pStyle w:val="EndNoteBibliography"/>
      </w:pPr>
      <w:r w:rsidRPr="003D74F1">
        <w:t xml:space="preserve">Wheatley, M. (1999). </w:t>
      </w:r>
      <w:r w:rsidRPr="003D74F1">
        <w:rPr>
          <w:i/>
        </w:rPr>
        <w:t>Leadership and the new science: Discovering order in a chaotic world</w:t>
      </w:r>
      <w:r w:rsidRPr="003D74F1">
        <w:t xml:space="preserve"> (2nd ed.). San Francisco: Berrett-Koehler</w:t>
      </w:r>
      <w:r w:rsidR="004108D7">
        <w:t>.</w:t>
      </w:r>
      <w:r w:rsidRPr="003D74F1">
        <w:t xml:space="preserve"> </w:t>
      </w:r>
    </w:p>
    <w:p w14:paraId="4EDBD776" w14:textId="77777777" w:rsidR="003D74F1" w:rsidRPr="003D74F1" w:rsidRDefault="003D74F1" w:rsidP="003D74F1">
      <w:pPr>
        <w:pStyle w:val="EndNoteBibliography"/>
      </w:pPr>
      <w:r w:rsidRPr="003D74F1">
        <w:t xml:space="preserve">Wiener, S. J., Kirsch, A. D., &amp; McCormack, M. T. (2002). </w:t>
      </w:r>
      <w:r w:rsidRPr="003D74F1">
        <w:rPr>
          <w:i/>
        </w:rPr>
        <w:t>Balancing the scales: Measuring the roles and contributions of nonprofit organizations and religious congregations</w:t>
      </w:r>
      <w:r w:rsidRPr="003D74F1">
        <w:t>. Washington: Independent Sector.</w:t>
      </w:r>
    </w:p>
    <w:p w14:paraId="62E597F1" w14:textId="68FF0CAF" w:rsidR="003D74F1" w:rsidRPr="003D74F1" w:rsidRDefault="003D74F1" w:rsidP="003D74F1">
      <w:pPr>
        <w:pStyle w:val="EndNoteBibliography"/>
      </w:pPr>
      <w:r w:rsidRPr="003D74F1">
        <w:t xml:space="preserve">Wolfred, T., Allison, M., &amp; Masaoka, J. (1999). </w:t>
      </w:r>
      <w:r w:rsidRPr="003D74F1">
        <w:rPr>
          <w:i/>
        </w:rPr>
        <w:t>Leadership lost: A study on executive director tenure and experience</w:t>
      </w:r>
      <w:r w:rsidRPr="003D74F1">
        <w:t>. Retrieved from</w:t>
      </w:r>
      <w:r w:rsidR="005768DC">
        <w:t>:</w:t>
      </w:r>
      <w:r w:rsidRPr="003D74F1">
        <w:t xml:space="preserve"> San Francisco: </w:t>
      </w:r>
      <w:hyperlink r:id="rId32" w:history="1">
        <w:r w:rsidRPr="003D74F1">
          <w:rPr>
            <w:rStyle w:val="Hyperlink"/>
          </w:rPr>
          <w:t>www.compansspoint.org</w:t>
        </w:r>
      </w:hyperlink>
    </w:p>
    <w:p w14:paraId="1D02DCBB" w14:textId="77777777" w:rsidR="003D74F1" w:rsidRPr="003D74F1" w:rsidRDefault="003D74F1" w:rsidP="003D74F1">
      <w:pPr>
        <w:pStyle w:val="EndNoteBibliography"/>
      </w:pPr>
      <w:r w:rsidRPr="003D74F1">
        <w:t xml:space="preserve">Worth, M. J. (2009). </w:t>
      </w:r>
      <w:r w:rsidRPr="003D74F1">
        <w:rPr>
          <w:i/>
        </w:rPr>
        <w:t>Nonprofit management: Principles and practice</w:t>
      </w:r>
      <w:r w:rsidRPr="003D74F1">
        <w:t>. Los Angeles: SAGE Publications.</w:t>
      </w:r>
    </w:p>
    <w:p w14:paraId="11DAC628" w14:textId="1B967650" w:rsidR="003D74F1" w:rsidRPr="003D74F1" w:rsidRDefault="003D74F1" w:rsidP="003D74F1">
      <w:pPr>
        <w:pStyle w:val="EndNoteBibliography"/>
      </w:pPr>
      <w:r w:rsidRPr="003D74F1">
        <w:t>Yelp. (2004-2014).   Retrieved from</w:t>
      </w:r>
      <w:r w:rsidR="005768DC">
        <w:t>:</w:t>
      </w:r>
      <w:r w:rsidRPr="003D74F1">
        <w:t xml:space="preserve"> </w:t>
      </w:r>
      <w:hyperlink r:id="rId33" w:history="1">
        <w:r w:rsidRPr="003D74F1">
          <w:rPr>
            <w:rStyle w:val="Hyperlink"/>
          </w:rPr>
          <w:t>www.yelp.com</w:t>
        </w:r>
      </w:hyperlink>
    </w:p>
    <w:p w14:paraId="10F0A64E" w14:textId="77777777" w:rsidR="003D74F1" w:rsidRPr="003D74F1" w:rsidRDefault="003D74F1" w:rsidP="003D74F1">
      <w:pPr>
        <w:pStyle w:val="EndNoteBibliography"/>
      </w:pPr>
      <w:r w:rsidRPr="003D74F1">
        <w:t xml:space="preserve">Yoshioka, C., &amp; Ashcraft, R. (2008). </w:t>
      </w:r>
      <w:r w:rsidRPr="003D74F1">
        <w:rPr>
          <w:i/>
        </w:rPr>
        <w:t>Arizona giving and volunteering</w:t>
      </w:r>
      <w:r w:rsidRPr="003D74F1">
        <w:t xml:space="preserve">. Retrieved from Phoenix: </w:t>
      </w:r>
    </w:p>
    <w:p w14:paraId="7B28B388" w14:textId="77777777" w:rsidR="003D74F1" w:rsidRPr="003D74F1" w:rsidRDefault="003D74F1" w:rsidP="003D74F1">
      <w:pPr>
        <w:pStyle w:val="EndNoteBibliography"/>
      </w:pPr>
      <w:r w:rsidRPr="003D74F1">
        <w:t xml:space="preserve">Yukl, G. (2002). </w:t>
      </w:r>
      <w:r w:rsidRPr="003D74F1">
        <w:rPr>
          <w:i/>
        </w:rPr>
        <w:t>Leadership in organizations</w:t>
      </w:r>
      <w:r w:rsidRPr="003D74F1">
        <w:t xml:space="preserve"> (5th ed.). Upper Saddle River, NJ: Prentice Hall.</w:t>
      </w:r>
    </w:p>
    <w:p w14:paraId="637C6742" w14:textId="77777777" w:rsidR="003D74F1" w:rsidRPr="003D74F1" w:rsidRDefault="003D74F1" w:rsidP="003D74F1">
      <w:pPr>
        <w:pStyle w:val="EndNoteBibliography"/>
      </w:pPr>
      <w:r w:rsidRPr="003D74F1">
        <w:t xml:space="preserve">Yukl, G. (2010). </w:t>
      </w:r>
      <w:r w:rsidRPr="003D74F1">
        <w:rPr>
          <w:i/>
        </w:rPr>
        <w:t>Leadership in organizations</w:t>
      </w:r>
      <w:r w:rsidRPr="003D74F1">
        <w:t xml:space="preserve"> (7th ed.). Upper Saddle River, N.J.: Prentice Hall.</w:t>
      </w:r>
    </w:p>
    <w:p w14:paraId="36923CBF" w14:textId="2230688D" w:rsidR="002B233A" w:rsidRDefault="00A343D2" w:rsidP="001C4EFE">
      <w:r w:rsidRPr="00102E77">
        <w:fldChar w:fldCharType="end"/>
      </w:r>
      <w:bookmarkStart w:id="93" w:name="_Toc444854761"/>
    </w:p>
    <w:p w14:paraId="23314933" w14:textId="77777777" w:rsidR="00554F5A" w:rsidRPr="00A70228" w:rsidRDefault="00554F5A" w:rsidP="00F117EB">
      <w:pPr>
        <w:pStyle w:val="Header"/>
        <w:widowControl/>
      </w:pPr>
      <w:bookmarkStart w:id="94" w:name="_Toc480225564"/>
      <w:r>
        <w:t>Endnotes</w:t>
      </w:r>
      <w:bookmarkEnd w:id="93"/>
      <w:bookmarkEnd w:id="94"/>
    </w:p>
    <w:sectPr w:rsidR="00554F5A" w:rsidRPr="00A70228" w:rsidSect="00B43C6B">
      <w:headerReference w:type="even" r:id="rId34"/>
      <w:headerReference w:type="default" r:id="rId35"/>
      <w:footerReference w:type="even" r:id="rId36"/>
      <w:headerReference w:type="first" r:id="rId37"/>
      <w:footnotePr>
        <w:numFmt w:val="upperLetter"/>
        <w:numRestart w:val="eachPage"/>
      </w:footnotePr>
      <w:endnotePr>
        <w:numFmt w:val="decimal"/>
      </w:endnotePr>
      <w:pgSz w:w="12240" w:h="15840" w:code="1"/>
      <w:pgMar w:top="1440" w:right="1440" w:bottom="1440" w:left="1440" w:header="864" w:footer="864"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362D1E" w14:textId="77777777" w:rsidR="00B34820" w:rsidRDefault="00B34820" w:rsidP="001448E0"/>
  </w:endnote>
  <w:endnote w:type="continuationSeparator" w:id="0">
    <w:p w14:paraId="23168E79" w14:textId="77777777" w:rsidR="00B34820" w:rsidRPr="00C11DF8" w:rsidRDefault="00B34820" w:rsidP="001448E0">
      <w:pPr>
        <w:pStyle w:val="Footer"/>
      </w:pPr>
    </w:p>
  </w:endnote>
  <w:endnote w:id="1">
    <w:p w14:paraId="4C3DAC2B" w14:textId="77777777" w:rsidR="005C4ED1" w:rsidRPr="0056343A" w:rsidRDefault="005C4ED1" w:rsidP="009241D9">
      <w:pPr>
        <w:rPr>
          <w:sz w:val="20"/>
          <w:szCs w:val="20"/>
        </w:rPr>
      </w:pPr>
      <w:r w:rsidRPr="003B5EED">
        <w:rPr>
          <w:rStyle w:val="EndnoteReference"/>
          <w:rFonts w:cs="Arial"/>
          <w:szCs w:val="20"/>
        </w:rPr>
        <w:endnoteRef/>
      </w:r>
      <w:r w:rsidRPr="003B5EED">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4)</w:t>
      </w:r>
      <w:r w:rsidRPr="0056343A">
        <w:rPr>
          <w:sz w:val="20"/>
          <w:szCs w:val="20"/>
        </w:rPr>
        <w:fldChar w:fldCharType="end"/>
      </w:r>
    </w:p>
  </w:endnote>
  <w:endnote w:id="2">
    <w:p w14:paraId="7502D46B"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21)</w:t>
      </w:r>
      <w:r w:rsidRPr="0056343A">
        <w:rPr>
          <w:sz w:val="20"/>
          <w:szCs w:val="20"/>
        </w:rPr>
        <w:fldChar w:fldCharType="end"/>
      </w:r>
    </w:p>
  </w:endnote>
  <w:endnote w:id="3">
    <w:p w14:paraId="089C152B"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ver, 1997; Chait, Holland, &amp; Taylor, 1996; Dees, Economy, &amp; Emerson, 2001; P. Light, 2002b)</w:t>
      </w:r>
      <w:r w:rsidRPr="0056343A">
        <w:rPr>
          <w:sz w:val="20"/>
          <w:szCs w:val="20"/>
        </w:rPr>
        <w:fldChar w:fldCharType="end"/>
      </w:r>
    </w:p>
  </w:endnote>
  <w:endnote w:id="4">
    <w:p w14:paraId="66E4D5AE"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14)</w:t>
      </w:r>
      <w:r w:rsidRPr="0056343A">
        <w:rPr>
          <w:sz w:val="20"/>
          <w:szCs w:val="20"/>
        </w:rPr>
        <w:fldChar w:fldCharType="end"/>
      </w:r>
    </w:p>
  </w:endnote>
  <w:endnote w:id="5">
    <w:p w14:paraId="73E663DA"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20)</w:t>
      </w:r>
      <w:r w:rsidRPr="0056343A">
        <w:rPr>
          <w:sz w:val="20"/>
          <w:szCs w:val="20"/>
        </w:rPr>
        <w:fldChar w:fldCharType="end"/>
      </w:r>
    </w:p>
  </w:endnote>
  <w:endnote w:id="6">
    <w:p w14:paraId="689194C2"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p. 9-10)</w:t>
      </w:r>
      <w:r w:rsidRPr="0056343A">
        <w:rPr>
          <w:sz w:val="20"/>
          <w:szCs w:val="20"/>
        </w:rPr>
        <w:fldChar w:fldCharType="end"/>
      </w:r>
    </w:p>
  </w:endnote>
  <w:endnote w:id="7">
    <w:p w14:paraId="3404CC57"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 10)</w:t>
      </w:r>
      <w:r w:rsidRPr="0056343A">
        <w:rPr>
          <w:sz w:val="20"/>
          <w:szCs w:val="20"/>
        </w:rPr>
        <w:fldChar w:fldCharType="end"/>
      </w:r>
    </w:p>
  </w:endnote>
  <w:endnote w:id="8">
    <w:p w14:paraId="371FF4BB"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Brenner, 2008, p. 8)</w:t>
      </w:r>
      <w:r w:rsidRPr="0056343A">
        <w:rPr>
          <w:sz w:val="20"/>
          <w:szCs w:val="20"/>
        </w:rPr>
        <w:fldChar w:fldCharType="end"/>
      </w:r>
    </w:p>
  </w:endnote>
  <w:endnote w:id="9">
    <w:p w14:paraId="5FFC7C94"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w:t>
      </w:r>
      <w:r w:rsidRPr="0056343A">
        <w:rPr>
          <w:sz w:val="20"/>
          <w:szCs w:val="20"/>
        </w:rPr>
        <w:fldChar w:fldCharType="end"/>
      </w:r>
    </w:p>
  </w:endnote>
  <w:endnote w:id="10">
    <w:p w14:paraId="74442104"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How the economy looks to you," 2008)</w:t>
      </w:r>
      <w:r w:rsidRPr="0056343A">
        <w:rPr>
          <w:sz w:val="20"/>
          <w:szCs w:val="20"/>
        </w:rPr>
        <w:fldChar w:fldCharType="end"/>
      </w:r>
    </w:p>
  </w:endnote>
  <w:endnote w:id="11">
    <w:p w14:paraId="74B37BD4" w14:textId="77777777" w:rsidR="005C4ED1" w:rsidRPr="0056343A" w:rsidRDefault="005C4ED1"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56343A">
        <w:rPr>
          <w:sz w:val="20"/>
          <w:szCs w:val="20"/>
        </w:rPr>
        <w:fldChar w:fldCharType="separate"/>
      </w:r>
      <w:r w:rsidRPr="0056343A">
        <w:rPr>
          <w:noProof/>
          <w:sz w:val="20"/>
          <w:szCs w:val="20"/>
        </w:rPr>
        <w:t>(Handy, 1998, p. xix)</w:t>
      </w:r>
      <w:r w:rsidRPr="0056343A">
        <w:rPr>
          <w:sz w:val="20"/>
          <w:szCs w:val="20"/>
        </w:rPr>
        <w:fldChar w:fldCharType="end"/>
      </w:r>
    </w:p>
  </w:endnote>
  <w:endnote w:id="12">
    <w:p w14:paraId="24A26B14"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 204)</w:t>
      </w:r>
      <w:r w:rsidRPr="0056343A">
        <w:rPr>
          <w:sz w:val="20"/>
          <w:szCs w:val="20"/>
        </w:rPr>
        <w:fldChar w:fldCharType="end"/>
      </w:r>
    </w:p>
  </w:endnote>
  <w:endnote w:id="13">
    <w:p w14:paraId="05F2A9DF"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56343A">
        <w:rPr>
          <w:sz w:val="20"/>
          <w:szCs w:val="20"/>
        </w:rPr>
        <w:fldChar w:fldCharType="separate"/>
      </w:r>
      <w:r w:rsidRPr="0056343A">
        <w:rPr>
          <w:noProof/>
          <w:sz w:val="20"/>
          <w:szCs w:val="20"/>
        </w:rPr>
        <w:t>(Harter, 2002, p. 382)</w:t>
      </w:r>
      <w:r w:rsidRPr="0056343A">
        <w:rPr>
          <w:sz w:val="20"/>
          <w:szCs w:val="20"/>
        </w:rPr>
        <w:fldChar w:fldCharType="end"/>
      </w:r>
    </w:p>
  </w:endnote>
  <w:endnote w:id="14">
    <w:p w14:paraId="496B8E0D"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 242 italics removed)</w:t>
      </w:r>
      <w:r w:rsidRPr="0056343A">
        <w:rPr>
          <w:sz w:val="20"/>
          <w:szCs w:val="20"/>
        </w:rPr>
        <w:fldChar w:fldCharType="end"/>
      </w:r>
    </w:p>
  </w:endnote>
  <w:endnote w:id="15">
    <w:p w14:paraId="3E3571D9"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Avolio, Gardner, Walumbwa, Luthans, &amp; May, 2004, p. 802)</w:t>
      </w:r>
      <w:r w:rsidRPr="0056343A">
        <w:rPr>
          <w:sz w:val="20"/>
          <w:szCs w:val="20"/>
        </w:rPr>
        <w:fldChar w:fldCharType="end"/>
      </w:r>
    </w:p>
  </w:endnote>
  <w:endnote w:id="16">
    <w:p w14:paraId="235D659B"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p. 248-249)</w:t>
      </w:r>
      <w:r w:rsidRPr="0056343A">
        <w:rPr>
          <w:sz w:val="20"/>
          <w:szCs w:val="20"/>
        </w:rPr>
        <w:fldChar w:fldCharType="end"/>
      </w:r>
    </w:p>
  </w:endnote>
  <w:endnote w:id="17">
    <w:p w14:paraId="510FA1A2"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56343A">
        <w:rPr>
          <w:sz w:val="20"/>
          <w:szCs w:val="20"/>
        </w:rPr>
        <w:fldChar w:fldCharType="separate"/>
      </w:r>
      <w:r w:rsidRPr="0056343A">
        <w:rPr>
          <w:noProof/>
          <w:sz w:val="20"/>
          <w:szCs w:val="20"/>
        </w:rPr>
        <w:t>(Davis, Schoorman, Mayer, &amp; Tan, 2000)</w:t>
      </w:r>
      <w:r w:rsidRPr="0056343A">
        <w:rPr>
          <w:sz w:val="20"/>
          <w:szCs w:val="20"/>
        </w:rPr>
        <w:fldChar w:fldCharType="end"/>
      </w:r>
    </w:p>
  </w:endnote>
  <w:endnote w:id="18">
    <w:p w14:paraId="5FB891C6"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Huff &amp; Kelley, 2003)</w:t>
      </w:r>
      <w:r w:rsidRPr="0056343A">
        <w:rPr>
          <w:sz w:val="20"/>
          <w:szCs w:val="20"/>
        </w:rPr>
        <w:fldChar w:fldCharType="end"/>
      </w:r>
    </w:p>
  </w:endnote>
  <w:endnote w:id="19">
    <w:p w14:paraId="46BD5589"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56343A">
        <w:rPr>
          <w:sz w:val="20"/>
          <w:szCs w:val="20"/>
        </w:rPr>
        <w:fldChar w:fldCharType="separate"/>
      </w:r>
      <w:r w:rsidRPr="0056343A">
        <w:rPr>
          <w:noProof/>
          <w:sz w:val="20"/>
          <w:szCs w:val="20"/>
        </w:rPr>
        <w:t>(Kouzes &amp; Posner, 2002, p. 14)</w:t>
      </w:r>
      <w:r w:rsidRPr="0056343A">
        <w:rPr>
          <w:sz w:val="20"/>
          <w:szCs w:val="20"/>
        </w:rPr>
        <w:fldChar w:fldCharType="end"/>
      </w:r>
    </w:p>
  </w:endnote>
  <w:endnote w:id="20">
    <w:p w14:paraId="6887453B"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21">
    <w:p w14:paraId="2877C7D2"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22">
    <w:p w14:paraId="16397F89"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23">
    <w:p w14:paraId="36DE5FBF"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24">
    <w:p w14:paraId="0C0BE5FA"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p. 254-255)</w:t>
      </w:r>
      <w:r w:rsidRPr="0056343A">
        <w:rPr>
          <w:sz w:val="20"/>
          <w:szCs w:val="20"/>
        </w:rPr>
        <w:fldChar w:fldCharType="end"/>
      </w:r>
    </w:p>
  </w:endnote>
  <w:endnote w:id="25">
    <w:p w14:paraId="3F825527"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rsidRPr="0056343A">
        <w:rPr>
          <w:sz w:val="20"/>
          <w:szCs w:val="20"/>
        </w:rPr>
        <w:fldChar w:fldCharType="separate"/>
      </w:r>
      <w:r w:rsidRPr="0056343A">
        <w:rPr>
          <w:noProof/>
          <w:sz w:val="20"/>
          <w:szCs w:val="20"/>
        </w:rPr>
        <w:t>(Larson &amp; LaFasto, 1989, p. 27)</w:t>
      </w:r>
      <w:r w:rsidRPr="0056343A">
        <w:rPr>
          <w:sz w:val="20"/>
          <w:szCs w:val="20"/>
        </w:rPr>
        <w:fldChar w:fldCharType="end"/>
      </w:r>
    </w:p>
  </w:endnote>
  <w:endnote w:id="26">
    <w:p w14:paraId="06098EE4"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rsidRPr="0056343A">
        <w:rPr>
          <w:sz w:val="20"/>
          <w:szCs w:val="20"/>
        </w:rPr>
        <w:fldChar w:fldCharType="separate"/>
      </w:r>
      <w:r w:rsidRPr="0056343A">
        <w:rPr>
          <w:noProof/>
          <w:sz w:val="20"/>
          <w:szCs w:val="20"/>
        </w:rPr>
        <w:t>(Bart, 1997, p. 9, bolding added)</w:t>
      </w:r>
      <w:r w:rsidRPr="0056343A">
        <w:rPr>
          <w:sz w:val="20"/>
          <w:szCs w:val="20"/>
        </w:rPr>
        <w:fldChar w:fldCharType="end"/>
      </w:r>
    </w:p>
  </w:endnote>
  <w:endnote w:id="27">
    <w:p w14:paraId="37BB6C83"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28">
    <w:p w14:paraId="2C3EB376"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rsidRPr="0056343A">
        <w:rPr>
          <w:sz w:val="20"/>
          <w:szCs w:val="20"/>
        </w:rPr>
        <w:fldChar w:fldCharType="separate"/>
      </w:r>
      <w:r w:rsidRPr="0056343A">
        <w:rPr>
          <w:noProof/>
          <w:sz w:val="20"/>
          <w:szCs w:val="20"/>
        </w:rPr>
        <w:t>(Rangan, 2004, pp. 112, 114)</w:t>
      </w:r>
      <w:r w:rsidRPr="0056343A">
        <w:rPr>
          <w:sz w:val="20"/>
          <w:szCs w:val="20"/>
        </w:rPr>
        <w:fldChar w:fldCharType="end"/>
      </w:r>
    </w:p>
  </w:endnote>
  <w:endnote w:id="29">
    <w:p w14:paraId="7C776F7C"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David &amp; David, 2003, p. 11, bolding added)</w:t>
      </w:r>
      <w:r w:rsidRPr="0056343A">
        <w:rPr>
          <w:sz w:val="20"/>
          <w:szCs w:val="20"/>
        </w:rPr>
        <w:fldChar w:fldCharType="end"/>
      </w:r>
    </w:p>
  </w:endnote>
  <w:endnote w:id="30">
    <w:p w14:paraId="0CFCDC0A"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rsidRPr="0056343A">
        <w:rPr>
          <w:sz w:val="20"/>
          <w:szCs w:val="20"/>
        </w:rPr>
        <w:fldChar w:fldCharType="separate"/>
      </w:r>
      <w:r w:rsidRPr="0056343A">
        <w:rPr>
          <w:noProof/>
          <w:sz w:val="20"/>
          <w:szCs w:val="20"/>
        </w:rPr>
        <w:t>(Pearce II, 1982, p. 15)</w:t>
      </w:r>
      <w:r w:rsidRPr="0056343A">
        <w:rPr>
          <w:sz w:val="20"/>
          <w:szCs w:val="20"/>
        </w:rPr>
        <w:fldChar w:fldCharType="end"/>
      </w:r>
    </w:p>
  </w:endnote>
  <w:endnote w:id="31">
    <w:p w14:paraId="5B922600"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 57)</w:t>
      </w:r>
      <w:r w:rsidRPr="0056343A">
        <w:rPr>
          <w:sz w:val="20"/>
          <w:szCs w:val="20"/>
        </w:rPr>
        <w:fldChar w:fldCharType="end"/>
      </w:r>
    </w:p>
  </w:endnote>
  <w:endnote w:id="32">
    <w:p w14:paraId="10C8BAF3"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w:t>
      </w:r>
      <w:r w:rsidRPr="0056343A">
        <w:rPr>
          <w:sz w:val="20"/>
          <w:szCs w:val="20"/>
        </w:rPr>
        <w:fldChar w:fldCharType="end"/>
      </w:r>
    </w:p>
  </w:endnote>
  <w:endnote w:id="33">
    <w:p w14:paraId="7FB8B3CC"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34">
    <w:p w14:paraId="6BD689CD" w14:textId="77777777" w:rsidR="005C4ED1" w:rsidRPr="0056343A" w:rsidRDefault="005C4ED1" w:rsidP="001448E0">
      <w:pPr>
        <w:pStyle w:val="EndNoteBibliography"/>
        <w:rPr>
          <w:szCs w:val="20"/>
        </w:rPr>
      </w:pPr>
      <w:r w:rsidRPr="0056343A">
        <w:rPr>
          <w:rStyle w:val="EndnoteReference"/>
          <w:szCs w:val="20"/>
        </w:rPr>
        <w:endnoteRef/>
      </w:r>
      <w:r w:rsidRPr="0056343A">
        <w:rPr>
          <w:szCs w:val="20"/>
        </w:rPr>
        <w:t xml:space="preserve"> </w: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 </w:instrTex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DATA </w:instrText>
      </w:r>
      <w:r w:rsidRPr="0056343A">
        <w:rPr>
          <w:szCs w:val="20"/>
        </w:rPr>
      </w:r>
      <w:r w:rsidRPr="0056343A">
        <w:rPr>
          <w:szCs w:val="20"/>
        </w:rPr>
        <w:fldChar w:fldCharType="end"/>
      </w:r>
      <w:r w:rsidRPr="0056343A">
        <w:rPr>
          <w:szCs w:val="20"/>
        </w:rPr>
      </w:r>
      <w:r w:rsidRPr="0056343A">
        <w:rPr>
          <w:szCs w:val="20"/>
        </w:rPr>
        <w:fldChar w:fldCharType="separate"/>
      </w:r>
      <w:r w:rsidRPr="0056343A">
        <w:rPr>
          <w:szCs w:val="20"/>
        </w:rPr>
        <w:t>(</w:t>
      </w:r>
      <w:r w:rsidRPr="00651AE4">
        <w:rPr>
          <w:sz w:val="20"/>
          <w:szCs w:val="20"/>
        </w:rPr>
        <w:t>Baetz &amp; Bart, 1996; Bart &amp; Baetz, 1998; Bartkus, Glassman, &amp; McAfee, 2006; Pearce II, 1982; Pearce II &amp; David, 1987)</w:t>
      </w:r>
      <w:r w:rsidRPr="0056343A">
        <w:rPr>
          <w:szCs w:val="20"/>
        </w:rPr>
        <w:fldChar w:fldCharType="end"/>
      </w:r>
    </w:p>
  </w:endnote>
  <w:endnote w:id="35">
    <w:p w14:paraId="20715E82"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rsidRPr="0056343A">
        <w:rPr>
          <w:sz w:val="20"/>
          <w:szCs w:val="20"/>
        </w:rPr>
        <w:fldChar w:fldCharType="separate"/>
      </w:r>
      <w:r w:rsidRPr="0056343A">
        <w:rPr>
          <w:noProof/>
          <w:sz w:val="20"/>
          <w:szCs w:val="20"/>
        </w:rPr>
        <w:t>(Quoted in Blanchard &amp; Bowles, 1993, pp. ix-x)</w:t>
      </w:r>
      <w:r w:rsidRPr="0056343A">
        <w:rPr>
          <w:sz w:val="20"/>
          <w:szCs w:val="20"/>
        </w:rPr>
        <w:fldChar w:fldCharType="end"/>
      </w:r>
    </w:p>
  </w:endnote>
  <w:endnote w:id="36">
    <w:p w14:paraId="38435D65" w14:textId="77777777" w:rsidR="005C4ED1" w:rsidRPr="0056343A" w:rsidRDefault="005C4ED1" w:rsidP="00236226">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6)</w:t>
      </w:r>
      <w:r w:rsidRPr="0056343A">
        <w:rPr>
          <w:sz w:val="20"/>
          <w:szCs w:val="20"/>
        </w:rPr>
        <w:fldChar w:fldCharType="end"/>
      </w:r>
    </w:p>
  </w:endnote>
  <w:endnote w:id="37">
    <w:p w14:paraId="0B62C010"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w:t>
      </w:r>
      <w:r w:rsidRPr="0056343A">
        <w:rPr>
          <w:sz w:val="20"/>
          <w:szCs w:val="20"/>
        </w:rPr>
        <w:fldChar w:fldCharType="end"/>
      </w:r>
    </w:p>
  </w:endnote>
  <w:endnote w:id="38">
    <w:p w14:paraId="666EED84"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39">
    <w:p w14:paraId="489ADAA3"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40">
    <w:p w14:paraId="7A93E0CA"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rsidRPr="0056343A">
        <w:rPr>
          <w:sz w:val="20"/>
          <w:szCs w:val="20"/>
        </w:rPr>
        <w:fldChar w:fldCharType="separate"/>
      </w:r>
      <w:r w:rsidRPr="0056343A">
        <w:rPr>
          <w:noProof/>
          <w:sz w:val="20"/>
          <w:szCs w:val="20"/>
        </w:rPr>
        <w:t>(Pearce II &amp; David, 1987, p. 109)</w:t>
      </w:r>
      <w:r w:rsidRPr="0056343A">
        <w:rPr>
          <w:sz w:val="20"/>
          <w:szCs w:val="20"/>
        </w:rPr>
        <w:fldChar w:fldCharType="end"/>
      </w:r>
    </w:p>
  </w:endnote>
  <w:endnote w:id="41">
    <w:p w14:paraId="16239FE5"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42">
    <w:p w14:paraId="6FB9C711"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w:t>
      </w:r>
      <w:r w:rsidRPr="0056343A">
        <w:rPr>
          <w:sz w:val="20"/>
          <w:szCs w:val="20"/>
        </w:rPr>
        <w:fldChar w:fldCharType="end"/>
      </w:r>
    </w:p>
  </w:endnote>
  <w:endnote w:id="43">
    <w:p w14:paraId="4516BDD4"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44">
    <w:p w14:paraId="147D422A"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22)</w:t>
      </w:r>
      <w:r w:rsidRPr="0056343A">
        <w:rPr>
          <w:sz w:val="20"/>
          <w:szCs w:val="20"/>
        </w:rPr>
        <w:fldChar w:fldCharType="end"/>
      </w:r>
    </w:p>
  </w:endnote>
  <w:endnote w:id="45">
    <w:p w14:paraId="245FF810"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36)</w:t>
      </w:r>
      <w:r w:rsidRPr="0056343A">
        <w:rPr>
          <w:sz w:val="20"/>
          <w:szCs w:val="20"/>
        </w:rPr>
        <w:fldChar w:fldCharType="end"/>
      </w:r>
    </w:p>
  </w:endnote>
  <w:endnote w:id="46">
    <w:p w14:paraId="10BC3723" w14:textId="77777777" w:rsidR="005C4ED1" w:rsidRDefault="005C4ED1" w:rsidP="0040123B">
      <w:pPr>
        <w:pStyle w:val="EndnoteText"/>
      </w:pPr>
      <w:r>
        <w:rPr>
          <w:rStyle w:val="EndnoteReference"/>
        </w:rPr>
        <w:endnoteRef/>
      </w:r>
      <w:bookmarkStart w:id="54" w:name="_Hlk478903370"/>
      <w:r>
        <w:t xml:space="preserve"> </w:t>
      </w:r>
      <w:bookmarkStart w:id="55" w:name="_Hlk478903548"/>
      <w:bookmarkEnd w:id="54"/>
      <w:r>
        <w:fldChar w:fldCharType="begin"/>
      </w:r>
      <w:r>
        <w:instrText xml:space="preserve"> ADDIN EN.CITE &lt;EndNote&gt;&lt;Cite&gt;&lt;Author&gt;Hitt&lt;/Author&gt;&lt;Year&gt;2015&lt;/Year&gt;&lt;RecNum&gt;1515&lt;/RecNum&gt;&lt;DisplayText&gt;(Hitt, Ireland, &amp;amp; Hoskisson, 2015)&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fldChar w:fldCharType="separate"/>
      </w:r>
      <w:r>
        <w:rPr>
          <w:noProof/>
        </w:rPr>
        <w:t>(Hitt, Ireland, &amp; Hoskisson, 2015)</w:t>
      </w:r>
      <w:r>
        <w:fldChar w:fldCharType="end"/>
      </w:r>
      <w:bookmarkEnd w:id="55"/>
    </w:p>
  </w:endnote>
  <w:endnote w:id="47">
    <w:p w14:paraId="1F9BEB78"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Ireland, &amp; Hoskisson, 2013, p. 79)</w:t>
      </w:r>
      <w:r w:rsidRPr="0056343A">
        <w:rPr>
          <w:sz w:val="20"/>
          <w:szCs w:val="20"/>
        </w:rPr>
        <w:fldChar w:fldCharType="end"/>
      </w:r>
    </w:p>
  </w:endnote>
  <w:endnote w:id="48">
    <w:p w14:paraId="3BA52573"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81)</w:t>
      </w:r>
      <w:r w:rsidRPr="0056343A">
        <w:rPr>
          <w:sz w:val="20"/>
          <w:szCs w:val="20"/>
        </w:rPr>
        <w:fldChar w:fldCharType="end"/>
      </w:r>
    </w:p>
  </w:endnote>
  <w:endnote w:id="49">
    <w:p w14:paraId="499A71DC"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85)</w:t>
      </w:r>
      <w:r w:rsidRPr="0056343A">
        <w:rPr>
          <w:sz w:val="20"/>
          <w:szCs w:val="20"/>
        </w:rPr>
        <w:fldChar w:fldCharType="end"/>
      </w:r>
    </w:p>
  </w:endnote>
  <w:endnote w:id="50">
    <w:p w14:paraId="450EF0E5"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Hitt et al., 2013, p. 85)</w:t>
      </w:r>
    </w:p>
  </w:endnote>
  <w:endnote w:id="51">
    <w:p w14:paraId="693C5136" w14:textId="77777777" w:rsidR="005C4ED1" w:rsidRPr="0056343A" w:rsidRDefault="005C4ED1" w:rsidP="00A05BA9">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52">
    <w:p w14:paraId="4A048485" w14:textId="77777777" w:rsidR="005C4ED1" w:rsidRPr="0056343A" w:rsidRDefault="005C4ED1" w:rsidP="002A0BE7">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53">
    <w:p w14:paraId="2A5CBE7B"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p. 154-155)</w:t>
      </w:r>
      <w:r w:rsidRPr="0056343A">
        <w:rPr>
          <w:sz w:val="20"/>
          <w:szCs w:val="20"/>
        </w:rPr>
        <w:fldChar w:fldCharType="end"/>
      </w:r>
    </w:p>
  </w:endnote>
  <w:endnote w:id="54">
    <w:p w14:paraId="43043832"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144)</w:t>
      </w:r>
      <w:r w:rsidRPr="0056343A">
        <w:rPr>
          <w:sz w:val="20"/>
          <w:szCs w:val="20"/>
        </w:rPr>
        <w:fldChar w:fldCharType="end"/>
      </w:r>
    </w:p>
  </w:endnote>
  <w:endnote w:id="55">
    <w:p w14:paraId="13ECA2E5"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sz w:val="20"/>
          <w:szCs w:val="20"/>
        </w:rPr>
        <w:fldChar w:fldCharType="separate"/>
      </w:r>
      <w:r w:rsidRPr="0056343A">
        <w:rPr>
          <w:noProof/>
          <w:sz w:val="20"/>
          <w:szCs w:val="20"/>
        </w:rPr>
        <w:t>(Finney, 2008)</w:t>
      </w:r>
      <w:r w:rsidRPr="0056343A">
        <w:rPr>
          <w:sz w:val="20"/>
          <w:szCs w:val="20"/>
        </w:rPr>
        <w:fldChar w:fldCharType="end"/>
      </w:r>
    </w:p>
  </w:endnote>
  <w:endnote w:id="56">
    <w:p w14:paraId="7831DEAA"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56343A">
        <w:rPr>
          <w:sz w:val="20"/>
          <w:szCs w:val="20"/>
        </w:rPr>
        <w:fldChar w:fldCharType="separate"/>
      </w:r>
      <w:r w:rsidRPr="0056343A">
        <w:rPr>
          <w:noProof/>
          <w:sz w:val="20"/>
          <w:szCs w:val="20"/>
        </w:rPr>
        <w:t>(Drucker, 1999, p. 20)</w:t>
      </w:r>
      <w:r w:rsidRPr="0056343A">
        <w:rPr>
          <w:sz w:val="20"/>
          <w:szCs w:val="20"/>
        </w:rPr>
        <w:fldChar w:fldCharType="end"/>
      </w:r>
    </w:p>
  </w:endnote>
  <w:endnote w:id="57">
    <w:p w14:paraId="2C3817CB"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Suffix&gt; capitalization removed&lt;/Suffix&gt;&lt;Pages&gt;xxviii&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58">
    <w:p w14:paraId="7EF5A048"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59">
    <w:p w14:paraId="3012ECAF"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rsidRPr="0056343A">
        <w:rPr>
          <w:sz w:val="20"/>
          <w:szCs w:val="20"/>
        </w:rPr>
        <w:fldChar w:fldCharType="separate"/>
      </w:r>
      <w:r w:rsidRPr="0056343A">
        <w:rPr>
          <w:noProof/>
          <w:sz w:val="20"/>
          <w:szCs w:val="20"/>
        </w:rPr>
        <w:t>(Shriner, 2001)</w:t>
      </w:r>
      <w:r w:rsidRPr="0056343A">
        <w:rPr>
          <w:sz w:val="20"/>
          <w:szCs w:val="20"/>
        </w:rPr>
        <w:fldChar w:fldCharType="end"/>
      </w:r>
    </w:p>
  </w:endnote>
  <w:endnote w:id="60">
    <w:p w14:paraId="610EB93C"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rsidRPr="0056343A">
        <w:rPr>
          <w:sz w:val="20"/>
          <w:szCs w:val="20"/>
        </w:rPr>
        <w:fldChar w:fldCharType="separate"/>
      </w:r>
      <w:r w:rsidRPr="0056343A">
        <w:rPr>
          <w:noProof/>
          <w:sz w:val="20"/>
          <w:szCs w:val="20"/>
        </w:rPr>
        <w:t>(Mandler, 1967; G. A. Miller, 1956)</w:t>
      </w:r>
      <w:r w:rsidRPr="0056343A">
        <w:rPr>
          <w:sz w:val="20"/>
          <w:szCs w:val="20"/>
        </w:rPr>
        <w:fldChar w:fldCharType="end"/>
      </w:r>
    </w:p>
  </w:endnote>
  <w:endnote w:id="61">
    <w:p w14:paraId="0CE50D77"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Clara Miller, 2008)</w:t>
      </w:r>
      <w:r w:rsidRPr="0056343A">
        <w:rPr>
          <w:sz w:val="20"/>
          <w:szCs w:val="20"/>
        </w:rPr>
        <w:fldChar w:fldCharType="end"/>
      </w:r>
    </w:p>
  </w:endnote>
  <w:endnote w:id="62">
    <w:p w14:paraId="4A423977"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i capitalization removed&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63">
    <w:p w14:paraId="69A35CA6"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2, p. 71)</w:t>
      </w:r>
      <w:r w:rsidRPr="0056343A">
        <w:rPr>
          <w:sz w:val="20"/>
          <w:szCs w:val="20"/>
        </w:rPr>
        <w:fldChar w:fldCharType="end"/>
      </w:r>
    </w:p>
  </w:endnote>
  <w:endnote w:id="64">
    <w:p w14:paraId="3B264504"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Geller, &amp; Mengel, 2010, p. 11)</w:t>
      </w:r>
      <w:r w:rsidRPr="0056343A">
        <w:rPr>
          <w:sz w:val="20"/>
          <w:szCs w:val="20"/>
        </w:rPr>
        <w:fldChar w:fldCharType="end"/>
      </w:r>
    </w:p>
  </w:endnote>
  <w:endnote w:id="65">
    <w:p w14:paraId="463275D5"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9)</w:t>
      </w:r>
      <w:r w:rsidRPr="0056343A">
        <w:rPr>
          <w:sz w:val="20"/>
          <w:szCs w:val="20"/>
        </w:rPr>
        <w:fldChar w:fldCharType="end"/>
      </w:r>
    </w:p>
  </w:endnote>
  <w:endnote w:id="66">
    <w:p w14:paraId="18DF3BE1"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sidRPr="0056343A">
        <w:rPr>
          <w:sz w:val="20"/>
          <w:szCs w:val="20"/>
        </w:rPr>
        <w:fldChar w:fldCharType="separate"/>
      </w:r>
      <w:r w:rsidRPr="0056343A">
        <w:rPr>
          <w:noProof/>
          <w:sz w:val="20"/>
          <w:szCs w:val="20"/>
        </w:rPr>
        <w:t>(J. C. Collins, 2005, p. 5)</w:t>
      </w:r>
      <w:r w:rsidRPr="0056343A">
        <w:rPr>
          <w:sz w:val="20"/>
          <w:szCs w:val="20"/>
        </w:rPr>
        <w:fldChar w:fldCharType="end"/>
      </w:r>
    </w:p>
  </w:endnote>
  <w:endnote w:id="67">
    <w:p w14:paraId="4708F5DD"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rsidRPr="0056343A">
        <w:rPr>
          <w:sz w:val="20"/>
          <w:szCs w:val="20"/>
        </w:rPr>
        <w:fldChar w:fldCharType="separate"/>
      </w:r>
      <w:r w:rsidRPr="0056343A">
        <w:rPr>
          <w:noProof/>
          <w:sz w:val="20"/>
          <w:szCs w:val="20"/>
        </w:rPr>
        <w:t>(Porter &amp; Kramer, 1999, p. 124)</w:t>
      </w:r>
      <w:r w:rsidRPr="0056343A">
        <w:rPr>
          <w:sz w:val="20"/>
          <w:szCs w:val="20"/>
        </w:rPr>
        <w:fldChar w:fldCharType="end"/>
      </w:r>
    </w:p>
  </w:endnote>
  <w:endnote w:id="68">
    <w:p w14:paraId="3DCCF1EE"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erzlinger, 1996, p. 99)</w:t>
      </w:r>
      <w:r w:rsidRPr="0056343A">
        <w:rPr>
          <w:sz w:val="20"/>
          <w:szCs w:val="20"/>
        </w:rPr>
        <w:fldChar w:fldCharType="end"/>
      </w:r>
    </w:p>
  </w:endnote>
  <w:endnote w:id="69">
    <w:p w14:paraId="7A6A1EB5"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rsidRPr="0056343A">
        <w:rPr>
          <w:sz w:val="20"/>
          <w:szCs w:val="20"/>
        </w:rPr>
        <w:fldChar w:fldCharType="separate"/>
      </w:r>
      <w:r w:rsidRPr="0056343A">
        <w:rPr>
          <w:noProof/>
          <w:sz w:val="20"/>
          <w:szCs w:val="20"/>
        </w:rPr>
        <w:t>(Kanter &amp; Summers, 1987, p. 154)</w:t>
      </w:r>
      <w:r w:rsidRPr="0056343A">
        <w:rPr>
          <w:sz w:val="20"/>
          <w:szCs w:val="20"/>
        </w:rPr>
        <w:fldChar w:fldCharType="end"/>
      </w:r>
    </w:p>
  </w:endnote>
  <w:endnote w:id="70">
    <w:p w14:paraId="5429117F"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71">
    <w:p w14:paraId="469105D6"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sidRPr="0056343A">
        <w:rPr>
          <w:sz w:val="20"/>
          <w:szCs w:val="20"/>
        </w:rPr>
        <w:fldChar w:fldCharType="separate"/>
      </w:r>
      <w:r w:rsidRPr="0056343A">
        <w:rPr>
          <w:noProof/>
          <w:sz w:val="20"/>
          <w:szCs w:val="20"/>
        </w:rPr>
        <w:t>(Baruch &amp; Ramalho, 2006; Masaoka, 2005)</w:t>
      </w:r>
      <w:r w:rsidRPr="0056343A">
        <w:rPr>
          <w:sz w:val="20"/>
          <w:szCs w:val="20"/>
        </w:rPr>
        <w:fldChar w:fldCharType="end"/>
      </w:r>
    </w:p>
  </w:endnote>
  <w:endnote w:id="72">
    <w:p w14:paraId="4499AE45"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rsidRPr="0056343A">
        <w:rPr>
          <w:sz w:val="20"/>
          <w:szCs w:val="20"/>
        </w:rPr>
        <w:fldChar w:fldCharType="separate"/>
      </w:r>
      <w:r w:rsidRPr="0056343A">
        <w:rPr>
          <w:noProof/>
          <w:sz w:val="20"/>
          <w:szCs w:val="20"/>
        </w:rPr>
        <w:t>(Silverman &amp; Taliento, 2006, p. 39)</w:t>
      </w:r>
      <w:r w:rsidRPr="0056343A">
        <w:rPr>
          <w:sz w:val="20"/>
          <w:szCs w:val="20"/>
        </w:rPr>
        <w:fldChar w:fldCharType="end"/>
      </w:r>
    </w:p>
  </w:endnote>
  <w:endnote w:id="73">
    <w:p w14:paraId="56BF6A80"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rsidRPr="0056343A">
        <w:rPr>
          <w:sz w:val="20"/>
          <w:szCs w:val="20"/>
        </w:rPr>
        <w:fldChar w:fldCharType="separate"/>
      </w:r>
      <w:r w:rsidRPr="0056343A">
        <w:rPr>
          <w:noProof/>
          <w:sz w:val="20"/>
          <w:szCs w:val="20"/>
        </w:rPr>
        <w:t>(Weisbrod, 2002, p. 275)</w:t>
      </w:r>
      <w:r w:rsidRPr="0056343A">
        <w:rPr>
          <w:sz w:val="20"/>
          <w:szCs w:val="20"/>
        </w:rPr>
        <w:fldChar w:fldCharType="end"/>
      </w:r>
    </w:p>
  </w:endnote>
  <w:endnote w:id="74">
    <w:p w14:paraId="08659DC0"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56343A">
        <w:rPr>
          <w:sz w:val="20"/>
          <w:szCs w:val="20"/>
        </w:rPr>
        <w:fldChar w:fldCharType="separate"/>
      </w:r>
      <w:r w:rsidRPr="0056343A">
        <w:rPr>
          <w:noProof/>
          <w:sz w:val="20"/>
          <w:szCs w:val="20"/>
        </w:rPr>
        <w:t>(Hatry, Houten, Plantz, &amp; Taylor, 1996, p. 8)</w:t>
      </w:r>
      <w:r w:rsidRPr="0056343A">
        <w:rPr>
          <w:sz w:val="20"/>
          <w:szCs w:val="20"/>
        </w:rPr>
        <w:fldChar w:fldCharType="end"/>
      </w:r>
    </w:p>
  </w:endnote>
  <w:endnote w:id="75">
    <w:p w14:paraId="3D617BC8"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Froelich, Knoepfle, &amp; Pollak, 2000, p. 251)</w:t>
      </w:r>
      <w:r w:rsidRPr="0056343A">
        <w:rPr>
          <w:sz w:val="20"/>
          <w:szCs w:val="20"/>
        </w:rPr>
        <w:fldChar w:fldCharType="end"/>
      </w:r>
    </w:p>
  </w:endnote>
  <w:endnote w:id="76">
    <w:p w14:paraId="5FD687DD" w14:textId="77777777" w:rsidR="005C4ED1" w:rsidRPr="007027DE" w:rsidRDefault="005C4ED1" w:rsidP="00CC333E">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77">
    <w:p w14:paraId="44270BD1" w14:textId="77777777" w:rsidR="005C4ED1" w:rsidRPr="0056343A" w:rsidRDefault="005C4ED1" w:rsidP="008372D8">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78">
    <w:p w14:paraId="28FD254C" w14:textId="77777777" w:rsidR="005C4ED1" w:rsidRPr="0056343A" w:rsidRDefault="005C4ED1" w:rsidP="003536BE">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79">
    <w:p w14:paraId="128C9C52" w14:textId="77777777" w:rsidR="005C4ED1" w:rsidRPr="0056343A" w:rsidRDefault="005C4ED1" w:rsidP="002A36C3">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80">
    <w:p w14:paraId="3755A2BF"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 20)</w:t>
      </w:r>
      <w:r w:rsidRPr="0056343A">
        <w:rPr>
          <w:sz w:val="20"/>
          <w:szCs w:val="20"/>
        </w:rPr>
        <w:fldChar w:fldCharType="end"/>
      </w:r>
    </w:p>
  </w:endnote>
  <w:endnote w:id="81">
    <w:p w14:paraId="6B5152A0" w14:textId="77777777" w:rsidR="005C4ED1" w:rsidRPr="0056343A" w:rsidRDefault="005C4ED1"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p. 12-14)</w:t>
      </w:r>
      <w:r w:rsidRPr="0056343A">
        <w:rPr>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02D55A" w14:textId="77777777" w:rsidR="005C4ED1" w:rsidRDefault="005C4ED1"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1BF9957" w14:textId="77777777" w:rsidR="005C4ED1" w:rsidRDefault="005C4ED1" w:rsidP="001448E0">
    <w:pPr>
      <w:pStyle w:val="Footer"/>
    </w:pPr>
  </w:p>
  <w:p w14:paraId="7E6A688E" w14:textId="77777777" w:rsidR="005C4ED1" w:rsidRDefault="005C4ED1" w:rsidP="001448E0"/>
  <w:p w14:paraId="533A1A81" w14:textId="77777777" w:rsidR="005C4ED1" w:rsidRDefault="005C4ED1" w:rsidP="001448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3FF9CD" w14:textId="77777777" w:rsidR="00B34820" w:rsidRDefault="00B34820" w:rsidP="001448E0">
      <w:r>
        <w:separator/>
      </w:r>
    </w:p>
  </w:footnote>
  <w:footnote w:type="continuationSeparator" w:id="0">
    <w:p w14:paraId="527D3BAC" w14:textId="77777777" w:rsidR="00B34820" w:rsidRDefault="00B34820" w:rsidP="001448E0">
      <w:r>
        <w:continuationSeparator/>
      </w:r>
    </w:p>
  </w:footnote>
  <w:footnote w:id="1">
    <w:p w14:paraId="4C320E66" w14:textId="77777777" w:rsidR="005C4ED1" w:rsidRDefault="005C4ED1" w:rsidP="001448E0">
      <w:r>
        <w:rPr>
          <w:rStyle w:val="FootnoteReference"/>
        </w:rPr>
        <w:footnoteRef/>
      </w:r>
      <w:r>
        <w:t xml:space="preserve"> This book is built upon a template derived from Sustainable Strategy </w:t>
      </w:r>
      <w:r>
        <w:fldChar w:fldCharType="begin"/>
      </w:r>
      <w:r>
        <w:instrText xml:space="preserve"> ADDIN EN.CITE &lt;EndNote&gt;&lt;Cite&gt;&lt;Author&gt;Light&lt;/Author&gt;&lt;Year&gt;2017&lt;/Year&gt;&lt;RecNum&gt;1545&lt;/RecNum&gt;&lt;DisplayText&gt;(M. 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fldChar w:fldCharType="separate"/>
      </w:r>
      <w:r>
        <w:rPr>
          <w:noProof/>
        </w:rPr>
        <w:t>(M. Light, 2017)</w:t>
      </w:r>
      <w:r>
        <w:fldChar w:fldCharType="end"/>
      </w:r>
      <w:r>
        <w:t xml:space="preserve">. All content herein © Mark Light, 2017. Thanks to Dottie Bris-Bois for invaluable editing, clarifying insights, and sharing examples of her sustainable strategy work.  </w:t>
      </w:r>
    </w:p>
  </w:footnote>
  <w:footnote w:id="2">
    <w:p w14:paraId="375F3B98" w14:textId="77777777" w:rsidR="005C4ED1" w:rsidRPr="00EB0101" w:rsidRDefault="005C4ED1" w:rsidP="001448E0">
      <w:pPr>
        <w:rPr>
          <w:sz w:val="20"/>
        </w:rPr>
      </w:pPr>
      <w:r>
        <w:rPr>
          <w:rStyle w:val="FootnoteReference"/>
        </w:rPr>
        <w:footnoteRef/>
      </w:r>
      <w:r>
        <w:t xml:space="preserve"> </w:t>
      </w:r>
      <w:r w:rsidRPr="00EB0101">
        <w:rPr>
          <w:sz w:val="20"/>
        </w:rPr>
        <w:t>Numbers in parenthesis are results of a multi-voting rating process where participants could vote with $3, $2, and $1 chips in any combination for their highest rated grouping of ideas; higher numbers = higher rating.</w:t>
      </w:r>
    </w:p>
  </w:footnote>
  <w:footnote w:id="3">
    <w:p w14:paraId="5B7DF635" w14:textId="77777777" w:rsidR="005C4ED1" w:rsidRPr="00153A18" w:rsidRDefault="005C4ED1" w:rsidP="00D12FE5">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w:t>
      </w:r>
      <w:r>
        <w:t xml:space="preserve">] divided by Revenue </w:t>
      </w:r>
    </w:p>
    <w:p w14:paraId="0A5B2DBE" w14:textId="77777777" w:rsidR="005C4ED1" w:rsidRPr="00153A18" w:rsidRDefault="005C4ED1" w:rsidP="00D12FE5">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divided by Current Liabilities</w:t>
      </w:r>
    </w:p>
    <w:p w14:paraId="66F6875F" w14:textId="77777777" w:rsidR="005C4ED1" w:rsidRPr="00153A18" w:rsidRDefault="005C4ED1" w:rsidP="00D12FE5">
      <w:pPr>
        <w:pStyle w:val="FootnoteText"/>
      </w:pPr>
      <w:r w:rsidRPr="000C2082">
        <w:rPr>
          <w:b/>
        </w:rPr>
        <w:t>Working Capital</w:t>
      </w:r>
      <w:r w:rsidRPr="00153A18">
        <w:t>:</w:t>
      </w:r>
      <w:r>
        <w:t xml:space="preserve"> According to Charity Navigator, Working Capital</w:t>
      </w:r>
      <w:r w:rsidRPr="00153A18">
        <w:t xml:space="preserve"> </w:t>
      </w:r>
      <w:r>
        <w:t>d</w:t>
      </w:r>
      <w:r w:rsidRPr="00153A18">
        <w:t xml:space="preserve">etermines </w:t>
      </w:r>
      <w:r>
        <w:t>“</w:t>
      </w:r>
      <w:r w:rsidRPr="00153A18">
        <w:t xml:space="preserve">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1AB42DF1" w14:textId="77777777" w:rsidR="005C4ED1" w:rsidRDefault="005C4ED1" w:rsidP="00D12FE5">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0FD55" w14:textId="77777777" w:rsidR="005C4ED1" w:rsidRDefault="005C4ED1"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62836A70" w14:textId="77777777" w:rsidR="005C4ED1" w:rsidRDefault="005C4ED1" w:rsidP="001448E0">
    <w:pPr>
      <w:pStyle w:val="Header"/>
    </w:pPr>
  </w:p>
  <w:p w14:paraId="66972C3E" w14:textId="77777777" w:rsidR="005C4ED1" w:rsidRDefault="005C4ED1" w:rsidP="001448E0"/>
  <w:p w14:paraId="50893365" w14:textId="77777777" w:rsidR="005C4ED1" w:rsidRDefault="005C4ED1" w:rsidP="001448E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3AF20" w14:textId="67AE2FF9" w:rsidR="005C4ED1" w:rsidRPr="007F3CB3" w:rsidRDefault="005C4ED1"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5B39FB">
      <w:rPr>
        <w:rStyle w:val="PageNumber"/>
        <w:rFonts w:cs="Arial"/>
        <w:b w:val="0"/>
        <w:noProof/>
      </w:rPr>
      <w:t>14</w:t>
    </w:r>
    <w:r w:rsidRPr="005D7A82">
      <w:rPr>
        <w:rStyle w:val="PageNumber"/>
        <w:rFonts w:cs="Arial"/>
        <w:b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3FA94" w14:textId="77777777" w:rsidR="005C4ED1" w:rsidRDefault="005C4ED1" w:rsidP="001448E0">
    <w:pPr>
      <w:pStyle w:val="Header"/>
    </w:pPr>
    <w:r>
      <w:rPr>
        <w:noProof/>
      </w:rPr>
      <w:drawing>
        <wp:anchor distT="0" distB="0" distL="114300" distR="114300" simplePos="0" relativeHeight="251659264" behindDoc="0" locked="0" layoutInCell="1" allowOverlap="1" wp14:anchorId="6DEECD27" wp14:editId="7D414647">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810" w:hanging="360"/>
      </w:pPr>
      <w:rPr>
        <w:rFonts w:ascii="Wingdings" w:hAnsi="Wingdings" w:hint="default"/>
        <w:color w:val="auto"/>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BA565C"/>
    <w:multiLevelType w:val="hybridMultilevel"/>
    <w:tmpl w:val="13563008"/>
    <w:lvl w:ilvl="0" w:tplc="FAC630E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363D74"/>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1CB8747A"/>
    <w:multiLevelType w:val="hybridMultilevel"/>
    <w:tmpl w:val="925C69B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31"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9"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41"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43"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2B8C67A2"/>
    <w:multiLevelType w:val="multilevel"/>
    <w:tmpl w:val="061EFC90"/>
    <w:numStyleLink w:val="StyleOutlinenumberedWingdingssymbolBoldLeft0Hangin"/>
  </w:abstractNum>
  <w:abstractNum w:abstractNumId="45"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2"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3"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4"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5"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1"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2"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1"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4" w15:restartNumberingAfterBreak="0">
    <w:nsid w:val="4CE068A8"/>
    <w:multiLevelType w:val="hybridMultilevel"/>
    <w:tmpl w:val="8ECE05F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6"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53CD2C27"/>
    <w:multiLevelType w:val="hybridMultilevel"/>
    <w:tmpl w:val="60564688"/>
    <w:lvl w:ilvl="0" w:tplc="9278AF58">
      <w:start w:val="3"/>
      <w:numFmt w:val="bullet"/>
      <w:lvlText w:val="-"/>
      <w:lvlJc w:val="left"/>
      <w:pPr>
        <w:ind w:left="420" w:hanging="360"/>
      </w:pPr>
      <w:rPr>
        <w:rFonts w:ascii="Arial" w:eastAsia="Times New Roman" w:hAnsi="Arial"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94"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5"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8"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9"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15:restartNumberingAfterBreak="0">
    <w:nsid w:val="5BBA44EE"/>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1"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7"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8"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1"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2"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3"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6"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7"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8"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1"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2"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4"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5"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6"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7"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1B166E0"/>
    <w:multiLevelType w:val="hybridMultilevel"/>
    <w:tmpl w:val="E3E8CE68"/>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3"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4"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5"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8"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9"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0"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2"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4"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5"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0"/>
  </w:num>
  <w:num w:numId="2">
    <w:abstractNumId w:val="20"/>
  </w:num>
  <w:num w:numId="3">
    <w:abstractNumId w:val="40"/>
  </w:num>
  <w:num w:numId="4">
    <w:abstractNumId w:val="116"/>
  </w:num>
  <w:num w:numId="5">
    <w:abstractNumId w:val="1"/>
  </w:num>
  <w:num w:numId="6">
    <w:abstractNumId w:val="111"/>
  </w:num>
  <w:num w:numId="7">
    <w:abstractNumId w:val="112"/>
  </w:num>
  <w:num w:numId="8">
    <w:abstractNumId w:val="144"/>
  </w:num>
  <w:num w:numId="9">
    <w:abstractNumId w:val="60"/>
  </w:num>
  <w:num w:numId="10">
    <w:abstractNumId w:val="14"/>
  </w:num>
  <w:num w:numId="11">
    <w:abstractNumId w:val="42"/>
  </w:num>
  <w:num w:numId="12">
    <w:abstractNumId w:val="127"/>
  </w:num>
  <w:num w:numId="13">
    <w:abstractNumId w:val="17"/>
  </w:num>
  <w:num w:numId="14">
    <w:abstractNumId w:val="118"/>
  </w:num>
  <w:num w:numId="15">
    <w:abstractNumId w:val="45"/>
  </w:num>
  <w:num w:numId="16">
    <w:abstractNumId w:val="25"/>
  </w:num>
  <w:num w:numId="17">
    <w:abstractNumId w:val="133"/>
  </w:num>
  <w:num w:numId="18">
    <w:abstractNumId w:val="115"/>
  </w:num>
  <w:num w:numId="19">
    <w:abstractNumId w:val="108"/>
  </w:num>
  <w:num w:numId="20">
    <w:abstractNumId w:val="71"/>
  </w:num>
  <w:num w:numId="21">
    <w:abstractNumId w:val="123"/>
  </w:num>
  <w:num w:numId="22">
    <w:abstractNumId w:val="77"/>
  </w:num>
  <w:num w:numId="23">
    <w:abstractNumId w:val="91"/>
  </w:num>
  <w:num w:numId="24">
    <w:abstractNumId w:val="138"/>
  </w:num>
  <w:num w:numId="25">
    <w:abstractNumId w:val="95"/>
  </w:num>
  <w:num w:numId="26">
    <w:abstractNumId w:val="65"/>
  </w:num>
  <w:num w:numId="27">
    <w:abstractNumId w:val="55"/>
  </w:num>
  <w:num w:numId="28">
    <w:abstractNumId w:val="125"/>
  </w:num>
  <w:num w:numId="29">
    <w:abstractNumId w:val="82"/>
  </w:num>
  <w:num w:numId="30">
    <w:abstractNumId w:val="51"/>
  </w:num>
  <w:num w:numId="31">
    <w:abstractNumId w:val="37"/>
  </w:num>
  <w:num w:numId="32">
    <w:abstractNumId w:val="9"/>
  </w:num>
  <w:num w:numId="33">
    <w:abstractNumId w:val="106"/>
  </w:num>
  <w:num w:numId="34">
    <w:abstractNumId w:val="12"/>
  </w:num>
  <w:num w:numId="35">
    <w:abstractNumId w:val="64"/>
  </w:num>
  <w:num w:numId="36">
    <w:abstractNumId w:val="88"/>
  </w:num>
  <w:num w:numId="37">
    <w:abstractNumId w:val="97"/>
  </w:num>
  <w:num w:numId="38">
    <w:abstractNumId w:val="120"/>
  </w:num>
  <w:num w:numId="39">
    <w:abstractNumId w:val="61"/>
  </w:num>
  <w:num w:numId="40">
    <w:abstractNumId w:val="35"/>
  </w:num>
  <w:num w:numId="41">
    <w:abstractNumId w:val="7"/>
  </w:num>
  <w:num w:numId="42">
    <w:abstractNumId w:val="86"/>
  </w:num>
  <w:num w:numId="43">
    <w:abstractNumId w:val="85"/>
  </w:num>
  <w:num w:numId="44">
    <w:abstractNumId w:val="23"/>
  </w:num>
  <w:num w:numId="45">
    <w:abstractNumId w:val="90"/>
  </w:num>
  <w:num w:numId="46">
    <w:abstractNumId w:val="36"/>
  </w:num>
  <w:num w:numId="47">
    <w:abstractNumId w:val="110"/>
  </w:num>
  <w:num w:numId="48">
    <w:abstractNumId w:val="52"/>
  </w:num>
  <w:num w:numId="49">
    <w:abstractNumId w:val="70"/>
  </w:num>
  <w:num w:numId="50">
    <w:abstractNumId w:val="44"/>
  </w:num>
  <w:num w:numId="51">
    <w:abstractNumId w:val="38"/>
  </w:num>
  <w:num w:numId="52">
    <w:abstractNumId w:val="100"/>
  </w:num>
  <w:num w:numId="53">
    <w:abstractNumId w:val="99"/>
  </w:num>
  <w:num w:numId="54">
    <w:abstractNumId w:val="75"/>
  </w:num>
  <w:num w:numId="55">
    <w:abstractNumId w:val="136"/>
  </w:num>
  <w:num w:numId="56">
    <w:abstractNumId w:val="32"/>
  </w:num>
  <w:num w:numId="57">
    <w:abstractNumId w:val="134"/>
  </w:num>
  <w:num w:numId="58">
    <w:abstractNumId w:val="18"/>
  </w:num>
  <w:num w:numId="59">
    <w:abstractNumId w:val="39"/>
  </w:num>
  <w:num w:numId="60">
    <w:abstractNumId w:val="131"/>
  </w:num>
  <w:num w:numId="61">
    <w:abstractNumId w:val="33"/>
  </w:num>
  <w:num w:numId="62">
    <w:abstractNumId w:val="98"/>
  </w:num>
  <w:num w:numId="63">
    <w:abstractNumId w:val="62"/>
  </w:num>
  <w:num w:numId="64">
    <w:abstractNumId w:val="92"/>
  </w:num>
  <w:num w:numId="65">
    <w:abstractNumId w:val="5"/>
  </w:num>
  <w:num w:numId="66">
    <w:abstractNumId w:val="6"/>
  </w:num>
  <w:num w:numId="67">
    <w:abstractNumId w:val="47"/>
  </w:num>
  <w:num w:numId="68">
    <w:abstractNumId w:val="87"/>
  </w:num>
  <w:num w:numId="69">
    <w:abstractNumId w:val="89"/>
  </w:num>
  <w:num w:numId="70">
    <w:abstractNumId w:val="137"/>
  </w:num>
  <w:num w:numId="71">
    <w:abstractNumId w:val="142"/>
  </w:num>
  <w:num w:numId="72">
    <w:abstractNumId w:val="117"/>
  </w:num>
  <w:num w:numId="73">
    <w:abstractNumId w:val="73"/>
  </w:num>
  <w:num w:numId="74">
    <w:abstractNumId w:val="31"/>
  </w:num>
  <w:num w:numId="75">
    <w:abstractNumId w:val="140"/>
  </w:num>
  <w:num w:numId="76">
    <w:abstractNumId w:val="124"/>
  </w:num>
  <w:num w:numId="77">
    <w:abstractNumId w:val="46"/>
  </w:num>
  <w:num w:numId="78">
    <w:abstractNumId w:val="94"/>
  </w:num>
  <w:num w:numId="79">
    <w:abstractNumId w:val="59"/>
  </w:num>
  <w:num w:numId="80">
    <w:abstractNumId w:val="0"/>
  </w:num>
  <w:num w:numId="81">
    <w:abstractNumId w:val="22"/>
  </w:num>
  <w:num w:numId="82">
    <w:abstractNumId w:val="145"/>
  </w:num>
  <w:num w:numId="83">
    <w:abstractNumId w:val="63"/>
  </w:num>
  <w:num w:numId="84">
    <w:abstractNumId w:val="96"/>
  </w:num>
  <w:num w:numId="85">
    <w:abstractNumId w:val="101"/>
  </w:num>
  <w:num w:numId="86">
    <w:abstractNumId w:val="81"/>
  </w:num>
  <w:num w:numId="87">
    <w:abstractNumId w:val="135"/>
  </w:num>
  <w:num w:numId="88">
    <w:abstractNumId w:val="67"/>
  </w:num>
  <w:num w:numId="89">
    <w:abstractNumId w:val="24"/>
  </w:num>
  <w:num w:numId="90">
    <w:abstractNumId w:val="69"/>
  </w:num>
  <w:num w:numId="91">
    <w:abstractNumId w:val="11"/>
  </w:num>
  <w:num w:numId="92">
    <w:abstractNumId w:val="56"/>
  </w:num>
  <w:num w:numId="93">
    <w:abstractNumId w:val="80"/>
  </w:num>
  <w:num w:numId="94">
    <w:abstractNumId w:val="132"/>
  </w:num>
  <w:num w:numId="95">
    <w:abstractNumId w:val="128"/>
  </w:num>
  <w:num w:numId="96">
    <w:abstractNumId w:val="119"/>
  </w:num>
  <w:num w:numId="97">
    <w:abstractNumId w:val="8"/>
  </w:num>
  <w:num w:numId="98">
    <w:abstractNumId w:val="41"/>
  </w:num>
  <w:num w:numId="99">
    <w:abstractNumId w:val="83"/>
  </w:num>
  <w:num w:numId="100">
    <w:abstractNumId w:val="43"/>
  </w:num>
  <w:num w:numId="101">
    <w:abstractNumId w:val="28"/>
  </w:num>
  <w:num w:numId="102">
    <w:abstractNumId w:val="126"/>
  </w:num>
  <w:num w:numId="103">
    <w:abstractNumId w:val="107"/>
  </w:num>
  <w:num w:numId="104">
    <w:abstractNumId w:val="121"/>
  </w:num>
  <w:num w:numId="105">
    <w:abstractNumId w:val="122"/>
  </w:num>
  <w:num w:numId="106">
    <w:abstractNumId w:val="102"/>
  </w:num>
  <w:num w:numId="107">
    <w:abstractNumId w:val="4"/>
  </w:num>
  <w:num w:numId="108">
    <w:abstractNumId w:val="130"/>
  </w:num>
  <w:num w:numId="109">
    <w:abstractNumId w:val="58"/>
  </w:num>
  <w:num w:numId="110">
    <w:abstractNumId w:val="57"/>
  </w:num>
  <w:num w:numId="111">
    <w:abstractNumId w:val="68"/>
  </w:num>
  <w:num w:numId="112">
    <w:abstractNumId w:val="34"/>
  </w:num>
  <w:num w:numId="113">
    <w:abstractNumId w:val="113"/>
  </w:num>
  <w:num w:numId="114">
    <w:abstractNumId w:val="72"/>
  </w:num>
  <w:num w:numId="115">
    <w:abstractNumId w:val="13"/>
  </w:num>
  <w:num w:numId="116">
    <w:abstractNumId w:val="2"/>
  </w:num>
  <w:num w:numId="117">
    <w:abstractNumId w:val="114"/>
  </w:num>
  <w:num w:numId="118">
    <w:abstractNumId w:val="104"/>
  </w:num>
  <w:num w:numId="119">
    <w:abstractNumId w:val="49"/>
  </w:num>
  <w:num w:numId="120">
    <w:abstractNumId w:val="139"/>
  </w:num>
  <w:num w:numId="121">
    <w:abstractNumId w:val="141"/>
  </w:num>
  <w:num w:numId="122">
    <w:abstractNumId w:val="27"/>
  </w:num>
  <w:num w:numId="123">
    <w:abstractNumId w:val="109"/>
  </w:num>
  <w:num w:numId="124">
    <w:abstractNumId w:val="74"/>
  </w:num>
  <w:num w:numId="125">
    <w:abstractNumId w:val="76"/>
  </w:num>
  <w:num w:numId="126">
    <w:abstractNumId w:val="53"/>
  </w:num>
  <w:num w:numId="127">
    <w:abstractNumId w:val="105"/>
  </w:num>
  <w:num w:numId="128">
    <w:abstractNumId w:val="66"/>
  </w:num>
  <w:num w:numId="129">
    <w:abstractNumId w:val="19"/>
  </w:num>
  <w:num w:numId="130">
    <w:abstractNumId w:val="3"/>
  </w:num>
  <w:num w:numId="131">
    <w:abstractNumId w:val="78"/>
  </w:num>
  <w:num w:numId="132">
    <w:abstractNumId w:val="79"/>
  </w:num>
  <w:num w:numId="133">
    <w:abstractNumId w:val="143"/>
  </w:num>
  <w:num w:numId="134">
    <w:abstractNumId w:val="48"/>
  </w:num>
  <w:num w:numId="135">
    <w:abstractNumId w:val="50"/>
  </w:num>
  <w:num w:numId="136">
    <w:abstractNumId w:val="10"/>
  </w:num>
  <w:num w:numId="137">
    <w:abstractNumId w:val="54"/>
  </w:num>
  <w:num w:numId="138">
    <w:abstractNumId w:val="29"/>
  </w:num>
  <w:num w:numId="139">
    <w:abstractNumId w:val="84"/>
  </w:num>
  <w:num w:numId="140">
    <w:abstractNumId w:val="21"/>
  </w:num>
  <w:num w:numId="141">
    <w:abstractNumId w:val="129"/>
  </w:num>
  <w:num w:numId="142">
    <w:abstractNumId w:val="16"/>
  </w:num>
  <w:num w:numId="143">
    <w:abstractNumId w:val="103"/>
  </w:num>
  <w:num w:numId="144">
    <w:abstractNumId w:val="15"/>
  </w:num>
  <w:num w:numId="145">
    <w:abstractNumId w:val="26"/>
  </w:num>
  <w:num w:numId="146">
    <w:abstractNumId w:val="93"/>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removePersonalInformation/>
  <w:removeDateAndTime/>
  <w:embedSystemFonts/>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suppressBottomSpacing/>
    <w:suppressTopSpacing/>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21&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37&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6&lt;/item&gt;&lt;item&gt;1228&lt;/item&gt;&lt;item&gt;1229&lt;/item&gt;&lt;item&gt;1230&lt;/item&gt;&lt;item&gt;1231&lt;/item&gt;&lt;item&gt;1232&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5&lt;/item&gt;&lt;item&gt;1501&lt;/item&gt;&lt;item&gt;1502&lt;/item&gt;&lt;item&gt;1503&lt;/item&gt;&lt;item&gt;1507&lt;/item&gt;&lt;item&gt;1508&lt;/item&gt;&lt;item&gt;1513&lt;/item&gt;&lt;item&gt;1515&lt;/item&gt;&lt;item&gt;1521&lt;/item&gt;&lt;item&gt;1522&lt;/item&gt;&lt;item&gt;1523&lt;/item&gt;&lt;item&gt;1525&lt;/item&gt;&lt;item&gt;1526&lt;/item&gt;&lt;item&gt;1530&lt;/item&gt;&lt;item&gt;1535&lt;/item&gt;&lt;item&gt;1537&lt;/item&gt;&lt;item&gt;1538&lt;/item&gt;&lt;item&gt;1539&lt;/item&gt;&lt;item&gt;1540&lt;/item&gt;&lt;item&gt;1543&lt;/item&gt;&lt;item&gt;1545&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E26"/>
    <w:rsid w:val="00012F5F"/>
    <w:rsid w:val="000134EF"/>
    <w:rsid w:val="000140BE"/>
    <w:rsid w:val="000143EC"/>
    <w:rsid w:val="00014776"/>
    <w:rsid w:val="00014FBE"/>
    <w:rsid w:val="00015264"/>
    <w:rsid w:val="00015ACF"/>
    <w:rsid w:val="00017161"/>
    <w:rsid w:val="0001743F"/>
    <w:rsid w:val="0002018D"/>
    <w:rsid w:val="00020FC5"/>
    <w:rsid w:val="00021E3F"/>
    <w:rsid w:val="000226B5"/>
    <w:rsid w:val="00023669"/>
    <w:rsid w:val="0002372D"/>
    <w:rsid w:val="000237CF"/>
    <w:rsid w:val="00023BF6"/>
    <w:rsid w:val="000253F0"/>
    <w:rsid w:val="00025773"/>
    <w:rsid w:val="000258C8"/>
    <w:rsid w:val="00026197"/>
    <w:rsid w:val="00026730"/>
    <w:rsid w:val="00026AEA"/>
    <w:rsid w:val="0002725D"/>
    <w:rsid w:val="00027577"/>
    <w:rsid w:val="00027723"/>
    <w:rsid w:val="000278C0"/>
    <w:rsid w:val="00027BC0"/>
    <w:rsid w:val="00030033"/>
    <w:rsid w:val="000300FD"/>
    <w:rsid w:val="0003036E"/>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6EA4"/>
    <w:rsid w:val="000475E6"/>
    <w:rsid w:val="00047E39"/>
    <w:rsid w:val="0005078E"/>
    <w:rsid w:val="00050A05"/>
    <w:rsid w:val="00051BC0"/>
    <w:rsid w:val="00052154"/>
    <w:rsid w:val="0005298A"/>
    <w:rsid w:val="0005358D"/>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091"/>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66B"/>
    <w:rsid w:val="00091E5B"/>
    <w:rsid w:val="00092ABA"/>
    <w:rsid w:val="00094265"/>
    <w:rsid w:val="00094761"/>
    <w:rsid w:val="00094767"/>
    <w:rsid w:val="00094994"/>
    <w:rsid w:val="000955C1"/>
    <w:rsid w:val="00096332"/>
    <w:rsid w:val="000976CA"/>
    <w:rsid w:val="000A1311"/>
    <w:rsid w:val="000A18DC"/>
    <w:rsid w:val="000A20B9"/>
    <w:rsid w:val="000A264F"/>
    <w:rsid w:val="000A2713"/>
    <w:rsid w:val="000A298B"/>
    <w:rsid w:val="000A2D38"/>
    <w:rsid w:val="000A3863"/>
    <w:rsid w:val="000A4C7E"/>
    <w:rsid w:val="000A619E"/>
    <w:rsid w:val="000A642C"/>
    <w:rsid w:val="000A6DEB"/>
    <w:rsid w:val="000A6FA1"/>
    <w:rsid w:val="000A71FB"/>
    <w:rsid w:val="000A73D1"/>
    <w:rsid w:val="000A76BB"/>
    <w:rsid w:val="000A789E"/>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576"/>
    <w:rsid w:val="000F1FD0"/>
    <w:rsid w:val="000F2051"/>
    <w:rsid w:val="000F251D"/>
    <w:rsid w:val="000F2E76"/>
    <w:rsid w:val="000F34A2"/>
    <w:rsid w:val="000F3D16"/>
    <w:rsid w:val="000F46D8"/>
    <w:rsid w:val="000F526B"/>
    <w:rsid w:val="000F6247"/>
    <w:rsid w:val="000F6752"/>
    <w:rsid w:val="000F73D8"/>
    <w:rsid w:val="000F76F1"/>
    <w:rsid w:val="00100D5E"/>
    <w:rsid w:val="00102E77"/>
    <w:rsid w:val="0010333C"/>
    <w:rsid w:val="0010464C"/>
    <w:rsid w:val="001055AC"/>
    <w:rsid w:val="00105D42"/>
    <w:rsid w:val="00106F41"/>
    <w:rsid w:val="00107009"/>
    <w:rsid w:val="00107425"/>
    <w:rsid w:val="00107E25"/>
    <w:rsid w:val="001108AC"/>
    <w:rsid w:val="00111787"/>
    <w:rsid w:val="001126C9"/>
    <w:rsid w:val="00112790"/>
    <w:rsid w:val="00112F4C"/>
    <w:rsid w:val="0011325B"/>
    <w:rsid w:val="00114142"/>
    <w:rsid w:val="001141C3"/>
    <w:rsid w:val="001142CA"/>
    <w:rsid w:val="001145C3"/>
    <w:rsid w:val="00114C3C"/>
    <w:rsid w:val="00114F44"/>
    <w:rsid w:val="0011539F"/>
    <w:rsid w:val="00115736"/>
    <w:rsid w:val="001164D6"/>
    <w:rsid w:val="001179B7"/>
    <w:rsid w:val="001179B9"/>
    <w:rsid w:val="00120F10"/>
    <w:rsid w:val="00121251"/>
    <w:rsid w:val="00121C1E"/>
    <w:rsid w:val="00122AB7"/>
    <w:rsid w:val="0012342A"/>
    <w:rsid w:val="00124971"/>
    <w:rsid w:val="00126C34"/>
    <w:rsid w:val="00127599"/>
    <w:rsid w:val="0012774D"/>
    <w:rsid w:val="001304EC"/>
    <w:rsid w:val="001309EA"/>
    <w:rsid w:val="00132773"/>
    <w:rsid w:val="00133692"/>
    <w:rsid w:val="0013388F"/>
    <w:rsid w:val="0013420B"/>
    <w:rsid w:val="00134405"/>
    <w:rsid w:val="001346BE"/>
    <w:rsid w:val="00134CC7"/>
    <w:rsid w:val="00134F6A"/>
    <w:rsid w:val="00135DB5"/>
    <w:rsid w:val="00136E39"/>
    <w:rsid w:val="0014077A"/>
    <w:rsid w:val="0014184A"/>
    <w:rsid w:val="00141C08"/>
    <w:rsid w:val="001422CB"/>
    <w:rsid w:val="001422F0"/>
    <w:rsid w:val="001425C5"/>
    <w:rsid w:val="00144560"/>
    <w:rsid w:val="001448E0"/>
    <w:rsid w:val="00144C88"/>
    <w:rsid w:val="00144CB6"/>
    <w:rsid w:val="00144F85"/>
    <w:rsid w:val="0014513E"/>
    <w:rsid w:val="001452C7"/>
    <w:rsid w:val="001457F3"/>
    <w:rsid w:val="0014672D"/>
    <w:rsid w:val="0014777C"/>
    <w:rsid w:val="00150387"/>
    <w:rsid w:val="001507B2"/>
    <w:rsid w:val="00151896"/>
    <w:rsid w:val="001518EE"/>
    <w:rsid w:val="001522E0"/>
    <w:rsid w:val="0015327B"/>
    <w:rsid w:val="00154022"/>
    <w:rsid w:val="0015687F"/>
    <w:rsid w:val="00156BE7"/>
    <w:rsid w:val="00156D2F"/>
    <w:rsid w:val="00157096"/>
    <w:rsid w:val="001607E3"/>
    <w:rsid w:val="001617FF"/>
    <w:rsid w:val="00161E40"/>
    <w:rsid w:val="00162DA5"/>
    <w:rsid w:val="0016303A"/>
    <w:rsid w:val="001630C4"/>
    <w:rsid w:val="00163EB1"/>
    <w:rsid w:val="001651EF"/>
    <w:rsid w:val="001657CD"/>
    <w:rsid w:val="00166221"/>
    <w:rsid w:val="001663C4"/>
    <w:rsid w:val="00166D2F"/>
    <w:rsid w:val="00167709"/>
    <w:rsid w:val="0017028E"/>
    <w:rsid w:val="00171603"/>
    <w:rsid w:val="001716E5"/>
    <w:rsid w:val="00171C68"/>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01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67"/>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3F7"/>
    <w:rsid w:val="001A3796"/>
    <w:rsid w:val="001A3AE5"/>
    <w:rsid w:val="001A3C9B"/>
    <w:rsid w:val="001A51B2"/>
    <w:rsid w:val="001A7708"/>
    <w:rsid w:val="001A7C84"/>
    <w:rsid w:val="001A7CAB"/>
    <w:rsid w:val="001B0209"/>
    <w:rsid w:val="001B0542"/>
    <w:rsid w:val="001B0A2B"/>
    <w:rsid w:val="001B1B1C"/>
    <w:rsid w:val="001B2993"/>
    <w:rsid w:val="001B35F8"/>
    <w:rsid w:val="001B498D"/>
    <w:rsid w:val="001B4A52"/>
    <w:rsid w:val="001B5098"/>
    <w:rsid w:val="001B57D0"/>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4EFE"/>
    <w:rsid w:val="001C5201"/>
    <w:rsid w:val="001C53DC"/>
    <w:rsid w:val="001C556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56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9E7"/>
    <w:rsid w:val="001F7E51"/>
    <w:rsid w:val="00200A84"/>
    <w:rsid w:val="00201426"/>
    <w:rsid w:val="00202FD8"/>
    <w:rsid w:val="002032B7"/>
    <w:rsid w:val="0020438E"/>
    <w:rsid w:val="00204C99"/>
    <w:rsid w:val="00205CA9"/>
    <w:rsid w:val="00210FC5"/>
    <w:rsid w:val="0021117A"/>
    <w:rsid w:val="0021123C"/>
    <w:rsid w:val="00211EB7"/>
    <w:rsid w:val="002126CE"/>
    <w:rsid w:val="002128E3"/>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35FD"/>
    <w:rsid w:val="00233630"/>
    <w:rsid w:val="0023478A"/>
    <w:rsid w:val="002353F4"/>
    <w:rsid w:val="0023592B"/>
    <w:rsid w:val="00236226"/>
    <w:rsid w:val="00236378"/>
    <w:rsid w:val="0023661D"/>
    <w:rsid w:val="0023684C"/>
    <w:rsid w:val="00241521"/>
    <w:rsid w:val="0024156A"/>
    <w:rsid w:val="00242531"/>
    <w:rsid w:val="00243646"/>
    <w:rsid w:val="00243ABA"/>
    <w:rsid w:val="002445D5"/>
    <w:rsid w:val="00244692"/>
    <w:rsid w:val="00244CD4"/>
    <w:rsid w:val="00245353"/>
    <w:rsid w:val="00245529"/>
    <w:rsid w:val="002455A1"/>
    <w:rsid w:val="0024576C"/>
    <w:rsid w:val="00246F7A"/>
    <w:rsid w:val="00250C00"/>
    <w:rsid w:val="00251580"/>
    <w:rsid w:val="00251FD8"/>
    <w:rsid w:val="002522C2"/>
    <w:rsid w:val="00252486"/>
    <w:rsid w:val="002525FE"/>
    <w:rsid w:val="00252A00"/>
    <w:rsid w:val="00252AF2"/>
    <w:rsid w:val="00252F6D"/>
    <w:rsid w:val="00253832"/>
    <w:rsid w:val="002547C2"/>
    <w:rsid w:val="00254DED"/>
    <w:rsid w:val="0026130E"/>
    <w:rsid w:val="00261963"/>
    <w:rsid w:val="00263E5E"/>
    <w:rsid w:val="00264BCD"/>
    <w:rsid w:val="00265343"/>
    <w:rsid w:val="00265802"/>
    <w:rsid w:val="00265D80"/>
    <w:rsid w:val="00265E80"/>
    <w:rsid w:val="00265E8E"/>
    <w:rsid w:val="00266195"/>
    <w:rsid w:val="00266357"/>
    <w:rsid w:val="00266DAC"/>
    <w:rsid w:val="00266F62"/>
    <w:rsid w:val="002701C7"/>
    <w:rsid w:val="002702F5"/>
    <w:rsid w:val="00270D7E"/>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76E"/>
    <w:rsid w:val="0028598C"/>
    <w:rsid w:val="00285ABA"/>
    <w:rsid w:val="00285F45"/>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96F27"/>
    <w:rsid w:val="002A014B"/>
    <w:rsid w:val="002A0938"/>
    <w:rsid w:val="002A0AFB"/>
    <w:rsid w:val="002A0BE7"/>
    <w:rsid w:val="002A13FE"/>
    <w:rsid w:val="002A1801"/>
    <w:rsid w:val="002A1BDC"/>
    <w:rsid w:val="002A317C"/>
    <w:rsid w:val="002A36C3"/>
    <w:rsid w:val="002A3CDA"/>
    <w:rsid w:val="002A3DAC"/>
    <w:rsid w:val="002A3F0C"/>
    <w:rsid w:val="002A4AE1"/>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00CE"/>
    <w:rsid w:val="002C123A"/>
    <w:rsid w:val="002C192E"/>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312"/>
    <w:rsid w:val="002D38DB"/>
    <w:rsid w:val="002D3C2B"/>
    <w:rsid w:val="002D4415"/>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4D87"/>
    <w:rsid w:val="002F5D2E"/>
    <w:rsid w:val="002F5E3C"/>
    <w:rsid w:val="002F632E"/>
    <w:rsid w:val="002F6A5F"/>
    <w:rsid w:val="002F7A0E"/>
    <w:rsid w:val="002F7CD5"/>
    <w:rsid w:val="00300075"/>
    <w:rsid w:val="003001DA"/>
    <w:rsid w:val="003006A3"/>
    <w:rsid w:val="00300B0B"/>
    <w:rsid w:val="00301771"/>
    <w:rsid w:val="003032FA"/>
    <w:rsid w:val="0030363B"/>
    <w:rsid w:val="00303CC3"/>
    <w:rsid w:val="003040F3"/>
    <w:rsid w:val="003044B2"/>
    <w:rsid w:val="003045B8"/>
    <w:rsid w:val="0030492C"/>
    <w:rsid w:val="003049FA"/>
    <w:rsid w:val="00304AF0"/>
    <w:rsid w:val="00305C6C"/>
    <w:rsid w:val="00305E01"/>
    <w:rsid w:val="00306192"/>
    <w:rsid w:val="00306BFC"/>
    <w:rsid w:val="00306C1B"/>
    <w:rsid w:val="00306D15"/>
    <w:rsid w:val="00307D22"/>
    <w:rsid w:val="00310B51"/>
    <w:rsid w:val="0031140F"/>
    <w:rsid w:val="00311BC0"/>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75C4"/>
    <w:rsid w:val="00330343"/>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6F12"/>
    <w:rsid w:val="00337951"/>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211"/>
    <w:rsid w:val="00350415"/>
    <w:rsid w:val="00350676"/>
    <w:rsid w:val="00350AC0"/>
    <w:rsid w:val="00350C60"/>
    <w:rsid w:val="00351435"/>
    <w:rsid w:val="003520E9"/>
    <w:rsid w:val="003529F0"/>
    <w:rsid w:val="0035320A"/>
    <w:rsid w:val="003536BE"/>
    <w:rsid w:val="00353AC3"/>
    <w:rsid w:val="003541C1"/>
    <w:rsid w:val="00354241"/>
    <w:rsid w:val="003542E9"/>
    <w:rsid w:val="00354579"/>
    <w:rsid w:val="00354AFF"/>
    <w:rsid w:val="00355565"/>
    <w:rsid w:val="003568C2"/>
    <w:rsid w:val="00357229"/>
    <w:rsid w:val="00357C67"/>
    <w:rsid w:val="00360032"/>
    <w:rsid w:val="00360198"/>
    <w:rsid w:val="00360791"/>
    <w:rsid w:val="003632DE"/>
    <w:rsid w:val="00363467"/>
    <w:rsid w:val="00363CC4"/>
    <w:rsid w:val="00365630"/>
    <w:rsid w:val="00365DA2"/>
    <w:rsid w:val="0036604A"/>
    <w:rsid w:val="003661DB"/>
    <w:rsid w:val="0036673D"/>
    <w:rsid w:val="00366AAD"/>
    <w:rsid w:val="00367B51"/>
    <w:rsid w:val="00367C3E"/>
    <w:rsid w:val="003702C9"/>
    <w:rsid w:val="003707CE"/>
    <w:rsid w:val="00370C30"/>
    <w:rsid w:val="0037199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4460"/>
    <w:rsid w:val="0038549F"/>
    <w:rsid w:val="00385DE1"/>
    <w:rsid w:val="00386D81"/>
    <w:rsid w:val="00386DDB"/>
    <w:rsid w:val="00386E21"/>
    <w:rsid w:val="003871BE"/>
    <w:rsid w:val="003921F9"/>
    <w:rsid w:val="00392EA5"/>
    <w:rsid w:val="003932DB"/>
    <w:rsid w:val="003936B9"/>
    <w:rsid w:val="00394607"/>
    <w:rsid w:val="00394BBA"/>
    <w:rsid w:val="0039557F"/>
    <w:rsid w:val="0039649D"/>
    <w:rsid w:val="00396B08"/>
    <w:rsid w:val="00397654"/>
    <w:rsid w:val="003A16F8"/>
    <w:rsid w:val="003A38FC"/>
    <w:rsid w:val="003A452B"/>
    <w:rsid w:val="003A468F"/>
    <w:rsid w:val="003A46D4"/>
    <w:rsid w:val="003A4AF6"/>
    <w:rsid w:val="003A5064"/>
    <w:rsid w:val="003A5A3B"/>
    <w:rsid w:val="003A5BA5"/>
    <w:rsid w:val="003A5EB6"/>
    <w:rsid w:val="003A61E1"/>
    <w:rsid w:val="003A62EB"/>
    <w:rsid w:val="003A678E"/>
    <w:rsid w:val="003A6909"/>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25D0"/>
    <w:rsid w:val="003C27E9"/>
    <w:rsid w:val="003C36D8"/>
    <w:rsid w:val="003C37AA"/>
    <w:rsid w:val="003C3B09"/>
    <w:rsid w:val="003C44EE"/>
    <w:rsid w:val="003C4F9E"/>
    <w:rsid w:val="003C5220"/>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498"/>
    <w:rsid w:val="003D6646"/>
    <w:rsid w:val="003D74F1"/>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5B6"/>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23B"/>
    <w:rsid w:val="00401C08"/>
    <w:rsid w:val="004028A6"/>
    <w:rsid w:val="0040332E"/>
    <w:rsid w:val="0040391E"/>
    <w:rsid w:val="004039BD"/>
    <w:rsid w:val="004039E5"/>
    <w:rsid w:val="00403E7C"/>
    <w:rsid w:val="004049DC"/>
    <w:rsid w:val="00405E7F"/>
    <w:rsid w:val="0040680E"/>
    <w:rsid w:val="004108D7"/>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1FF3"/>
    <w:rsid w:val="004429B3"/>
    <w:rsid w:val="00443ED2"/>
    <w:rsid w:val="0044452D"/>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188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1D4D"/>
    <w:rsid w:val="004A3328"/>
    <w:rsid w:val="004A41DA"/>
    <w:rsid w:val="004A442E"/>
    <w:rsid w:val="004A4E30"/>
    <w:rsid w:val="004A66AA"/>
    <w:rsid w:val="004A6F0C"/>
    <w:rsid w:val="004A7C3F"/>
    <w:rsid w:val="004B0598"/>
    <w:rsid w:val="004B192B"/>
    <w:rsid w:val="004B1F5D"/>
    <w:rsid w:val="004B2809"/>
    <w:rsid w:val="004B2947"/>
    <w:rsid w:val="004B2AF9"/>
    <w:rsid w:val="004B2BA9"/>
    <w:rsid w:val="004B2DB4"/>
    <w:rsid w:val="004B3744"/>
    <w:rsid w:val="004B4A89"/>
    <w:rsid w:val="004B4B6F"/>
    <w:rsid w:val="004B4EA2"/>
    <w:rsid w:val="004B58FE"/>
    <w:rsid w:val="004B5DD2"/>
    <w:rsid w:val="004B6EB5"/>
    <w:rsid w:val="004C015D"/>
    <w:rsid w:val="004C02B5"/>
    <w:rsid w:val="004C0728"/>
    <w:rsid w:val="004C0C70"/>
    <w:rsid w:val="004C27EC"/>
    <w:rsid w:val="004C2B81"/>
    <w:rsid w:val="004C2C21"/>
    <w:rsid w:val="004C31F8"/>
    <w:rsid w:val="004C3204"/>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4A57"/>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1E02"/>
    <w:rsid w:val="00503107"/>
    <w:rsid w:val="00503E49"/>
    <w:rsid w:val="00505672"/>
    <w:rsid w:val="00505BB6"/>
    <w:rsid w:val="00505BBF"/>
    <w:rsid w:val="00505DB4"/>
    <w:rsid w:val="00506DC6"/>
    <w:rsid w:val="0050792C"/>
    <w:rsid w:val="00510D03"/>
    <w:rsid w:val="00511139"/>
    <w:rsid w:val="00511E0B"/>
    <w:rsid w:val="00512378"/>
    <w:rsid w:val="005124C2"/>
    <w:rsid w:val="005128BA"/>
    <w:rsid w:val="00512B51"/>
    <w:rsid w:val="00512DD0"/>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58BA"/>
    <w:rsid w:val="005458EC"/>
    <w:rsid w:val="00547AFB"/>
    <w:rsid w:val="00551AA7"/>
    <w:rsid w:val="00553423"/>
    <w:rsid w:val="00553AC3"/>
    <w:rsid w:val="00553CF0"/>
    <w:rsid w:val="00554876"/>
    <w:rsid w:val="00554F5A"/>
    <w:rsid w:val="0055520D"/>
    <w:rsid w:val="00555294"/>
    <w:rsid w:val="005554EA"/>
    <w:rsid w:val="00555A2D"/>
    <w:rsid w:val="00555ADC"/>
    <w:rsid w:val="00555C51"/>
    <w:rsid w:val="00557794"/>
    <w:rsid w:val="00560EF2"/>
    <w:rsid w:val="0056105C"/>
    <w:rsid w:val="0056108B"/>
    <w:rsid w:val="0056157A"/>
    <w:rsid w:val="00562D52"/>
    <w:rsid w:val="0056343A"/>
    <w:rsid w:val="00563A06"/>
    <w:rsid w:val="00563C84"/>
    <w:rsid w:val="00564893"/>
    <w:rsid w:val="0056514F"/>
    <w:rsid w:val="00565CB6"/>
    <w:rsid w:val="00566F36"/>
    <w:rsid w:val="00567389"/>
    <w:rsid w:val="00567940"/>
    <w:rsid w:val="005679F1"/>
    <w:rsid w:val="00567A52"/>
    <w:rsid w:val="0057013A"/>
    <w:rsid w:val="00570D73"/>
    <w:rsid w:val="00571012"/>
    <w:rsid w:val="00571086"/>
    <w:rsid w:val="005714FC"/>
    <w:rsid w:val="00571A1C"/>
    <w:rsid w:val="00571DF6"/>
    <w:rsid w:val="0057219C"/>
    <w:rsid w:val="00573982"/>
    <w:rsid w:val="005739C1"/>
    <w:rsid w:val="00574F51"/>
    <w:rsid w:val="005768DC"/>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C3A"/>
    <w:rsid w:val="00593F31"/>
    <w:rsid w:val="00594F6F"/>
    <w:rsid w:val="0059672C"/>
    <w:rsid w:val="005970A2"/>
    <w:rsid w:val="00597AB6"/>
    <w:rsid w:val="005A0F03"/>
    <w:rsid w:val="005A1E7E"/>
    <w:rsid w:val="005A23A4"/>
    <w:rsid w:val="005A23B3"/>
    <w:rsid w:val="005A2BFB"/>
    <w:rsid w:val="005A3498"/>
    <w:rsid w:val="005A3875"/>
    <w:rsid w:val="005A4710"/>
    <w:rsid w:val="005A5AC6"/>
    <w:rsid w:val="005A5CF3"/>
    <w:rsid w:val="005A773A"/>
    <w:rsid w:val="005A7908"/>
    <w:rsid w:val="005B02A0"/>
    <w:rsid w:val="005B05E6"/>
    <w:rsid w:val="005B10D0"/>
    <w:rsid w:val="005B1668"/>
    <w:rsid w:val="005B1D4A"/>
    <w:rsid w:val="005B2A0E"/>
    <w:rsid w:val="005B39F0"/>
    <w:rsid w:val="005B39FB"/>
    <w:rsid w:val="005B3ABF"/>
    <w:rsid w:val="005B3C0A"/>
    <w:rsid w:val="005B5190"/>
    <w:rsid w:val="005B5A63"/>
    <w:rsid w:val="005B5BF9"/>
    <w:rsid w:val="005B5D0D"/>
    <w:rsid w:val="005B7400"/>
    <w:rsid w:val="005B7D87"/>
    <w:rsid w:val="005C1BBF"/>
    <w:rsid w:val="005C26EA"/>
    <w:rsid w:val="005C28CD"/>
    <w:rsid w:val="005C2EE7"/>
    <w:rsid w:val="005C328F"/>
    <w:rsid w:val="005C35C3"/>
    <w:rsid w:val="005C36D0"/>
    <w:rsid w:val="005C39A8"/>
    <w:rsid w:val="005C4ED1"/>
    <w:rsid w:val="005C515E"/>
    <w:rsid w:val="005C5766"/>
    <w:rsid w:val="005C6142"/>
    <w:rsid w:val="005C67FA"/>
    <w:rsid w:val="005C701B"/>
    <w:rsid w:val="005D105F"/>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135"/>
    <w:rsid w:val="005D7423"/>
    <w:rsid w:val="005D764C"/>
    <w:rsid w:val="005D77FB"/>
    <w:rsid w:val="005D7A82"/>
    <w:rsid w:val="005E08EC"/>
    <w:rsid w:val="005E3288"/>
    <w:rsid w:val="005E4213"/>
    <w:rsid w:val="005E4A57"/>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5074"/>
    <w:rsid w:val="0060527A"/>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EA6"/>
    <w:rsid w:val="00617F13"/>
    <w:rsid w:val="00620347"/>
    <w:rsid w:val="006208C2"/>
    <w:rsid w:val="00620955"/>
    <w:rsid w:val="006210D9"/>
    <w:rsid w:val="0062170A"/>
    <w:rsid w:val="006230D3"/>
    <w:rsid w:val="00623A63"/>
    <w:rsid w:val="00623ED0"/>
    <w:rsid w:val="00625342"/>
    <w:rsid w:val="006257E6"/>
    <w:rsid w:val="00626F2D"/>
    <w:rsid w:val="00627978"/>
    <w:rsid w:val="00627DF3"/>
    <w:rsid w:val="0063078C"/>
    <w:rsid w:val="00630FA4"/>
    <w:rsid w:val="0063123D"/>
    <w:rsid w:val="0063158A"/>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1AE4"/>
    <w:rsid w:val="00652235"/>
    <w:rsid w:val="0065272B"/>
    <w:rsid w:val="006529E6"/>
    <w:rsid w:val="00652AB7"/>
    <w:rsid w:val="006536DF"/>
    <w:rsid w:val="006541F2"/>
    <w:rsid w:val="006559E3"/>
    <w:rsid w:val="006569EE"/>
    <w:rsid w:val="00656C2D"/>
    <w:rsid w:val="00657440"/>
    <w:rsid w:val="0065798C"/>
    <w:rsid w:val="00657D22"/>
    <w:rsid w:val="0066182A"/>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2811"/>
    <w:rsid w:val="0067375E"/>
    <w:rsid w:val="00673895"/>
    <w:rsid w:val="0067406C"/>
    <w:rsid w:val="00674482"/>
    <w:rsid w:val="00674FFA"/>
    <w:rsid w:val="006758B2"/>
    <w:rsid w:val="006759FB"/>
    <w:rsid w:val="00675C38"/>
    <w:rsid w:val="00676F71"/>
    <w:rsid w:val="00677DA9"/>
    <w:rsid w:val="00680813"/>
    <w:rsid w:val="00680F18"/>
    <w:rsid w:val="00681F69"/>
    <w:rsid w:val="00682F05"/>
    <w:rsid w:val="00683947"/>
    <w:rsid w:val="00683E93"/>
    <w:rsid w:val="006842E9"/>
    <w:rsid w:val="006844C0"/>
    <w:rsid w:val="00684A7F"/>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97148"/>
    <w:rsid w:val="00697E6F"/>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3A89"/>
    <w:rsid w:val="006B481C"/>
    <w:rsid w:val="006B4846"/>
    <w:rsid w:val="006B5098"/>
    <w:rsid w:val="006B509E"/>
    <w:rsid w:val="006B50A9"/>
    <w:rsid w:val="006B5AE0"/>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7B8"/>
    <w:rsid w:val="006C6ACD"/>
    <w:rsid w:val="006C70FF"/>
    <w:rsid w:val="006C72AE"/>
    <w:rsid w:val="006C74DE"/>
    <w:rsid w:val="006D0091"/>
    <w:rsid w:val="006D056F"/>
    <w:rsid w:val="006D0B13"/>
    <w:rsid w:val="006D1136"/>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5593"/>
    <w:rsid w:val="006E5AF2"/>
    <w:rsid w:val="006E741E"/>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0D3D"/>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20922"/>
    <w:rsid w:val="007211B8"/>
    <w:rsid w:val="007218E2"/>
    <w:rsid w:val="00721DBF"/>
    <w:rsid w:val="00721EBD"/>
    <w:rsid w:val="0072237B"/>
    <w:rsid w:val="00722686"/>
    <w:rsid w:val="00722D0B"/>
    <w:rsid w:val="0072384E"/>
    <w:rsid w:val="007238F7"/>
    <w:rsid w:val="00723E05"/>
    <w:rsid w:val="007240C4"/>
    <w:rsid w:val="007241BF"/>
    <w:rsid w:val="00724792"/>
    <w:rsid w:val="00724E17"/>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13B6"/>
    <w:rsid w:val="007420AC"/>
    <w:rsid w:val="00742CD3"/>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1B0"/>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0C87"/>
    <w:rsid w:val="00771625"/>
    <w:rsid w:val="00771ABA"/>
    <w:rsid w:val="00772607"/>
    <w:rsid w:val="00772943"/>
    <w:rsid w:val="00772D48"/>
    <w:rsid w:val="007739E0"/>
    <w:rsid w:val="007760CD"/>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9FF"/>
    <w:rsid w:val="00787A25"/>
    <w:rsid w:val="00787E0D"/>
    <w:rsid w:val="00790108"/>
    <w:rsid w:val="0079048B"/>
    <w:rsid w:val="0079053D"/>
    <w:rsid w:val="0079090F"/>
    <w:rsid w:val="007919B3"/>
    <w:rsid w:val="00791C10"/>
    <w:rsid w:val="00792120"/>
    <w:rsid w:val="0079252D"/>
    <w:rsid w:val="00792C2B"/>
    <w:rsid w:val="00792E95"/>
    <w:rsid w:val="00793829"/>
    <w:rsid w:val="00794252"/>
    <w:rsid w:val="007942FD"/>
    <w:rsid w:val="007948E3"/>
    <w:rsid w:val="00795207"/>
    <w:rsid w:val="0079527B"/>
    <w:rsid w:val="00797B7E"/>
    <w:rsid w:val="00797BCB"/>
    <w:rsid w:val="00797EA0"/>
    <w:rsid w:val="007A09B6"/>
    <w:rsid w:val="007A14AB"/>
    <w:rsid w:val="007A2663"/>
    <w:rsid w:val="007A28D4"/>
    <w:rsid w:val="007A377A"/>
    <w:rsid w:val="007A4E67"/>
    <w:rsid w:val="007A53B6"/>
    <w:rsid w:val="007A604F"/>
    <w:rsid w:val="007A6688"/>
    <w:rsid w:val="007A687E"/>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4F52"/>
    <w:rsid w:val="007B55BB"/>
    <w:rsid w:val="007B5EC1"/>
    <w:rsid w:val="007B6A70"/>
    <w:rsid w:val="007B6FE9"/>
    <w:rsid w:val="007B7243"/>
    <w:rsid w:val="007B7C08"/>
    <w:rsid w:val="007B7FE7"/>
    <w:rsid w:val="007C07D9"/>
    <w:rsid w:val="007C0900"/>
    <w:rsid w:val="007C1AD1"/>
    <w:rsid w:val="007C1C95"/>
    <w:rsid w:val="007C21DE"/>
    <w:rsid w:val="007C2FB9"/>
    <w:rsid w:val="007C4F13"/>
    <w:rsid w:val="007C52DF"/>
    <w:rsid w:val="007C6ADA"/>
    <w:rsid w:val="007C7C3D"/>
    <w:rsid w:val="007C7D00"/>
    <w:rsid w:val="007D0D6E"/>
    <w:rsid w:val="007D2683"/>
    <w:rsid w:val="007D292A"/>
    <w:rsid w:val="007D4260"/>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3CB3"/>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163A2"/>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AEE"/>
    <w:rsid w:val="00830DF2"/>
    <w:rsid w:val="00830EC1"/>
    <w:rsid w:val="00831A62"/>
    <w:rsid w:val="0083318A"/>
    <w:rsid w:val="0083365D"/>
    <w:rsid w:val="00833A58"/>
    <w:rsid w:val="00833F51"/>
    <w:rsid w:val="0083442A"/>
    <w:rsid w:val="00834636"/>
    <w:rsid w:val="00835C12"/>
    <w:rsid w:val="008372D8"/>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63A4"/>
    <w:rsid w:val="008774CD"/>
    <w:rsid w:val="00877E29"/>
    <w:rsid w:val="00880230"/>
    <w:rsid w:val="00880A70"/>
    <w:rsid w:val="0088141A"/>
    <w:rsid w:val="008817A9"/>
    <w:rsid w:val="00882052"/>
    <w:rsid w:val="008835C9"/>
    <w:rsid w:val="008835E0"/>
    <w:rsid w:val="008843C8"/>
    <w:rsid w:val="00884B23"/>
    <w:rsid w:val="00884F1B"/>
    <w:rsid w:val="00885157"/>
    <w:rsid w:val="00885FC1"/>
    <w:rsid w:val="008864ED"/>
    <w:rsid w:val="008872E6"/>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70BF"/>
    <w:rsid w:val="008A72FE"/>
    <w:rsid w:val="008A7C14"/>
    <w:rsid w:val="008A7CFF"/>
    <w:rsid w:val="008A7EA1"/>
    <w:rsid w:val="008B0394"/>
    <w:rsid w:val="008B0456"/>
    <w:rsid w:val="008B0840"/>
    <w:rsid w:val="008B0A8D"/>
    <w:rsid w:val="008B0CF9"/>
    <w:rsid w:val="008B1B44"/>
    <w:rsid w:val="008B1FA1"/>
    <w:rsid w:val="008B3139"/>
    <w:rsid w:val="008B3AE3"/>
    <w:rsid w:val="008B58D6"/>
    <w:rsid w:val="008B61D3"/>
    <w:rsid w:val="008B62F9"/>
    <w:rsid w:val="008B6E61"/>
    <w:rsid w:val="008B6ED0"/>
    <w:rsid w:val="008C078E"/>
    <w:rsid w:val="008C0AD4"/>
    <w:rsid w:val="008C0E03"/>
    <w:rsid w:val="008C13FD"/>
    <w:rsid w:val="008C2012"/>
    <w:rsid w:val="008C2039"/>
    <w:rsid w:val="008C20A0"/>
    <w:rsid w:val="008C255A"/>
    <w:rsid w:val="008C2904"/>
    <w:rsid w:val="008C2EB0"/>
    <w:rsid w:val="008C2F49"/>
    <w:rsid w:val="008C4231"/>
    <w:rsid w:val="008C4CAD"/>
    <w:rsid w:val="008C5D6C"/>
    <w:rsid w:val="008C62E3"/>
    <w:rsid w:val="008C69E5"/>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935"/>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16C"/>
    <w:rsid w:val="008F0403"/>
    <w:rsid w:val="008F11E6"/>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A00"/>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6F8"/>
    <w:rsid w:val="0091792A"/>
    <w:rsid w:val="0092244F"/>
    <w:rsid w:val="0092299D"/>
    <w:rsid w:val="00923450"/>
    <w:rsid w:val="00923611"/>
    <w:rsid w:val="009241D9"/>
    <w:rsid w:val="00925C05"/>
    <w:rsid w:val="00926ABD"/>
    <w:rsid w:val="00927062"/>
    <w:rsid w:val="009273B7"/>
    <w:rsid w:val="00927E74"/>
    <w:rsid w:val="009303CE"/>
    <w:rsid w:val="009310DE"/>
    <w:rsid w:val="00931BA3"/>
    <w:rsid w:val="009320DD"/>
    <w:rsid w:val="0093420F"/>
    <w:rsid w:val="00934AD4"/>
    <w:rsid w:val="00935720"/>
    <w:rsid w:val="009377CA"/>
    <w:rsid w:val="00940BB3"/>
    <w:rsid w:val="00940FFF"/>
    <w:rsid w:val="009416EE"/>
    <w:rsid w:val="0094201D"/>
    <w:rsid w:val="009434D4"/>
    <w:rsid w:val="0094387F"/>
    <w:rsid w:val="00944060"/>
    <w:rsid w:val="00944229"/>
    <w:rsid w:val="009445B5"/>
    <w:rsid w:val="00944722"/>
    <w:rsid w:val="009450B4"/>
    <w:rsid w:val="0094520A"/>
    <w:rsid w:val="00945ACB"/>
    <w:rsid w:val="00945B76"/>
    <w:rsid w:val="00945C12"/>
    <w:rsid w:val="00945DF6"/>
    <w:rsid w:val="0094659F"/>
    <w:rsid w:val="00946A94"/>
    <w:rsid w:val="009477CA"/>
    <w:rsid w:val="009478DA"/>
    <w:rsid w:val="00950366"/>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13CD"/>
    <w:rsid w:val="00971FB3"/>
    <w:rsid w:val="00971FB4"/>
    <w:rsid w:val="00973924"/>
    <w:rsid w:val="00973F29"/>
    <w:rsid w:val="009743F1"/>
    <w:rsid w:val="00974606"/>
    <w:rsid w:val="00977B51"/>
    <w:rsid w:val="00980C57"/>
    <w:rsid w:val="009829D2"/>
    <w:rsid w:val="00982D16"/>
    <w:rsid w:val="00982D8C"/>
    <w:rsid w:val="00983E7E"/>
    <w:rsid w:val="00984350"/>
    <w:rsid w:val="00984B99"/>
    <w:rsid w:val="00984FDB"/>
    <w:rsid w:val="0098571F"/>
    <w:rsid w:val="00985D04"/>
    <w:rsid w:val="00987296"/>
    <w:rsid w:val="00987434"/>
    <w:rsid w:val="0098746D"/>
    <w:rsid w:val="00991147"/>
    <w:rsid w:val="00991955"/>
    <w:rsid w:val="00991A16"/>
    <w:rsid w:val="00992364"/>
    <w:rsid w:val="009926AE"/>
    <w:rsid w:val="0099314E"/>
    <w:rsid w:val="009936FE"/>
    <w:rsid w:val="00993B5B"/>
    <w:rsid w:val="00994BC8"/>
    <w:rsid w:val="00994D7B"/>
    <w:rsid w:val="00995BFA"/>
    <w:rsid w:val="00997C26"/>
    <w:rsid w:val="009A0215"/>
    <w:rsid w:val="009A0917"/>
    <w:rsid w:val="009A10C8"/>
    <w:rsid w:val="009A1138"/>
    <w:rsid w:val="009A28CC"/>
    <w:rsid w:val="009A3233"/>
    <w:rsid w:val="009A4D1A"/>
    <w:rsid w:val="009A4FF2"/>
    <w:rsid w:val="009A5A06"/>
    <w:rsid w:val="009A5E30"/>
    <w:rsid w:val="009A5FAC"/>
    <w:rsid w:val="009A606E"/>
    <w:rsid w:val="009A6250"/>
    <w:rsid w:val="009A6ABD"/>
    <w:rsid w:val="009A77CE"/>
    <w:rsid w:val="009A7A8F"/>
    <w:rsid w:val="009A7AF6"/>
    <w:rsid w:val="009A7B95"/>
    <w:rsid w:val="009B05AD"/>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4A4"/>
    <w:rsid w:val="009D0515"/>
    <w:rsid w:val="009D0583"/>
    <w:rsid w:val="009D09C8"/>
    <w:rsid w:val="009D1B6A"/>
    <w:rsid w:val="009D1C66"/>
    <w:rsid w:val="009D1D96"/>
    <w:rsid w:val="009D2AA2"/>
    <w:rsid w:val="009D3092"/>
    <w:rsid w:val="009D4C01"/>
    <w:rsid w:val="009D6AAC"/>
    <w:rsid w:val="009D6EEA"/>
    <w:rsid w:val="009D782F"/>
    <w:rsid w:val="009E0933"/>
    <w:rsid w:val="009E093D"/>
    <w:rsid w:val="009E1710"/>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2C1B"/>
    <w:rsid w:val="009F403A"/>
    <w:rsid w:val="009F40BE"/>
    <w:rsid w:val="009F47AF"/>
    <w:rsid w:val="009F5659"/>
    <w:rsid w:val="009F674B"/>
    <w:rsid w:val="009F6899"/>
    <w:rsid w:val="009F7658"/>
    <w:rsid w:val="009F7DB0"/>
    <w:rsid w:val="00A00363"/>
    <w:rsid w:val="00A00B7B"/>
    <w:rsid w:val="00A00CCE"/>
    <w:rsid w:val="00A01E98"/>
    <w:rsid w:val="00A01FF1"/>
    <w:rsid w:val="00A0250A"/>
    <w:rsid w:val="00A025E3"/>
    <w:rsid w:val="00A03053"/>
    <w:rsid w:val="00A05BA9"/>
    <w:rsid w:val="00A06371"/>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2799F"/>
    <w:rsid w:val="00A30710"/>
    <w:rsid w:val="00A31785"/>
    <w:rsid w:val="00A32467"/>
    <w:rsid w:val="00A32841"/>
    <w:rsid w:val="00A32C80"/>
    <w:rsid w:val="00A333AA"/>
    <w:rsid w:val="00A343D2"/>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ABB"/>
    <w:rsid w:val="00A52EC0"/>
    <w:rsid w:val="00A534A1"/>
    <w:rsid w:val="00A53C52"/>
    <w:rsid w:val="00A53E15"/>
    <w:rsid w:val="00A552EC"/>
    <w:rsid w:val="00A55791"/>
    <w:rsid w:val="00A557AC"/>
    <w:rsid w:val="00A56C2C"/>
    <w:rsid w:val="00A5748B"/>
    <w:rsid w:val="00A574D1"/>
    <w:rsid w:val="00A5791E"/>
    <w:rsid w:val="00A607BB"/>
    <w:rsid w:val="00A60997"/>
    <w:rsid w:val="00A61726"/>
    <w:rsid w:val="00A61AA3"/>
    <w:rsid w:val="00A61EF8"/>
    <w:rsid w:val="00A62E78"/>
    <w:rsid w:val="00A63FA3"/>
    <w:rsid w:val="00A64230"/>
    <w:rsid w:val="00A64C04"/>
    <w:rsid w:val="00A6541F"/>
    <w:rsid w:val="00A65D0E"/>
    <w:rsid w:val="00A665CD"/>
    <w:rsid w:val="00A66EC3"/>
    <w:rsid w:val="00A670E6"/>
    <w:rsid w:val="00A67743"/>
    <w:rsid w:val="00A70A47"/>
    <w:rsid w:val="00A71DC7"/>
    <w:rsid w:val="00A72C80"/>
    <w:rsid w:val="00A72DE5"/>
    <w:rsid w:val="00A74542"/>
    <w:rsid w:val="00A74743"/>
    <w:rsid w:val="00A74C0E"/>
    <w:rsid w:val="00A758C9"/>
    <w:rsid w:val="00A7646C"/>
    <w:rsid w:val="00A77254"/>
    <w:rsid w:val="00A775C1"/>
    <w:rsid w:val="00A80871"/>
    <w:rsid w:val="00A80919"/>
    <w:rsid w:val="00A80CDD"/>
    <w:rsid w:val="00A81048"/>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0B64"/>
    <w:rsid w:val="00A91DB9"/>
    <w:rsid w:val="00A92B60"/>
    <w:rsid w:val="00A935EB"/>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634E"/>
    <w:rsid w:val="00AC7331"/>
    <w:rsid w:val="00AD0B4A"/>
    <w:rsid w:val="00AD21C3"/>
    <w:rsid w:val="00AD29CC"/>
    <w:rsid w:val="00AD613D"/>
    <w:rsid w:val="00AD627A"/>
    <w:rsid w:val="00AD6631"/>
    <w:rsid w:val="00AD67F0"/>
    <w:rsid w:val="00AD6D1E"/>
    <w:rsid w:val="00AD6EB4"/>
    <w:rsid w:val="00AD6FC0"/>
    <w:rsid w:val="00AD7571"/>
    <w:rsid w:val="00AE1C9F"/>
    <w:rsid w:val="00AE29FC"/>
    <w:rsid w:val="00AE2F5B"/>
    <w:rsid w:val="00AE3210"/>
    <w:rsid w:val="00AE41DC"/>
    <w:rsid w:val="00AE4CAA"/>
    <w:rsid w:val="00AE4E7F"/>
    <w:rsid w:val="00AE5624"/>
    <w:rsid w:val="00AE6173"/>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2AEF"/>
    <w:rsid w:val="00B02AF7"/>
    <w:rsid w:val="00B0325C"/>
    <w:rsid w:val="00B032D4"/>
    <w:rsid w:val="00B046E7"/>
    <w:rsid w:val="00B04B05"/>
    <w:rsid w:val="00B0512B"/>
    <w:rsid w:val="00B05B56"/>
    <w:rsid w:val="00B05D91"/>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4820"/>
    <w:rsid w:val="00B3518C"/>
    <w:rsid w:val="00B359BF"/>
    <w:rsid w:val="00B35E81"/>
    <w:rsid w:val="00B36331"/>
    <w:rsid w:val="00B36D78"/>
    <w:rsid w:val="00B376DC"/>
    <w:rsid w:val="00B379C6"/>
    <w:rsid w:val="00B40366"/>
    <w:rsid w:val="00B4147B"/>
    <w:rsid w:val="00B41D89"/>
    <w:rsid w:val="00B41E30"/>
    <w:rsid w:val="00B42420"/>
    <w:rsid w:val="00B43569"/>
    <w:rsid w:val="00B437EC"/>
    <w:rsid w:val="00B43C6B"/>
    <w:rsid w:val="00B44572"/>
    <w:rsid w:val="00B45B8F"/>
    <w:rsid w:val="00B46B17"/>
    <w:rsid w:val="00B476C7"/>
    <w:rsid w:val="00B500FA"/>
    <w:rsid w:val="00B506A4"/>
    <w:rsid w:val="00B5097C"/>
    <w:rsid w:val="00B514C8"/>
    <w:rsid w:val="00B518EF"/>
    <w:rsid w:val="00B52215"/>
    <w:rsid w:val="00B53084"/>
    <w:rsid w:val="00B5323E"/>
    <w:rsid w:val="00B536BE"/>
    <w:rsid w:val="00B53B31"/>
    <w:rsid w:val="00B53FA1"/>
    <w:rsid w:val="00B54F18"/>
    <w:rsid w:val="00B55890"/>
    <w:rsid w:val="00B565CC"/>
    <w:rsid w:val="00B56CA7"/>
    <w:rsid w:val="00B576A8"/>
    <w:rsid w:val="00B60519"/>
    <w:rsid w:val="00B60BE3"/>
    <w:rsid w:val="00B61E42"/>
    <w:rsid w:val="00B6243A"/>
    <w:rsid w:val="00B63150"/>
    <w:rsid w:val="00B64C83"/>
    <w:rsid w:val="00B64F91"/>
    <w:rsid w:val="00B65814"/>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B0D"/>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786"/>
    <w:rsid w:val="00B95FC1"/>
    <w:rsid w:val="00B9694A"/>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26"/>
    <w:rsid w:val="00BD1B79"/>
    <w:rsid w:val="00BD2029"/>
    <w:rsid w:val="00BD2174"/>
    <w:rsid w:val="00BD2CA0"/>
    <w:rsid w:val="00BD329A"/>
    <w:rsid w:val="00BD3470"/>
    <w:rsid w:val="00BD3D18"/>
    <w:rsid w:val="00BD42DF"/>
    <w:rsid w:val="00BD59E6"/>
    <w:rsid w:val="00BD6241"/>
    <w:rsid w:val="00BD640B"/>
    <w:rsid w:val="00BD6674"/>
    <w:rsid w:val="00BD6884"/>
    <w:rsid w:val="00BD7937"/>
    <w:rsid w:val="00BD7F0C"/>
    <w:rsid w:val="00BE036D"/>
    <w:rsid w:val="00BE21E0"/>
    <w:rsid w:val="00BE221B"/>
    <w:rsid w:val="00BE2D21"/>
    <w:rsid w:val="00BE3790"/>
    <w:rsid w:val="00BE39EF"/>
    <w:rsid w:val="00BE5487"/>
    <w:rsid w:val="00BE5F6F"/>
    <w:rsid w:val="00BE60B7"/>
    <w:rsid w:val="00BE61D8"/>
    <w:rsid w:val="00BE697A"/>
    <w:rsid w:val="00BE6AEF"/>
    <w:rsid w:val="00BE6B35"/>
    <w:rsid w:val="00BE6DF8"/>
    <w:rsid w:val="00BE744F"/>
    <w:rsid w:val="00BE7F9D"/>
    <w:rsid w:val="00BF0392"/>
    <w:rsid w:val="00BF0ED8"/>
    <w:rsid w:val="00BF0F0A"/>
    <w:rsid w:val="00BF27E2"/>
    <w:rsid w:val="00BF29CD"/>
    <w:rsid w:val="00BF37DA"/>
    <w:rsid w:val="00BF3DFA"/>
    <w:rsid w:val="00BF4526"/>
    <w:rsid w:val="00BF4538"/>
    <w:rsid w:val="00BF4924"/>
    <w:rsid w:val="00BF4D1A"/>
    <w:rsid w:val="00BF51C7"/>
    <w:rsid w:val="00BF5D8F"/>
    <w:rsid w:val="00BF6942"/>
    <w:rsid w:val="00BF7214"/>
    <w:rsid w:val="00BF7334"/>
    <w:rsid w:val="00BF7484"/>
    <w:rsid w:val="00BF7E5D"/>
    <w:rsid w:val="00C0092B"/>
    <w:rsid w:val="00C0109A"/>
    <w:rsid w:val="00C016C6"/>
    <w:rsid w:val="00C01BEF"/>
    <w:rsid w:val="00C02A11"/>
    <w:rsid w:val="00C02A47"/>
    <w:rsid w:val="00C0315C"/>
    <w:rsid w:val="00C0369A"/>
    <w:rsid w:val="00C052AE"/>
    <w:rsid w:val="00C0592B"/>
    <w:rsid w:val="00C06B9D"/>
    <w:rsid w:val="00C0748F"/>
    <w:rsid w:val="00C10351"/>
    <w:rsid w:val="00C10996"/>
    <w:rsid w:val="00C11B00"/>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3E7"/>
    <w:rsid w:val="00C30731"/>
    <w:rsid w:val="00C3149E"/>
    <w:rsid w:val="00C331EE"/>
    <w:rsid w:val="00C332D2"/>
    <w:rsid w:val="00C3347B"/>
    <w:rsid w:val="00C33816"/>
    <w:rsid w:val="00C34313"/>
    <w:rsid w:val="00C3568C"/>
    <w:rsid w:val="00C35EAE"/>
    <w:rsid w:val="00C369E8"/>
    <w:rsid w:val="00C36DD7"/>
    <w:rsid w:val="00C3764C"/>
    <w:rsid w:val="00C40AFC"/>
    <w:rsid w:val="00C4181F"/>
    <w:rsid w:val="00C42672"/>
    <w:rsid w:val="00C43594"/>
    <w:rsid w:val="00C43A0A"/>
    <w:rsid w:val="00C44197"/>
    <w:rsid w:val="00C449E6"/>
    <w:rsid w:val="00C44D6A"/>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635"/>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77852"/>
    <w:rsid w:val="00C80643"/>
    <w:rsid w:val="00C80C9C"/>
    <w:rsid w:val="00C826D8"/>
    <w:rsid w:val="00C83695"/>
    <w:rsid w:val="00C836DF"/>
    <w:rsid w:val="00C842EE"/>
    <w:rsid w:val="00C84BD1"/>
    <w:rsid w:val="00C8510C"/>
    <w:rsid w:val="00C8558D"/>
    <w:rsid w:val="00C87934"/>
    <w:rsid w:val="00C87A07"/>
    <w:rsid w:val="00C87D12"/>
    <w:rsid w:val="00C87F05"/>
    <w:rsid w:val="00C906DA"/>
    <w:rsid w:val="00C90B01"/>
    <w:rsid w:val="00C91C55"/>
    <w:rsid w:val="00C9288A"/>
    <w:rsid w:val="00C9309C"/>
    <w:rsid w:val="00C933E5"/>
    <w:rsid w:val="00C935DF"/>
    <w:rsid w:val="00C93F55"/>
    <w:rsid w:val="00C94BCF"/>
    <w:rsid w:val="00C95475"/>
    <w:rsid w:val="00C95BAF"/>
    <w:rsid w:val="00C96678"/>
    <w:rsid w:val="00C96940"/>
    <w:rsid w:val="00C96D03"/>
    <w:rsid w:val="00C9778E"/>
    <w:rsid w:val="00CA0269"/>
    <w:rsid w:val="00CA0538"/>
    <w:rsid w:val="00CA0853"/>
    <w:rsid w:val="00CA0F54"/>
    <w:rsid w:val="00CA1077"/>
    <w:rsid w:val="00CA13AB"/>
    <w:rsid w:val="00CA5BF9"/>
    <w:rsid w:val="00CA6A3F"/>
    <w:rsid w:val="00CA76E7"/>
    <w:rsid w:val="00CA7822"/>
    <w:rsid w:val="00CB172B"/>
    <w:rsid w:val="00CB1CEA"/>
    <w:rsid w:val="00CB24C8"/>
    <w:rsid w:val="00CB2F07"/>
    <w:rsid w:val="00CB442F"/>
    <w:rsid w:val="00CB5446"/>
    <w:rsid w:val="00CB69EA"/>
    <w:rsid w:val="00CB6C9B"/>
    <w:rsid w:val="00CB7341"/>
    <w:rsid w:val="00CB7BF1"/>
    <w:rsid w:val="00CC082F"/>
    <w:rsid w:val="00CC10EB"/>
    <w:rsid w:val="00CC1EF0"/>
    <w:rsid w:val="00CC252D"/>
    <w:rsid w:val="00CC27BA"/>
    <w:rsid w:val="00CC316E"/>
    <w:rsid w:val="00CC333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5C5D"/>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0EB8"/>
    <w:rsid w:val="00D11894"/>
    <w:rsid w:val="00D12199"/>
    <w:rsid w:val="00D12997"/>
    <w:rsid w:val="00D12FE5"/>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17D40"/>
    <w:rsid w:val="00D20591"/>
    <w:rsid w:val="00D20C8A"/>
    <w:rsid w:val="00D20D7E"/>
    <w:rsid w:val="00D21036"/>
    <w:rsid w:val="00D21124"/>
    <w:rsid w:val="00D211B2"/>
    <w:rsid w:val="00D24078"/>
    <w:rsid w:val="00D2412D"/>
    <w:rsid w:val="00D24A93"/>
    <w:rsid w:val="00D24C03"/>
    <w:rsid w:val="00D24D64"/>
    <w:rsid w:val="00D25AF2"/>
    <w:rsid w:val="00D3000F"/>
    <w:rsid w:val="00D303C8"/>
    <w:rsid w:val="00D307C8"/>
    <w:rsid w:val="00D30D66"/>
    <w:rsid w:val="00D30FA7"/>
    <w:rsid w:val="00D313CB"/>
    <w:rsid w:val="00D31BD3"/>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52D"/>
    <w:rsid w:val="00D428C2"/>
    <w:rsid w:val="00D42B09"/>
    <w:rsid w:val="00D43240"/>
    <w:rsid w:val="00D43C54"/>
    <w:rsid w:val="00D4489C"/>
    <w:rsid w:val="00D44F5C"/>
    <w:rsid w:val="00D45C87"/>
    <w:rsid w:val="00D46D2F"/>
    <w:rsid w:val="00D5142F"/>
    <w:rsid w:val="00D5189B"/>
    <w:rsid w:val="00D51C1A"/>
    <w:rsid w:val="00D51EBD"/>
    <w:rsid w:val="00D51F2D"/>
    <w:rsid w:val="00D52143"/>
    <w:rsid w:val="00D5279B"/>
    <w:rsid w:val="00D52881"/>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0E20"/>
    <w:rsid w:val="00D9157E"/>
    <w:rsid w:val="00D92BBC"/>
    <w:rsid w:val="00D92D97"/>
    <w:rsid w:val="00D92EFA"/>
    <w:rsid w:val="00D93481"/>
    <w:rsid w:val="00D94D3D"/>
    <w:rsid w:val="00D9563B"/>
    <w:rsid w:val="00D976D4"/>
    <w:rsid w:val="00D976E7"/>
    <w:rsid w:val="00D978E1"/>
    <w:rsid w:val="00D97973"/>
    <w:rsid w:val="00D97BF0"/>
    <w:rsid w:val="00D97FC8"/>
    <w:rsid w:val="00DA1A36"/>
    <w:rsid w:val="00DA3B24"/>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2BB"/>
    <w:rsid w:val="00DC099F"/>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CB8"/>
    <w:rsid w:val="00DE0DFA"/>
    <w:rsid w:val="00DE1C79"/>
    <w:rsid w:val="00DE2C4D"/>
    <w:rsid w:val="00DE3575"/>
    <w:rsid w:val="00DE4750"/>
    <w:rsid w:val="00DE56F1"/>
    <w:rsid w:val="00DE58AD"/>
    <w:rsid w:val="00DE5F59"/>
    <w:rsid w:val="00DE6565"/>
    <w:rsid w:val="00DE6D39"/>
    <w:rsid w:val="00DE742B"/>
    <w:rsid w:val="00DE75AC"/>
    <w:rsid w:val="00DF009A"/>
    <w:rsid w:val="00DF324D"/>
    <w:rsid w:val="00DF3289"/>
    <w:rsid w:val="00DF4E9D"/>
    <w:rsid w:val="00DF5810"/>
    <w:rsid w:val="00DF5C01"/>
    <w:rsid w:val="00DF7049"/>
    <w:rsid w:val="00E00C5E"/>
    <w:rsid w:val="00E00E88"/>
    <w:rsid w:val="00E01020"/>
    <w:rsid w:val="00E01025"/>
    <w:rsid w:val="00E011F1"/>
    <w:rsid w:val="00E01627"/>
    <w:rsid w:val="00E01B38"/>
    <w:rsid w:val="00E02267"/>
    <w:rsid w:val="00E02580"/>
    <w:rsid w:val="00E0279C"/>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4A33"/>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49A7"/>
    <w:rsid w:val="00E46745"/>
    <w:rsid w:val="00E4774C"/>
    <w:rsid w:val="00E50001"/>
    <w:rsid w:val="00E501A4"/>
    <w:rsid w:val="00E50436"/>
    <w:rsid w:val="00E51499"/>
    <w:rsid w:val="00E51EAD"/>
    <w:rsid w:val="00E52302"/>
    <w:rsid w:val="00E52909"/>
    <w:rsid w:val="00E5399D"/>
    <w:rsid w:val="00E53CA1"/>
    <w:rsid w:val="00E54AE8"/>
    <w:rsid w:val="00E5543F"/>
    <w:rsid w:val="00E556B6"/>
    <w:rsid w:val="00E5648E"/>
    <w:rsid w:val="00E56692"/>
    <w:rsid w:val="00E56DD0"/>
    <w:rsid w:val="00E57689"/>
    <w:rsid w:val="00E578E4"/>
    <w:rsid w:val="00E57BDC"/>
    <w:rsid w:val="00E60044"/>
    <w:rsid w:val="00E619B4"/>
    <w:rsid w:val="00E61C1F"/>
    <w:rsid w:val="00E6228C"/>
    <w:rsid w:val="00E64619"/>
    <w:rsid w:val="00E6496E"/>
    <w:rsid w:val="00E658B6"/>
    <w:rsid w:val="00E66C6B"/>
    <w:rsid w:val="00E70629"/>
    <w:rsid w:val="00E70A80"/>
    <w:rsid w:val="00E70F5F"/>
    <w:rsid w:val="00E722B9"/>
    <w:rsid w:val="00E72CE9"/>
    <w:rsid w:val="00E72FC8"/>
    <w:rsid w:val="00E74034"/>
    <w:rsid w:val="00E7558D"/>
    <w:rsid w:val="00E760A3"/>
    <w:rsid w:val="00E76619"/>
    <w:rsid w:val="00E76D03"/>
    <w:rsid w:val="00E76EDE"/>
    <w:rsid w:val="00E817B6"/>
    <w:rsid w:val="00E823B8"/>
    <w:rsid w:val="00E8254F"/>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464A"/>
    <w:rsid w:val="00EA53FA"/>
    <w:rsid w:val="00EA556C"/>
    <w:rsid w:val="00EA5785"/>
    <w:rsid w:val="00EA5E3B"/>
    <w:rsid w:val="00EA6564"/>
    <w:rsid w:val="00EA763C"/>
    <w:rsid w:val="00EB0101"/>
    <w:rsid w:val="00EB0374"/>
    <w:rsid w:val="00EB160B"/>
    <w:rsid w:val="00EB1BB1"/>
    <w:rsid w:val="00EB270A"/>
    <w:rsid w:val="00EB274A"/>
    <w:rsid w:val="00EB309C"/>
    <w:rsid w:val="00EB53B3"/>
    <w:rsid w:val="00EB5687"/>
    <w:rsid w:val="00EB5787"/>
    <w:rsid w:val="00EB5E3E"/>
    <w:rsid w:val="00EB6981"/>
    <w:rsid w:val="00EB69FD"/>
    <w:rsid w:val="00EB73C2"/>
    <w:rsid w:val="00EB75B9"/>
    <w:rsid w:val="00EB78C6"/>
    <w:rsid w:val="00EB7CAE"/>
    <w:rsid w:val="00EB7F15"/>
    <w:rsid w:val="00EC0927"/>
    <w:rsid w:val="00EC0D7E"/>
    <w:rsid w:val="00EC109E"/>
    <w:rsid w:val="00EC16BD"/>
    <w:rsid w:val="00EC198B"/>
    <w:rsid w:val="00EC293C"/>
    <w:rsid w:val="00EC29D6"/>
    <w:rsid w:val="00EC3839"/>
    <w:rsid w:val="00EC3B10"/>
    <w:rsid w:val="00EC3E05"/>
    <w:rsid w:val="00EC45AC"/>
    <w:rsid w:val="00EC4871"/>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7B8"/>
    <w:rsid w:val="00EE5EBE"/>
    <w:rsid w:val="00EE7657"/>
    <w:rsid w:val="00EF0629"/>
    <w:rsid w:val="00EF0789"/>
    <w:rsid w:val="00EF0C38"/>
    <w:rsid w:val="00EF0E21"/>
    <w:rsid w:val="00EF1743"/>
    <w:rsid w:val="00EF1C52"/>
    <w:rsid w:val="00EF378B"/>
    <w:rsid w:val="00EF3E92"/>
    <w:rsid w:val="00EF3F64"/>
    <w:rsid w:val="00EF5D02"/>
    <w:rsid w:val="00EF615A"/>
    <w:rsid w:val="00EF6200"/>
    <w:rsid w:val="00EF645D"/>
    <w:rsid w:val="00EF78B6"/>
    <w:rsid w:val="00F0050A"/>
    <w:rsid w:val="00F00CD2"/>
    <w:rsid w:val="00F01975"/>
    <w:rsid w:val="00F01CC4"/>
    <w:rsid w:val="00F034FE"/>
    <w:rsid w:val="00F03506"/>
    <w:rsid w:val="00F03583"/>
    <w:rsid w:val="00F03C4B"/>
    <w:rsid w:val="00F03EBF"/>
    <w:rsid w:val="00F03F88"/>
    <w:rsid w:val="00F048A2"/>
    <w:rsid w:val="00F04922"/>
    <w:rsid w:val="00F04A06"/>
    <w:rsid w:val="00F05169"/>
    <w:rsid w:val="00F063B6"/>
    <w:rsid w:val="00F072D4"/>
    <w:rsid w:val="00F07A7A"/>
    <w:rsid w:val="00F10F88"/>
    <w:rsid w:val="00F117EB"/>
    <w:rsid w:val="00F11C25"/>
    <w:rsid w:val="00F1287B"/>
    <w:rsid w:val="00F1382A"/>
    <w:rsid w:val="00F139C5"/>
    <w:rsid w:val="00F13ACA"/>
    <w:rsid w:val="00F13C01"/>
    <w:rsid w:val="00F1407A"/>
    <w:rsid w:val="00F142C7"/>
    <w:rsid w:val="00F14516"/>
    <w:rsid w:val="00F14861"/>
    <w:rsid w:val="00F200CE"/>
    <w:rsid w:val="00F201AB"/>
    <w:rsid w:val="00F20923"/>
    <w:rsid w:val="00F20AD2"/>
    <w:rsid w:val="00F21334"/>
    <w:rsid w:val="00F225C5"/>
    <w:rsid w:val="00F22AE9"/>
    <w:rsid w:val="00F235C0"/>
    <w:rsid w:val="00F23EB9"/>
    <w:rsid w:val="00F2410D"/>
    <w:rsid w:val="00F24E01"/>
    <w:rsid w:val="00F25146"/>
    <w:rsid w:val="00F25595"/>
    <w:rsid w:val="00F258D4"/>
    <w:rsid w:val="00F25BC3"/>
    <w:rsid w:val="00F25BE1"/>
    <w:rsid w:val="00F265B5"/>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67BE"/>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6B5"/>
    <w:rsid w:val="00F85B4C"/>
    <w:rsid w:val="00F86821"/>
    <w:rsid w:val="00F86DA2"/>
    <w:rsid w:val="00F879A8"/>
    <w:rsid w:val="00F90040"/>
    <w:rsid w:val="00F90CCE"/>
    <w:rsid w:val="00F9147F"/>
    <w:rsid w:val="00F92052"/>
    <w:rsid w:val="00F9372A"/>
    <w:rsid w:val="00F95286"/>
    <w:rsid w:val="00F95B72"/>
    <w:rsid w:val="00F973E2"/>
    <w:rsid w:val="00F9760B"/>
    <w:rsid w:val="00F97C61"/>
    <w:rsid w:val="00F97D65"/>
    <w:rsid w:val="00FA23D7"/>
    <w:rsid w:val="00FA2708"/>
    <w:rsid w:val="00FA2B1D"/>
    <w:rsid w:val="00FA392C"/>
    <w:rsid w:val="00FA4952"/>
    <w:rsid w:val="00FA5078"/>
    <w:rsid w:val="00FA5135"/>
    <w:rsid w:val="00FA52A7"/>
    <w:rsid w:val="00FA53E8"/>
    <w:rsid w:val="00FA649E"/>
    <w:rsid w:val="00FA6621"/>
    <w:rsid w:val="00FA6940"/>
    <w:rsid w:val="00FA6CE9"/>
    <w:rsid w:val="00FA7378"/>
    <w:rsid w:val="00FA7E36"/>
    <w:rsid w:val="00FB0031"/>
    <w:rsid w:val="00FB011E"/>
    <w:rsid w:val="00FB0A38"/>
    <w:rsid w:val="00FB12D9"/>
    <w:rsid w:val="00FB1C93"/>
    <w:rsid w:val="00FB2282"/>
    <w:rsid w:val="00FB23BB"/>
    <w:rsid w:val="00FB26D3"/>
    <w:rsid w:val="00FB3B58"/>
    <w:rsid w:val="00FB5BFF"/>
    <w:rsid w:val="00FB6FEE"/>
    <w:rsid w:val="00FB7600"/>
    <w:rsid w:val="00FB7CB4"/>
    <w:rsid w:val="00FB7D9C"/>
    <w:rsid w:val="00FB7E7A"/>
    <w:rsid w:val="00FC0801"/>
    <w:rsid w:val="00FC22B4"/>
    <w:rsid w:val="00FC2605"/>
    <w:rsid w:val="00FC33A1"/>
    <w:rsid w:val="00FC364E"/>
    <w:rsid w:val="00FC3718"/>
    <w:rsid w:val="00FC5701"/>
    <w:rsid w:val="00FC5802"/>
    <w:rsid w:val="00FC701B"/>
    <w:rsid w:val="00FC7601"/>
    <w:rsid w:val="00FC766F"/>
    <w:rsid w:val="00FC7813"/>
    <w:rsid w:val="00FC78C2"/>
    <w:rsid w:val="00FD001C"/>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0972"/>
    <w:rsid w:val="00FF1455"/>
    <w:rsid w:val="00FF19B8"/>
    <w:rsid w:val="00FF19D6"/>
    <w:rsid w:val="00FF1DDF"/>
    <w:rsid w:val="00FF205D"/>
    <w:rsid w:val="00FF2D12"/>
    <w:rsid w:val="00FF2E2E"/>
    <w:rsid w:val="00FF3458"/>
    <w:rsid w:val="00FF34FA"/>
    <w:rsid w:val="00FF4C70"/>
    <w:rsid w:val="00FF4C71"/>
    <w:rsid w:val="00FF5255"/>
    <w:rsid w:val="00FF57CD"/>
    <w:rsid w:val="00FF5C75"/>
    <w:rsid w:val="00FF631D"/>
    <w:rsid w:val="00FF6403"/>
    <w:rsid w:val="00FF6751"/>
    <w:rsid w:val="00FF69FA"/>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2E3A6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B36331"/>
    <w:pPr>
      <w:ind w:left="720" w:hanging="720"/>
    </w:pPr>
    <w:rPr>
      <w:rFonts w:cs="Arial"/>
      <w:noProof/>
    </w:rPr>
  </w:style>
  <w:style w:type="character" w:customStyle="1" w:styleId="EndNoteBibliographyChar">
    <w:name w:val="EndNote Bibliography Char"/>
    <w:basedOn w:val="DefaultParagraphFont"/>
    <w:link w:val="EndNoteBibliography"/>
    <w:rsid w:val="00B36331"/>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E449A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328889">
      <w:bodyDiv w:val="1"/>
      <w:marLeft w:val="0"/>
      <w:marRight w:val="0"/>
      <w:marTop w:val="0"/>
      <w:marBottom w:val="0"/>
      <w:divBdr>
        <w:top w:val="none" w:sz="0" w:space="0" w:color="auto"/>
        <w:left w:val="none" w:sz="0" w:space="0" w:color="auto"/>
        <w:bottom w:val="none" w:sz="0" w:space="0" w:color="auto"/>
        <w:right w:val="none" w:sz="0" w:space="0" w:color="auto"/>
      </w:divBdr>
    </w:div>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ckinseyquarterly.com/Strategy/Strategic_Thinking/Tired_of_strategic_planning_1191" TargetMode="External"/><Relationship Id="rId18" Type="http://schemas.openxmlformats.org/officeDocument/2006/relationships/hyperlink" Target="http://urm.org/services/gateway-project/" TargetMode="External"/><Relationship Id="rId26" Type="http://schemas.openxmlformats.org/officeDocument/2006/relationships/hyperlink" Target="http://www.nonprofitfinancefund.org/docs/Linking_MissionWebVersion.pd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proquest.umi.com/pqdweb?did=1445041221&amp;Fmt=7&amp;clientId=14884&amp;RQT=309&amp;VName=PQD"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bloomberg.com/apps/harvardbusiness?sid=Hdce46ee0bd8fdb46e5b60dd41038aacf" TargetMode="External"/><Relationship Id="rId17" Type="http://schemas.openxmlformats.org/officeDocument/2006/relationships/hyperlink" Target="http://www.nfl.com/draft/story?id=09000d5d807d12f0&amp;template=with-video&amp;confirm=true" TargetMode="External"/><Relationship Id="rId25" Type="http://schemas.openxmlformats.org/officeDocument/2006/relationships/hyperlink" Target="http://www.nptimes.com/Jun02/npt3.html" TargetMode="External"/><Relationship Id="rId33" Type="http://schemas.openxmlformats.org/officeDocument/2006/relationships/hyperlink" Target="http://www.yelp.com"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nvestopedia.com/terms/c/capitalstructure.asp" TargetMode="External"/><Relationship Id="rId20" Type="http://schemas.openxmlformats.org/officeDocument/2006/relationships/hyperlink" Target="http://www.usatoday.com/money/industries/food/2010-06-27-panera-pay-what-you-wish_N.htm" TargetMode="External"/><Relationship Id="rId29" Type="http://schemas.openxmlformats.org/officeDocument/2006/relationships/hyperlink" Target="http://ccss.jhu.edu/?page_id=61&amp;did=2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llianceonline.org/assets/library/5_2005msobenchmarking.pdf" TargetMode="External"/><Relationship Id="rId24" Type="http://schemas.openxmlformats.org/officeDocument/2006/relationships/hyperlink" Target="http://mckinseyonsociety.com/ocat/" TargetMode="External"/><Relationship Id="rId32" Type="http://schemas.openxmlformats.org/officeDocument/2006/relationships/hyperlink" Target="http://www.compansspoint.org" TargetMode="External"/><Relationship Id="rId37"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brainyquote.com" TargetMode="External"/><Relationship Id="rId23" Type="http://schemas.openxmlformats.org/officeDocument/2006/relationships/hyperlink" Target="http://www.urban.org/sites/default/files/alfresco/publication-pdfs/2000497-The-Nonprofit-Sector-in-Brief-2015-Public-Charities-Giving-and-Volunteering.pdf" TargetMode="External"/><Relationship Id="rId28" Type="http://schemas.openxmlformats.org/officeDocument/2006/relationships/hyperlink" Target="https://www.youtube.com/watch?v=KvYwKM5bY0s" TargetMode="External"/><Relationship Id="rId36" Type="http://schemas.openxmlformats.org/officeDocument/2006/relationships/footer" Target="footer1.xml"/><Relationship Id="rId10" Type="http://schemas.openxmlformats.org/officeDocument/2006/relationships/hyperlink" Target="http://www.firstlightgroup.com/Resources-Presentations/MPS529%20Strategic%20Management/Tempates/Success%20Measures%20Template%201-24-16.xls" TargetMode="External"/><Relationship Id="rId19" Type="http://schemas.openxmlformats.org/officeDocument/2006/relationships/hyperlink" Target="http://www.charitynavigator.org/index.cfm?bay=glossary.list" TargetMode="External"/><Relationship Id="rId31" Type="http://schemas.openxmlformats.org/officeDocument/2006/relationships/hyperlink" Target="http://www.sba.gov/smallbusinessplanner/plan/writeabusinessplan/SERV_WRRITINGBUSPLAN.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urban.org/research/publication/washington-area-nonprofit-operating-reserves" TargetMode="External"/><Relationship Id="rId22" Type="http://schemas.openxmlformats.org/officeDocument/2006/relationships/hyperlink" Target="http://www.bain.com/management_tools/BainTopTenTools/default.asp" TargetMode="External"/><Relationship Id="rId27" Type="http://schemas.openxmlformats.org/officeDocument/2006/relationships/hyperlink" Target="http://paneracares.org/our-mission/" TargetMode="External"/><Relationship Id="rId30" Type="http://schemas.openxmlformats.org/officeDocument/2006/relationships/hyperlink" Target="http://www.nonprofits.org/npofaq/18/82.html" TargetMode="External"/><Relationship Id="rId35"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6F023-D88E-4010-BA3A-59815B92D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6058</Words>
  <Characters>91535</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4-18T01:07:00Z</dcterms:created>
  <dcterms:modified xsi:type="dcterms:W3CDTF">2017-04-23T19:51:00Z</dcterms:modified>
</cp:coreProperties>
</file>